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CD14B0" w14:textId="49097541" w:rsidR="00F3207A" w:rsidRDefault="00AA0327" w:rsidP="00CA2DF0">
      <w:pPr>
        <w:pStyle w:val="Heading1"/>
      </w:pPr>
      <w:r>
        <w:t>Endangered salmon mortality increase</w:t>
      </w:r>
      <w:r w:rsidR="0050578C">
        <w:t>s</w:t>
      </w:r>
      <w:r>
        <w:t xml:space="preserve"> despite fisheries catch reductions </w:t>
      </w:r>
      <w:r w:rsidR="0050578C">
        <w:t>due to consumption by endangered or rebounding marine mammals</w:t>
      </w:r>
    </w:p>
    <w:p w14:paraId="543FC955" w14:textId="77777777" w:rsidR="00CE55A8" w:rsidRPr="00CE55A8" w:rsidRDefault="00CE55A8" w:rsidP="00CE55A8"/>
    <w:p w14:paraId="3E3E536A" w14:textId="450D507E" w:rsidR="00CE55A8" w:rsidRDefault="00CE55A8" w:rsidP="00CE55A8">
      <w:pPr>
        <w:pStyle w:val="Heading1"/>
      </w:pPr>
      <w:r>
        <w:t>Large scale trends in Chinook salmon consumption by marine mammal predators</w:t>
      </w:r>
    </w:p>
    <w:p w14:paraId="2AD5D8CD" w14:textId="77777777" w:rsidR="00CE55A8" w:rsidRDefault="00CE55A8" w:rsidP="00CE55A8">
      <w:pPr>
        <w:pStyle w:val="Heading1"/>
      </w:pPr>
    </w:p>
    <w:p w14:paraId="40A7EB87" w14:textId="177A2B9D" w:rsidR="00CE55A8" w:rsidRDefault="00CE55A8" w:rsidP="00CE55A8">
      <w:pPr>
        <w:pStyle w:val="Heading1"/>
      </w:pPr>
      <w:r>
        <w:t>Conflicts between endangered salmon, fisheries, and marine mammals demonstrated by a bioenergetics model</w:t>
      </w:r>
    </w:p>
    <w:p w14:paraId="44E7D46A" w14:textId="77777777" w:rsidR="00371391" w:rsidRPr="00371391" w:rsidRDefault="00371391" w:rsidP="00371391"/>
    <w:p w14:paraId="49D4C701" w14:textId="77777777" w:rsidR="00371391" w:rsidRPr="00AF18BC" w:rsidRDefault="00371391" w:rsidP="00371391">
      <w:pPr>
        <w:pStyle w:val="Caption"/>
        <w:rPr>
          <w:sz w:val="28"/>
          <w:szCs w:val="28"/>
        </w:rPr>
      </w:pPr>
      <w:r w:rsidRPr="00AF18BC">
        <w:rPr>
          <w:sz w:val="28"/>
          <w:szCs w:val="28"/>
        </w:rPr>
        <w:t>Chinook salmon production feeds growing marine mammal populations</w:t>
      </w:r>
    </w:p>
    <w:p w14:paraId="6359362A" w14:textId="6A500CEC" w:rsidR="00371391" w:rsidRDefault="00371391" w:rsidP="00AD60BA"/>
    <w:p w14:paraId="1C0CB0CC" w14:textId="77777777" w:rsidR="00371391" w:rsidRPr="00371391" w:rsidRDefault="00371391" w:rsidP="00AD60BA"/>
    <w:p w14:paraId="278F377D" w14:textId="665B3BBC" w:rsidR="00FE54EE" w:rsidRPr="00FE54EE" w:rsidRDefault="00CE55A8" w:rsidP="00CE55A8">
      <w:pPr>
        <w:rPr>
          <w:highlight w:val="yellow"/>
        </w:rPr>
      </w:pPr>
      <w:r w:rsidRPr="00CE55A8" w:rsidDel="00CE55A8">
        <w:t xml:space="preserve"> </w:t>
      </w:r>
      <w:r w:rsidR="0050578C">
        <w:rPr>
          <w:highlight w:val="yellow"/>
        </w:rPr>
        <w:t>[17</w:t>
      </w:r>
      <w:r w:rsidR="0082695D">
        <w:rPr>
          <w:highlight w:val="yellow"/>
        </w:rPr>
        <w:t xml:space="preserve"> words] </w:t>
      </w:r>
      <w:r w:rsidR="00FE54EE">
        <w:rPr>
          <w:highlight w:val="yellow"/>
        </w:rPr>
        <w:t>[20 words max]</w:t>
      </w:r>
    </w:p>
    <w:p w14:paraId="2DD532EA" w14:textId="6D597AE8" w:rsidR="00CA2DF0" w:rsidRDefault="00CA2DF0" w:rsidP="00CA2DF0">
      <w:pPr>
        <w:pStyle w:val="Heading1"/>
        <w:rPr>
          <w:highlight w:val="yellow"/>
        </w:rPr>
      </w:pPr>
      <w:r w:rsidRPr="00CA2DF0">
        <w:rPr>
          <w:highlight w:val="yellow"/>
        </w:rPr>
        <w:t xml:space="preserve">Target journal: Scientific Reports   </w:t>
      </w:r>
      <w:hyperlink r:id="rId8" w:history="1">
        <w:r w:rsidRPr="00CA2DF0">
          <w:rPr>
            <w:rStyle w:val="Hyperlink"/>
            <w:highlight w:val="yellow"/>
          </w:rPr>
          <w:t>http://www.nature.com/srep/</w:t>
        </w:r>
      </w:hyperlink>
    </w:p>
    <w:p w14:paraId="111D3210" w14:textId="73DE2F9B" w:rsidR="00CA2DF0" w:rsidRPr="00B41BE4" w:rsidRDefault="00CA2DF0" w:rsidP="00CA2DF0">
      <w:pPr>
        <w:pStyle w:val="Heading1"/>
        <w:rPr>
          <w:sz w:val="24"/>
          <w:szCs w:val="24"/>
          <w:highlight w:val="yellow"/>
        </w:rPr>
      </w:pPr>
      <w:r w:rsidRPr="00B41BE4">
        <w:rPr>
          <w:sz w:val="24"/>
          <w:szCs w:val="24"/>
          <w:highlight w:val="yellow"/>
        </w:rPr>
        <w:t xml:space="preserve">Note this journal places Methods </w:t>
      </w:r>
      <w:r w:rsidRPr="00B41BE4">
        <w:rPr>
          <w:i/>
          <w:sz w:val="24"/>
          <w:szCs w:val="24"/>
          <w:highlight w:val="yellow"/>
        </w:rPr>
        <w:t>after</w:t>
      </w:r>
      <w:r w:rsidRPr="00B41BE4">
        <w:rPr>
          <w:sz w:val="24"/>
          <w:szCs w:val="24"/>
          <w:highlight w:val="yellow"/>
        </w:rPr>
        <w:t xml:space="preserve"> Discussion</w:t>
      </w:r>
    </w:p>
    <w:p w14:paraId="3A71849F" w14:textId="77777777" w:rsidR="00CA2DF0" w:rsidRDefault="00CA2DF0" w:rsidP="00637AB6">
      <w:pPr>
        <w:pStyle w:val="Heading1"/>
      </w:pPr>
    </w:p>
    <w:p w14:paraId="19AF37E5" w14:textId="67AA2E03" w:rsidR="000B2B94" w:rsidRDefault="00E60626" w:rsidP="00A252B7">
      <w:pPr>
        <w:spacing w:line="240" w:lineRule="auto"/>
        <w:rPr>
          <w:bCs/>
          <w:i/>
        </w:rPr>
      </w:pPr>
      <w:r w:rsidRPr="00E60626">
        <w:rPr>
          <w:bCs/>
        </w:rPr>
        <w:t>Brandon Chasco</w:t>
      </w:r>
      <w:r w:rsidR="00A252B7" w:rsidRPr="00A252B7">
        <w:rPr>
          <w:bCs/>
          <w:vertAlign w:val="superscript"/>
        </w:rPr>
        <w:t>1</w:t>
      </w:r>
      <w:r w:rsidR="00FD4CDA">
        <w:rPr>
          <w:bCs/>
          <w:vertAlign w:val="superscript"/>
        </w:rPr>
        <w:t>,9</w:t>
      </w:r>
      <w:r w:rsidRPr="00E60626">
        <w:rPr>
          <w:bCs/>
        </w:rPr>
        <w:t>, Isaac C. Kaplan</w:t>
      </w:r>
      <w:r w:rsidR="00A252B7" w:rsidRPr="00A252B7">
        <w:rPr>
          <w:bCs/>
          <w:vertAlign w:val="superscript"/>
        </w:rPr>
        <w:t>2</w:t>
      </w:r>
      <w:r w:rsidRPr="00E60626">
        <w:t>, Austen Thomas</w:t>
      </w:r>
      <w:r w:rsidR="00A252B7" w:rsidRPr="00A252B7">
        <w:rPr>
          <w:vertAlign w:val="superscript"/>
        </w:rPr>
        <w:t>3</w:t>
      </w:r>
      <w:r w:rsidRPr="00E60626">
        <w:t xml:space="preserve">, </w:t>
      </w:r>
      <w:r w:rsidRPr="00E60626">
        <w:rPr>
          <w:bCs/>
        </w:rPr>
        <w:t>Alejandro Acevedo-Gutiérrez</w:t>
      </w:r>
      <w:r w:rsidR="00A252B7" w:rsidRPr="00A252B7">
        <w:rPr>
          <w:bCs/>
          <w:vertAlign w:val="superscript"/>
        </w:rPr>
        <w:t>4</w:t>
      </w:r>
      <w:r w:rsidRPr="00E60626">
        <w:t xml:space="preserve">, </w:t>
      </w:r>
      <w:r w:rsidRPr="00E60626">
        <w:rPr>
          <w:bCs/>
        </w:rPr>
        <w:t>Dawn Noren</w:t>
      </w:r>
      <w:r w:rsidR="00A252B7" w:rsidRPr="00A252B7">
        <w:rPr>
          <w:bCs/>
          <w:vertAlign w:val="superscript"/>
        </w:rPr>
        <w:t>2</w:t>
      </w:r>
      <w:r w:rsidRPr="00E60626">
        <w:t>, Michael J. Ford</w:t>
      </w:r>
      <w:r w:rsidR="00A252B7" w:rsidRPr="00A252B7">
        <w:rPr>
          <w:bCs/>
          <w:vertAlign w:val="superscript"/>
        </w:rPr>
        <w:t>2</w:t>
      </w:r>
      <w:r w:rsidRPr="00E60626">
        <w:t xml:space="preserve">, </w:t>
      </w:r>
      <w:r w:rsidRPr="00E60626">
        <w:rPr>
          <w:bCs/>
        </w:rPr>
        <w:t>M. Bradley Hanson</w:t>
      </w:r>
      <w:r w:rsidR="00A252B7" w:rsidRPr="00A252B7">
        <w:rPr>
          <w:bCs/>
          <w:vertAlign w:val="superscript"/>
        </w:rPr>
        <w:t>2</w:t>
      </w:r>
      <w:r w:rsidRPr="00E60626">
        <w:t>, Jonathan Scordino</w:t>
      </w:r>
      <w:r w:rsidR="0092496A" w:rsidRPr="0092496A">
        <w:rPr>
          <w:vertAlign w:val="superscript"/>
        </w:rPr>
        <w:t>5</w:t>
      </w:r>
      <w:r w:rsidRPr="00E60626">
        <w:t>, Steve Jeffries</w:t>
      </w:r>
      <w:r w:rsidR="00A252B7" w:rsidRPr="00A252B7">
        <w:rPr>
          <w:vertAlign w:val="superscript"/>
        </w:rPr>
        <w:t>6</w:t>
      </w:r>
      <w:r w:rsidRPr="00E60626">
        <w:t>, Kristin N. Marshall</w:t>
      </w:r>
      <w:r w:rsidR="0074273B" w:rsidRPr="00CE55A8">
        <w:rPr>
          <w:vertAlign w:val="superscript"/>
        </w:rPr>
        <w:t>8</w:t>
      </w:r>
      <w:r w:rsidRPr="00E60626">
        <w:t xml:space="preserve">, </w:t>
      </w:r>
      <w:r w:rsidRPr="00E60626">
        <w:rPr>
          <w:bCs/>
        </w:rPr>
        <w:t>Eric J. Ward</w:t>
      </w:r>
      <w:r w:rsidR="00A252B7" w:rsidRPr="00A252B7">
        <w:rPr>
          <w:bCs/>
          <w:vertAlign w:val="superscript"/>
        </w:rPr>
        <w:t>2</w:t>
      </w:r>
      <w:r w:rsidRPr="00E60626">
        <w:rPr>
          <w:bCs/>
        </w:rPr>
        <w:t>, Andrew Ole Shelton, Laurie Weitkamp</w:t>
      </w:r>
      <w:r w:rsidR="009D07EC" w:rsidRPr="00A252B7">
        <w:rPr>
          <w:bCs/>
          <w:vertAlign w:val="superscript"/>
        </w:rPr>
        <w:t>2</w:t>
      </w:r>
      <w:r w:rsidRPr="00E60626">
        <w:rPr>
          <w:bCs/>
        </w:rPr>
        <w:t>, Craig Matkin, Brian Burke</w:t>
      </w:r>
      <w:r w:rsidR="00CD4BF3" w:rsidRPr="00CD4BF3">
        <w:rPr>
          <w:bCs/>
          <w:vertAlign w:val="superscript"/>
        </w:rPr>
        <w:t>7</w:t>
      </w:r>
      <w:r>
        <w:rPr>
          <w:bCs/>
        </w:rPr>
        <w:t xml:space="preserve">, </w:t>
      </w:r>
      <w:r w:rsidRPr="00E60626">
        <w:rPr>
          <w:bCs/>
          <w:i/>
        </w:rPr>
        <w:t>add your name</w:t>
      </w:r>
      <w:r w:rsidR="00893271">
        <w:rPr>
          <w:bCs/>
          <w:i/>
        </w:rPr>
        <w:t xml:space="preserve"> and affiliation</w:t>
      </w:r>
    </w:p>
    <w:p w14:paraId="4D1B45C3" w14:textId="77777777" w:rsidR="00A252B7" w:rsidRPr="00E60626" w:rsidRDefault="00A252B7" w:rsidP="00A252B7">
      <w:pPr>
        <w:spacing w:line="240" w:lineRule="auto"/>
      </w:pPr>
    </w:p>
    <w:p w14:paraId="4A94C17E"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Fonts w:cs="Times New Roman"/>
          <w:szCs w:val="24"/>
          <w:vertAlign w:val="superscript"/>
        </w:rPr>
        <w:t>1</w:t>
      </w:r>
      <w:r w:rsidRPr="00A252B7">
        <w:rPr>
          <w:rFonts w:cs="Times New Roman"/>
          <w:szCs w:val="24"/>
        </w:rPr>
        <w:t xml:space="preserve"> Contractor to </w:t>
      </w:r>
      <w:r w:rsidRPr="00A252B7">
        <w:rPr>
          <w:rStyle w:val="KeywordTok"/>
          <w:rFonts w:ascii="Times New Roman" w:hAnsi="Times New Roman" w:cs="Times New Roman"/>
          <w:b w:val="0"/>
          <w:color w:val="auto"/>
          <w:sz w:val="24"/>
          <w:szCs w:val="24"/>
        </w:rPr>
        <w:t>Conservation Biology Division, NOAA NMFS Northwest Fisheries Science Center, National Marine Fisheries Service, National Oceanic and Atmospheric Administration, 2725 Montlake Blvd. East, Seattle, WA 98117, U.S.</w:t>
      </w:r>
    </w:p>
    <w:p w14:paraId="47CFE9D9"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Style w:val="KeywordTok"/>
          <w:rFonts w:ascii="Times New Roman" w:hAnsi="Times New Roman" w:cs="Times New Roman"/>
          <w:b w:val="0"/>
          <w:color w:val="auto"/>
          <w:sz w:val="24"/>
          <w:szCs w:val="24"/>
          <w:vertAlign w:val="superscript"/>
        </w:rPr>
        <w:t>2</w:t>
      </w:r>
      <w:r w:rsidRPr="00A252B7">
        <w:rPr>
          <w:rStyle w:val="KeywordTok"/>
          <w:rFonts w:ascii="Times New Roman" w:hAnsi="Times New Roman" w:cs="Times New Roman"/>
          <w:b w:val="0"/>
          <w:color w:val="auto"/>
          <w:sz w:val="24"/>
          <w:szCs w:val="24"/>
        </w:rPr>
        <w:t xml:space="preserve"> Conservation Biology Division, NOAA NMFS Northwest Fisheries Science Center, National Marine Fisheries Service, National Oceanic and Atmospheric Administration, 2725 Montlake Blvd. East, Seattle, WA 98117, U.S.</w:t>
      </w:r>
    </w:p>
    <w:p w14:paraId="0E4AF2F7" w14:textId="77777777" w:rsidR="00A252B7" w:rsidRPr="00A252B7" w:rsidRDefault="00A252B7" w:rsidP="00A252B7">
      <w:pPr>
        <w:spacing w:line="240" w:lineRule="auto"/>
        <w:rPr>
          <w:rFonts w:cs="Times New Roman"/>
          <w:szCs w:val="24"/>
          <w:shd w:val="clear" w:color="auto" w:fill="F8F8F8"/>
        </w:rPr>
      </w:pPr>
      <w:r w:rsidRPr="00A252B7">
        <w:rPr>
          <w:rFonts w:cs="Times New Roman"/>
          <w:szCs w:val="24"/>
          <w:vertAlign w:val="superscript"/>
        </w:rPr>
        <w:t>3</w:t>
      </w:r>
      <w:r w:rsidRPr="00A252B7">
        <w:rPr>
          <w:rFonts w:cs="Times New Roman"/>
          <w:szCs w:val="24"/>
        </w:rPr>
        <w:t xml:space="preserve"> Smith-Root, Vancouver WA 98686, U.S.</w:t>
      </w:r>
    </w:p>
    <w:p w14:paraId="6C57ABFE" w14:textId="77777777" w:rsidR="00A252B7" w:rsidRPr="00A252B7" w:rsidRDefault="00A252B7" w:rsidP="00A252B7">
      <w:pPr>
        <w:pStyle w:val="Author"/>
        <w:jc w:val="left"/>
        <w:rPr>
          <w:rFonts w:ascii="Times New Roman" w:hAnsi="Times New Roman"/>
        </w:rPr>
      </w:pPr>
      <w:r w:rsidRPr="00A252B7">
        <w:rPr>
          <w:rStyle w:val="KeywordTok"/>
          <w:rFonts w:ascii="Times New Roman" w:hAnsi="Times New Roman"/>
          <w:b w:val="0"/>
          <w:color w:val="auto"/>
          <w:sz w:val="24"/>
          <w:vertAlign w:val="superscript"/>
        </w:rPr>
        <w:t>4</w:t>
      </w:r>
      <w:r w:rsidRPr="00A252B7">
        <w:rPr>
          <w:rStyle w:val="KeywordTok"/>
          <w:rFonts w:ascii="Times New Roman" w:hAnsi="Times New Roman"/>
          <w:b w:val="0"/>
          <w:color w:val="auto"/>
          <w:sz w:val="24"/>
        </w:rPr>
        <w:t xml:space="preserve"> </w:t>
      </w:r>
      <w:r w:rsidRPr="00A252B7">
        <w:rPr>
          <w:rFonts w:ascii="Times New Roman" w:hAnsi="Times New Roman"/>
        </w:rPr>
        <w:t>Department of Biology, Western Washington University, Bellingham WA 98225, U.S.</w:t>
      </w:r>
    </w:p>
    <w:p w14:paraId="7A6E2D4D" w14:textId="77777777" w:rsidR="00A252B7" w:rsidRPr="00A252B7" w:rsidRDefault="00A252B7" w:rsidP="00A252B7">
      <w:pPr>
        <w:pStyle w:val="Author"/>
        <w:jc w:val="left"/>
        <w:rPr>
          <w:rStyle w:val="KeywordTok"/>
          <w:rFonts w:ascii="Times New Roman" w:hAnsi="Times New Roman"/>
          <w:b w:val="0"/>
          <w:color w:val="auto"/>
          <w:sz w:val="24"/>
        </w:rPr>
      </w:pPr>
      <w:r w:rsidRPr="00A252B7">
        <w:rPr>
          <w:rStyle w:val="KeywordTok"/>
          <w:rFonts w:ascii="Times New Roman" w:hAnsi="Times New Roman"/>
          <w:b w:val="0"/>
          <w:color w:val="auto"/>
          <w:sz w:val="24"/>
          <w:vertAlign w:val="superscript"/>
        </w:rPr>
        <w:t>5</w:t>
      </w:r>
      <w:r w:rsidRPr="00A252B7">
        <w:rPr>
          <w:rStyle w:val="KeywordTok"/>
          <w:rFonts w:ascii="Times New Roman" w:hAnsi="Times New Roman"/>
          <w:b w:val="0"/>
          <w:color w:val="auto"/>
          <w:sz w:val="24"/>
        </w:rPr>
        <w:t xml:space="preserve"> Makah Fisheries Management, Neah Bay WA 98357, U.S.</w:t>
      </w:r>
    </w:p>
    <w:p w14:paraId="6FCCD0E4" w14:textId="0C188641" w:rsidR="00A252B7" w:rsidRDefault="00A252B7" w:rsidP="00A252B7">
      <w:pPr>
        <w:spacing w:line="240" w:lineRule="auto"/>
        <w:rPr>
          <w:rFonts w:cs="Times New Roman"/>
          <w:szCs w:val="24"/>
        </w:rPr>
      </w:pPr>
      <w:r w:rsidRPr="00A252B7">
        <w:rPr>
          <w:rFonts w:cs="Times New Roman"/>
          <w:szCs w:val="24"/>
          <w:vertAlign w:val="superscript"/>
        </w:rPr>
        <w:t>6</w:t>
      </w:r>
      <w:r w:rsidRPr="00A252B7">
        <w:rPr>
          <w:rFonts w:cs="Times New Roman"/>
          <w:szCs w:val="24"/>
        </w:rPr>
        <w:t xml:space="preserve"> Washington Department of Fish and Wildlife, Olympia WA 98501, U.S.</w:t>
      </w:r>
    </w:p>
    <w:p w14:paraId="7ADF3EF7" w14:textId="07B44EB8" w:rsidR="00DF5F8A" w:rsidRDefault="00DF5F8A" w:rsidP="00DF5F8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7</w:t>
      </w:r>
      <w:r>
        <w:rPr>
          <w:rStyle w:val="KeywordTok"/>
          <w:rFonts w:ascii="Times New Roman" w:hAnsi="Times New Roman" w:cs="Times New Roman"/>
          <w:b w:val="0"/>
          <w:color w:val="auto"/>
          <w:sz w:val="24"/>
          <w:szCs w:val="24"/>
        </w:rPr>
        <w:t xml:space="preserve"> Fish Ecology</w:t>
      </w:r>
      <w:r w:rsidRPr="00A252B7">
        <w:rPr>
          <w:rStyle w:val="KeywordTok"/>
          <w:rFonts w:ascii="Times New Roman" w:hAnsi="Times New Roman" w:cs="Times New Roman"/>
          <w:b w:val="0"/>
          <w:color w:val="auto"/>
          <w:sz w:val="24"/>
          <w:szCs w:val="24"/>
        </w:rPr>
        <w:t xml:space="preserve"> Division, NOAA NMFS Northwest Fisheries Science Center, National Marine Fisheries Service, National Oceanic and Atmospheric Administration, 2725 Montlake Blvd. East, Seattle, WA 98117, U.S.</w:t>
      </w:r>
    </w:p>
    <w:p w14:paraId="609CAE18" w14:textId="30FFB15E" w:rsidR="0074273B" w:rsidRPr="00A252B7" w:rsidRDefault="0074273B" w:rsidP="00DF5F8A">
      <w:pPr>
        <w:spacing w:line="240" w:lineRule="auto"/>
        <w:rPr>
          <w:rStyle w:val="KeywordTok"/>
          <w:rFonts w:ascii="Times New Roman" w:hAnsi="Times New Roman" w:cs="Times New Roman"/>
          <w:b w:val="0"/>
          <w:color w:val="auto"/>
          <w:sz w:val="24"/>
          <w:szCs w:val="24"/>
        </w:rPr>
      </w:pPr>
      <w:r w:rsidRPr="00CE55A8">
        <w:rPr>
          <w:rStyle w:val="KeywordTok"/>
          <w:rFonts w:ascii="Times New Roman" w:hAnsi="Times New Roman" w:cs="Times New Roman"/>
          <w:b w:val="0"/>
          <w:color w:val="auto"/>
          <w:sz w:val="24"/>
          <w:szCs w:val="24"/>
          <w:vertAlign w:val="superscript"/>
        </w:rPr>
        <w:t>8</w:t>
      </w:r>
      <w:r>
        <w:rPr>
          <w:rStyle w:val="KeywordTok"/>
          <w:rFonts w:ascii="Times New Roman" w:hAnsi="Times New Roman" w:cs="Times New Roman"/>
          <w:b w:val="0"/>
          <w:color w:val="auto"/>
          <w:sz w:val="24"/>
          <w:szCs w:val="24"/>
        </w:rPr>
        <w:t xml:space="preserve"> Cascade Ecology LLC, P.O. Box 25104, Seattle, WA 98165, U.S.</w:t>
      </w:r>
    </w:p>
    <w:p w14:paraId="460EC27B" w14:textId="6A2A2919" w:rsidR="00FD4CDA" w:rsidRPr="00A252B7" w:rsidRDefault="00FD4CDA" w:rsidP="00FD4CD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9</w:t>
      </w:r>
      <w:r>
        <w:rPr>
          <w:rStyle w:val="KeywordTok"/>
          <w:rFonts w:ascii="Times New Roman" w:hAnsi="Times New Roman" w:cs="Times New Roman"/>
          <w:b w:val="0"/>
          <w:color w:val="auto"/>
          <w:sz w:val="24"/>
          <w:szCs w:val="24"/>
        </w:rPr>
        <w:t xml:space="preserve"> Department of Fisheries and Wildlife, Oregon State University, Corvallis, OR 97331, U.S.</w:t>
      </w:r>
    </w:p>
    <w:p w14:paraId="23E32D07" w14:textId="77777777" w:rsidR="00DF5F8A" w:rsidRDefault="00DF5F8A" w:rsidP="00A252B7">
      <w:pPr>
        <w:spacing w:line="240" w:lineRule="auto"/>
        <w:rPr>
          <w:rFonts w:cs="Times New Roman"/>
          <w:szCs w:val="24"/>
        </w:rPr>
      </w:pPr>
    </w:p>
    <w:p w14:paraId="7977A5A9" w14:textId="0C941878" w:rsidR="00DF5F8A" w:rsidRPr="00A252B7" w:rsidRDefault="00DF5F8A" w:rsidP="00A252B7">
      <w:pPr>
        <w:spacing w:line="240" w:lineRule="auto"/>
        <w:rPr>
          <w:rFonts w:cs="Times New Roman"/>
          <w:szCs w:val="24"/>
        </w:rPr>
      </w:pPr>
    </w:p>
    <w:p w14:paraId="0BDF8845" w14:textId="77777777" w:rsidR="00E60626" w:rsidRPr="000B2B94" w:rsidRDefault="00E60626" w:rsidP="003E5820"/>
    <w:p w14:paraId="26B998EE" w14:textId="4851CC6A" w:rsidR="003D563A" w:rsidRDefault="003D563A" w:rsidP="00D24E8D">
      <w:pPr>
        <w:pStyle w:val="Heading1"/>
      </w:pPr>
      <w:r>
        <w:t>Abstract</w:t>
      </w:r>
    </w:p>
    <w:p w14:paraId="051BCACA" w14:textId="16471986" w:rsidR="00F578C3" w:rsidRDefault="00F578C3" w:rsidP="003E5820"/>
    <w:p w14:paraId="1887A55C" w14:textId="77777777" w:rsidR="00FD4CDA" w:rsidRDefault="00FD4CDA" w:rsidP="00FD4CDA">
      <w:pPr>
        <w:rPr>
          <w:ins w:id="0" w:author="Client Services" w:date="2017-03-28T10:40:00Z"/>
        </w:rPr>
        <w:pPrChange w:id="1" w:author="Client Services" w:date="2017-03-28T10:41:00Z">
          <w:pPr>
            <w:pStyle w:val="FirstParagraph"/>
          </w:pPr>
        </w:pPrChange>
      </w:pPr>
      <w:ins w:id="2" w:author="Client Services" w:date="2017-03-28T10:40:00Z">
        <w:r>
          <w:t>Many marine mammal predators, particularly pinnipeds, have increased in abundance in recent decades, generating new challenges for balancing human uses with recovery goals via ecosystem-based management. We used a spatio-temporal bioenergetics model of the Northeast Pacific Ocean to quantify how predation by three species of pinnipeds and killer whales (</w:t>
        </w:r>
        <w:r w:rsidRPr="00FD4CDA">
          <w:rPr>
            <w:i/>
            <w:rPrChange w:id="3" w:author="Client Services" w:date="2017-03-28T10:40:00Z">
              <w:rPr/>
            </w:rPrChange>
          </w:rPr>
          <w:t>Orcinus orca</w:t>
        </w:r>
        <w:r>
          <w:t>) on Chinook salmon (</w:t>
        </w:r>
        <w:r w:rsidRPr="00FD4CDA">
          <w:rPr>
            <w:i/>
            <w:rPrChange w:id="4" w:author="Client Services" w:date="2017-03-28T10:40:00Z">
              <w:rPr/>
            </w:rPrChange>
          </w:rPr>
          <w:t>Oncorhynchus tshawytscha</w:t>
        </w:r>
        <w:r>
          <w:t xml:space="preserve">) has changed since the 1970s along the west coast of North America, and how this compares to salmon caught by commercial and recreational fisheries. We find that from 1975 to 2015, biomass of Chinook salmon consumed by </w:t>
        </w:r>
        <w:r>
          <w:lastRenderedPageBreak/>
          <w:t>pinnipeds and killer whales increased from 5,700 to 14,400 metric tons (from 4.9 to 31.2 million individual salmon). Though there is variation across the seven regions in our model, overall, killer whales consume the largest biomass of Chinook salmon, but harbor seals (</w:t>
        </w:r>
        <w:r w:rsidRPr="00FD4CDA">
          <w:rPr>
            <w:i/>
            <w:rPrChange w:id="5" w:author="Client Services" w:date="2017-03-28T10:40:00Z">
              <w:rPr/>
            </w:rPrChange>
          </w:rPr>
          <w:t>Phoca vitulina</w:t>
        </w:r>
        <w:r>
          <w:t>) consume the largest number of individuals. The decrease in adult Chinook salmon harvest from 1975-2015 was 16,400 to 9,600 metric tons. Thus, Chinook salmon mortality increased in the past 30 years despite catch reductions by fisheries, due to consumption by recovering pinnipeds and endangered killer whales. Long-term management strategies for Chinook salmon may need to consider potential conflicts between rebounding predators or endangered predators and prey.</w:t>
        </w:r>
      </w:ins>
    </w:p>
    <w:p w14:paraId="40AAE672" w14:textId="064B79AD" w:rsidR="00F578C3" w:rsidRDefault="00000D4D" w:rsidP="003E5820">
      <w:del w:id="6" w:author="Client Services" w:date="2017-03-28T10:40:00Z">
        <w:r w:rsidDel="00FD4CDA">
          <w:delText>Many m</w:delText>
        </w:r>
        <w:r w:rsidR="00F578C3" w:rsidDel="00FD4CDA">
          <w:delText xml:space="preserve">arine </w:delText>
        </w:r>
        <w:r w:rsidDel="00FD4CDA">
          <w:delText xml:space="preserve">mammal </w:delText>
        </w:r>
        <w:r w:rsidR="00F578C3" w:rsidDel="00FD4CDA">
          <w:delText>predators</w:delText>
        </w:r>
        <w:r w:rsidR="001B7DA0" w:rsidDel="00FD4CDA">
          <w:delText>,</w:delText>
        </w:r>
        <w:r w:rsidR="00F578C3" w:rsidDel="00FD4CDA">
          <w:delText xml:space="preserve"> </w:delText>
        </w:r>
        <w:r w:rsidDel="00FD4CDA">
          <w:delText>particularly</w:delText>
        </w:r>
        <w:r w:rsidR="00F578C3" w:rsidDel="00FD4CDA">
          <w:delText xml:space="preserve"> pinnipeds</w:delText>
        </w:r>
        <w:r w:rsidR="001B7DA0" w:rsidDel="00FD4CDA">
          <w:delText>,</w:delText>
        </w:r>
        <w:r w:rsidR="00F578C3" w:rsidDel="00FD4CDA">
          <w:delText xml:space="preserve"> ha</w:delText>
        </w:r>
        <w:r w:rsidR="001B7DA0" w:rsidDel="00FD4CDA">
          <w:delText xml:space="preserve">ve </w:delText>
        </w:r>
        <w:r w:rsidDel="00FD4CDA">
          <w:delText>increased in abundance in recent decades, generating</w:delText>
        </w:r>
        <w:r w:rsidR="00F578C3" w:rsidDel="00FD4CDA">
          <w:delText xml:space="preserve"> new </w:delText>
        </w:r>
        <w:r w:rsidDel="00FD4CDA">
          <w:delText xml:space="preserve">challenges </w:delText>
        </w:r>
        <w:r w:rsidR="00F578C3" w:rsidDel="00FD4CDA">
          <w:delText xml:space="preserve">for </w:delText>
        </w:r>
        <w:r w:rsidR="00A57080" w:rsidDel="00FD4CDA">
          <w:delText xml:space="preserve">balancing human uses with recovery goals via </w:delText>
        </w:r>
        <w:r w:rsidR="00FE54EE" w:rsidDel="00FD4CDA">
          <w:delText>ecosystem-</w:delText>
        </w:r>
        <w:r w:rsidR="00F578C3" w:rsidDel="00FD4CDA">
          <w:delText xml:space="preserve">based management.  </w:delText>
        </w:r>
        <w:r w:rsidR="00BD192E" w:rsidDel="00FD4CDA">
          <w:delText>We</w:delText>
        </w:r>
        <w:r w:rsidR="00F578C3" w:rsidDel="00FD4CDA">
          <w:delText xml:space="preserve"> </w:delText>
        </w:r>
        <w:r w:rsidR="0095433D" w:rsidDel="00FD4CDA">
          <w:delText xml:space="preserve">used </w:delText>
        </w:r>
        <w:r w:rsidR="006F324A" w:rsidDel="00FD4CDA">
          <w:delText>a spatio-temporal bioenergetic</w:delText>
        </w:r>
        <w:r w:rsidR="002C1860" w:rsidDel="00FD4CDA">
          <w:delText>s</w:delText>
        </w:r>
        <w:r w:rsidR="00A16A2F" w:rsidDel="00FD4CDA">
          <w:delText xml:space="preserve"> model </w:delText>
        </w:r>
        <w:r w:rsidR="00A57080" w:rsidDel="00FD4CDA">
          <w:delText xml:space="preserve">of the Northeast Pacific Ocean </w:delText>
        </w:r>
        <w:r w:rsidR="00A16A2F" w:rsidDel="00FD4CDA">
          <w:delText xml:space="preserve">to </w:delText>
        </w:r>
        <w:r w:rsidR="00F578C3" w:rsidDel="00FD4CDA">
          <w:delText xml:space="preserve">quantify how predation </w:delText>
        </w:r>
        <w:r w:rsidR="00202CEE" w:rsidDel="00FD4CDA">
          <w:delText xml:space="preserve">by </w:delText>
        </w:r>
        <w:r w:rsidR="00A57080" w:rsidDel="00FD4CDA">
          <w:delText xml:space="preserve">three species of </w:delText>
        </w:r>
        <w:r w:rsidR="00202CEE" w:rsidDel="00FD4CDA">
          <w:delText>pinnipeds and killer whales (</w:delText>
        </w:r>
        <w:r w:rsidR="00202CEE" w:rsidRPr="003E5820" w:rsidDel="00FD4CDA">
          <w:rPr>
            <w:i/>
          </w:rPr>
          <w:delText>Orcinus orca</w:delText>
        </w:r>
        <w:r w:rsidR="00202CEE" w:rsidDel="00FD4CDA">
          <w:delText xml:space="preserve">) </w:delText>
        </w:r>
        <w:r w:rsidR="00F578C3" w:rsidDel="00FD4CDA">
          <w:delText>on Chinook salmon</w:delText>
        </w:r>
        <w:r w:rsidR="00564361" w:rsidDel="00FD4CDA">
          <w:delText xml:space="preserve"> (</w:delText>
        </w:r>
        <w:r w:rsidR="00564361" w:rsidRPr="003D563A" w:rsidDel="00FD4CDA">
          <w:rPr>
            <w:rStyle w:val="st"/>
            <w:i/>
          </w:rPr>
          <w:delText>Oncorhynchus tshawytscha</w:delText>
        </w:r>
        <w:r w:rsidR="00564361" w:rsidDel="00FD4CDA">
          <w:rPr>
            <w:rStyle w:val="st"/>
            <w:i/>
          </w:rPr>
          <w:delText>)</w:delText>
        </w:r>
        <w:r w:rsidR="00F578C3" w:rsidDel="00FD4CDA">
          <w:delText xml:space="preserve"> has changed since the 1970s along the west coast of North America</w:delText>
        </w:r>
        <w:r w:rsidR="00202CEE" w:rsidDel="00FD4CDA">
          <w:delText>,</w:delText>
        </w:r>
        <w:r w:rsidR="00F578C3" w:rsidDel="00FD4CDA">
          <w:delText xml:space="preserve"> and how this compares to salmon caught by commercial and recreational fisheries. </w:delText>
        </w:r>
        <w:r w:rsidR="00202CEE" w:rsidDel="00FD4CDA">
          <w:delText xml:space="preserve"> We find that </w:delText>
        </w:r>
        <w:r w:rsidR="006801BE" w:rsidDel="00FD4CDA">
          <w:delText xml:space="preserve">from 1975 to 2015, </w:delText>
        </w:r>
        <w:r w:rsidR="00202CEE" w:rsidDel="00FD4CDA">
          <w:delText xml:space="preserve">biomass of Chinook salmon consumed by pinnipeds and killer whales increased from </w:delText>
        </w:r>
        <w:r w:rsidR="005103F7" w:rsidDel="00FD4CDA">
          <w:delText xml:space="preserve">9,900 26,400 metric </w:delText>
        </w:r>
        <w:r w:rsidR="00202CEE" w:rsidDel="00FD4CDA">
          <w:delText>tons</w:delText>
        </w:r>
        <w:r w:rsidR="00A57080" w:rsidDel="00FD4CDA">
          <w:delText xml:space="preserve"> (</w:delText>
        </w:r>
        <w:r w:rsidR="00E20EF4" w:rsidDel="00FD4CDA">
          <w:delText xml:space="preserve">from </w:delText>
        </w:r>
        <w:r w:rsidR="005103F7" w:rsidDel="00FD4CDA">
          <w:delText xml:space="preserve">4.1 to 24.7 million </w:delText>
        </w:r>
        <w:r w:rsidR="00BF0B2B" w:rsidDel="00FD4CDA">
          <w:delText>individual salmon</w:delText>
        </w:r>
        <w:r w:rsidR="00A57080" w:rsidDel="00FD4CDA">
          <w:delText>)</w:delText>
        </w:r>
        <w:r w:rsidR="00BF0B2B" w:rsidDel="00FD4CDA">
          <w:delText xml:space="preserve">. </w:delText>
        </w:r>
        <w:r w:rsidR="00B1027D" w:rsidDel="00FD4CDA">
          <w:delText xml:space="preserve">Though there is variation across </w:delText>
        </w:r>
        <w:r w:rsidR="00A57080" w:rsidDel="00FD4CDA">
          <w:delText xml:space="preserve">the </w:delText>
        </w:r>
        <w:r w:rsidR="00B1027D" w:rsidDel="00FD4CDA">
          <w:delText>seven regions</w:delText>
        </w:r>
        <w:r w:rsidR="00A57080" w:rsidDel="00FD4CDA">
          <w:delText xml:space="preserve"> in our model</w:delText>
        </w:r>
        <w:r w:rsidR="00B1027D" w:rsidDel="00FD4CDA">
          <w:delText>, overall, k</w:delText>
        </w:r>
        <w:r w:rsidR="00202CEE" w:rsidDel="00FD4CDA">
          <w:delText xml:space="preserve">iller whales </w:delText>
        </w:r>
        <w:r w:rsidR="00BF0B2B" w:rsidDel="00FD4CDA">
          <w:delText>consume</w:delText>
        </w:r>
        <w:r w:rsidR="00202CEE" w:rsidDel="00FD4CDA">
          <w:delText xml:space="preserve"> the largest biomass </w:delText>
        </w:r>
        <w:r w:rsidR="00B1027D" w:rsidDel="00FD4CDA">
          <w:delText>of Chinook salmon</w:delText>
        </w:r>
        <w:r w:rsidR="005103F7" w:rsidDel="00FD4CDA">
          <w:delText>,</w:delText>
        </w:r>
        <w:r w:rsidR="00B1027D" w:rsidDel="00FD4CDA">
          <w:delText xml:space="preserve"> </w:delText>
        </w:r>
        <w:r w:rsidR="00202CEE" w:rsidDel="00FD4CDA">
          <w:delText>but harbor seals (</w:delText>
        </w:r>
        <w:r w:rsidR="00202CEE" w:rsidRPr="003E5820" w:rsidDel="00FD4CDA">
          <w:rPr>
            <w:i/>
          </w:rPr>
          <w:delText>Phoca vitulina</w:delText>
        </w:r>
        <w:r w:rsidR="00202CEE" w:rsidDel="00FD4CDA">
          <w:delText xml:space="preserve">) </w:delText>
        </w:r>
        <w:r w:rsidR="00BF0B2B" w:rsidDel="00FD4CDA">
          <w:delText>consume</w:delText>
        </w:r>
        <w:r w:rsidR="00202CEE" w:rsidDel="00FD4CDA">
          <w:delText xml:space="preserve"> the largest number of individuals. </w:delText>
        </w:r>
        <w:r w:rsidR="002B1D43" w:rsidDel="00FD4CDA">
          <w:delText>The</w:delText>
        </w:r>
        <w:r w:rsidR="00527C2F" w:rsidDel="00FD4CDA">
          <w:delText xml:space="preserve"> </w:delText>
        </w:r>
        <w:commentRangeStart w:id="7"/>
        <w:r w:rsidR="00527C2F" w:rsidDel="00FD4CDA">
          <w:delText xml:space="preserve">decrease in </w:delText>
        </w:r>
        <w:r w:rsidR="005103F7" w:rsidDel="00FD4CDA">
          <w:delText xml:space="preserve">adult </w:delText>
        </w:r>
        <w:r w:rsidR="00B2693C" w:rsidDel="00FD4CDA">
          <w:delText xml:space="preserve">Chinook </w:delText>
        </w:r>
        <w:r w:rsidR="00527C2F" w:rsidDel="00FD4CDA">
          <w:delText>salmon harvest from 1975-2015 from 1</w:delText>
        </w:r>
        <w:r w:rsidR="002354A8" w:rsidDel="00FD4CDA">
          <w:delText>6</w:delText>
        </w:r>
        <w:r w:rsidR="005103F7" w:rsidDel="00FD4CDA">
          <w:delText>,000</w:delText>
        </w:r>
        <w:r w:rsidR="00527C2F" w:rsidDel="00FD4CDA">
          <w:delText xml:space="preserve"> </w:delText>
        </w:r>
        <w:r w:rsidR="005103F7" w:rsidDel="00FD4CDA">
          <w:delText xml:space="preserve">to 9,000 </w:delText>
        </w:r>
        <w:r w:rsidR="00E710B5" w:rsidRPr="002C1860" w:rsidDel="00FD4CDA">
          <w:rPr>
            <w:highlight w:val="yellow"/>
          </w:rPr>
          <w:delText>metric</w:delText>
        </w:r>
        <w:r w:rsidR="00E710B5" w:rsidDel="00FD4CDA">
          <w:delText xml:space="preserve"> </w:delText>
        </w:r>
        <w:r w:rsidR="00B2693C" w:rsidDel="00FD4CDA">
          <w:delText>t</w:delText>
        </w:r>
        <w:r w:rsidR="00527C2F" w:rsidDel="00FD4CDA">
          <w:delText>ons</w:delText>
        </w:r>
        <w:r w:rsidR="002B1D43" w:rsidDel="00FD4CDA">
          <w:delText xml:space="preserve"> </w:delText>
        </w:r>
        <w:r w:rsidR="00527C2F" w:rsidDel="00FD4CDA">
          <w:delText xml:space="preserve">has occurred in the context of an increase in consumption </w:delText>
        </w:r>
        <w:r w:rsidR="00B2693C" w:rsidDel="00FD4CDA">
          <w:delText xml:space="preserve">by marine mammals </w:delText>
        </w:r>
        <w:r w:rsidR="00527C2F" w:rsidDel="00FD4CDA">
          <w:delText xml:space="preserve">from </w:delText>
        </w:r>
        <w:r w:rsidR="005103F7" w:rsidDel="00FD4CDA">
          <w:delText>9,600</w:delText>
        </w:r>
        <w:r w:rsidR="007A7860" w:rsidDel="00FD4CDA">
          <w:delText xml:space="preserve"> </w:delText>
        </w:r>
        <w:r w:rsidR="00527C2F" w:rsidDel="00FD4CDA">
          <w:delText xml:space="preserve">to </w:delText>
        </w:r>
        <w:r w:rsidR="005103F7" w:rsidDel="00FD4CDA">
          <w:delText>24,200</w:delText>
        </w:r>
        <w:r w:rsidR="00527C2F" w:rsidDel="00FD4CDA">
          <w:delText xml:space="preserve"> </w:delText>
        </w:r>
        <w:r w:rsidR="005103F7" w:rsidDel="00FD4CDA">
          <w:delText xml:space="preserve">metric </w:delText>
        </w:r>
        <w:r w:rsidR="00527C2F" w:rsidDel="00FD4CDA">
          <w:delText>tons</w:delText>
        </w:r>
        <w:commentRangeEnd w:id="7"/>
        <w:r w:rsidR="003218A2" w:rsidDel="00FD4CDA">
          <w:rPr>
            <w:rStyle w:val="CommentReference"/>
          </w:rPr>
          <w:commentReference w:id="7"/>
        </w:r>
        <w:r w:rsidR="00527C2F" w:rsidDel="00FD4CDA">
          <w:delText xml:space="preserve">.  </w:delText>
        </w:r>
        <w:r w:rsidR="000B11D3" w:rsidDel="00FD4CDA">
          <w:delText>Thus,</w:delText>
        </w:r>
        <w:r w:rsidR="00BD192E" w:rsidDel="00FD4CDA">
          <w:delText xml:space="preserve"> Chinook salmon mortality increased </w:delText>
        </w:r>
        <w:r w:rsidR="000B11D3" w:rsidDel="00FD4CDA">
          <w:delText>in the past 30 years</w:delText>
        </w:r>
        <w:r w:rsidR="00BD192E" w:rsidDel="00FD4CDA">
          <w:delText xml:space="preserve"> despite catch reductions by fisheries</w:delText>
        </w:r>
        <w:r w:rsidR="00B2693C" w:rsidDel="00FD4CDA">
          <w:delText xml:space="preserve">, </w:delText>
        </w:r>
        <w:r w:rsidR="00BD192E" w:rsidDel="00FD4CDA">
          <w:delText xml:space="preserve">due to consumption by recovering pinnipeds </w:delText>
        </w:r>
        <w:r w:rsidR="006801BE" w:rsidDel="00FD4CDA">
          <w:delText>and</w:delText>
        </w:r>
        <w:r w:rsidR="00BD192E" w:rsidDel="00FD4CDA">
          <w:delText xml:space="preserve"> endangered killer whales.  </w:delText>
        </w:r>
        <w:r w:rsidR="00C74311" w:rsidDel="00FD4CDA">
          <w:delText>L</w:delText>
        </w:r>
        <w:r w:rsidR="00B1027D" w:rsidDel="00FD4CDA">
          <w:delText>ong</w:delText>
        </w:r>
        <w:r w:rsidR="00BD192E" w:rsidDel="00FD4CDA">
          <w:delText>-</w:delText>
        </w:r>
        <w:r w:rsidR="00B1027D" w:rsidDel="00FD4CDA">
          <w:delText xml:space="preserve">term management strategies </w:delText>
        </w:r>
        <w:r w:rsidR="00A329A9" w:rsidDel="00FD4CDA">
          <w:delText>for Chinook s</w:delText>
        </w:r>
        <w:commentRangeStart w:id="8"/>
        <w:r w:rsidR="00A329A9" w:rsidDel="00FD4CDA">
          <w:delText xml:space="preserve">almon </w:delText>
        </w:r>
        <w:r w:rsidR="00050448" w:rsidDel="00FD4CDA">
          <w:delText>may need to</w:delText>
        </w:r>
        <w:r w:rsidR="00B1027D" w:rsidDel="00FD4CDA">
          <w:delText xml:space="preserve"> </w:delText>
        </w:r>
        <w:r w:rsidR="000B11D3" w:rsidDel="00FD4CDA">
          <w:delText xml:space="preserve">consider </w:delText>
        </w:r>
        <w:r w:rsidR="00B1027D" w:rsidDel="00FD4CDA">
          <w:delText xml:space="preserve">potential conflicts between </w:delText>
        </w:r>
        <w:r w:rsidR="00C74311" w:rsidDel="00FD4CDA">
          <w:delText xml:space="preserve">rebounding </w:delText>
        </w:r>
        <w:r w:rsidR="00BD192E" w:rsidDel="00FD4CDA">
          <w:delText xml:space="preserve">predators or </w:delText>
        </w:r>
        <w:r w:rsidR="00C74311" w:rsidDel="00FD4CDA">
          <w:delText xml:space="preserve">endangered </w:delText>
        </w:r>
        <w:r w:rsidR="00B1027D" w:rsidDel="00FD4CDA">
          <w:delText>predators and p</w:delText>
        </w:r>
        <w:commentRangeEnd w:id="8"/>
        <w:r w:rsidR="009E16A5" w:rsidDel="00FD4CDA">
          <w:rPr>
            <w:rStyle w:val="CommentReference"/>
          </w:rPr>
          <w:commentReference w:id="8"/>
        </w:r>
        <w:r w:rsidR="00B1027D" w:rsidDel="00FD4CDA">
          <w:delText>rey.</w:delText>
        </w:r>
      </w:del>
      <w:r w:rsidR="00B1027D">
        <w:t xml:space="preserve"> </w:t>
      </w:r>
    </w:p>
    <w:p w14:paraId="5069008F" w14:textId="65DDD38A" w:rsidR="00B1027D" w:rsidRDefault="00E11FA9" w:rsidP="003E5820">
      <w:r>
        <w:t xml:space="preserve">[200 words] </w:t>
      </w:r>
      <w:r w:rsidR="00FE54EE">
        <w:t>[200 words max]</w:t>
      </w:r>
    </w:p>
    <w:p w14:paraId="1AC71918" w14:textId="757D98CE" w:rsidR="00E73265" w:rsidRDefault="00D24E8D" w:rsidP="00D24E8D">
      <w:pPr>
        <w:pStyle w:val="Heading1"/>
      </w:pPr>
      <w:r>
        <w:lastRenderedPageBreak/>
        <w:t>Introduction</w:t>
      </w:r>
    </w:p>
    <w:p w14:paraId="3DD67276" w14:textId="70AB7615" w:rsidR="00383D81" w:rsidRPr="00302025" w:rsidRDefault="00383D81" w:rsidP="00383D81">
      <w:pPr>
        <w:pStyle w:val="Heading2"/>
        <w:rPr>
          <w:rFonts w:ascii="Times New Roman" w:hAnsi="Times New Roman" w:cs="Times New Roman"/>
          <w:color w:val="auto"/>
          <w:sz w:val="24"/>
          <w:szCs w:val="24"/>
        </w:rPr>
      </w:pPr>
      <w:r>
        <w:rPr>
          <w:rFonts w:ascii="Times New Roman" w:hAnsi="Times New Roman" w:cs="Times New Roman"/>
          <w:sz w:val="24"/>
          <w:szCs w:val="24"/>
        </w:rPr>
        <w:tab/>
      </w:r>
      <w:r>
        <w:rPr>
          <w:rFonts w:ascii="Times New Roman" w:hAnsi="Times New Roman" w:cs="Times New Roman"/>
          <w:color w:val="auto"/>
          <w:sz w:val="24"/>
          <w:szCs w:val="24"/>
        </w:rPr>
        <w:t>Since the mid-20</w:t>
      </w:r>
      <w:r w:rsidRPr="005A638F">
        <w:rPr>
          <w:rFonts w:ascii="Times New Roman" w:hAnsi="Times New Roman" w:cs="Times New Roman"/>
          <w:color w:val="auto"/>
          <w:sz w:val="24"/>
          <w:szCs w:val="24"/>
          <w:vertAlign w:val="superscript"/>
        </w:rPr>
        <w:t>th</w:t>
      </w:r>
      <w:r>
        <w:rPr>
          <w:rFonts w:ascii="Times New Roman" w:hAnsi="Times New Roman" w:cs="Times New Roman"/>
          <w:color w:val="auto"/>
          <w:sz w:val="24"/>
          <w:szCs w:val="24"/>
        </w:rPr>
        <w:t xml:space="preserve"> century, many populations of marine mammals have increased in the coastal waters of North America. These recoveries followed the passage of the US Marine Mammal Protection Act (MMPA) in 1972, which protected </w:t>
      </w:r>
      <w:r w:rsidR="007233C5">
        <w:rPr>
          <w:rFonts w:ascii="Times New Roman" w:hAnsi="Times New Roman" w:cs="Times New Roman"/>
          <w:color w:val="auto"/>
          <w:sz w:val="24"/>
          <w:szCs w:val="24"/>
        </w:rPr>
        <w:t>these</w:t>
      </w:r>
      <w:r>
        <w:rPr>
          <w:rFonts w:ascii="Times New Roman" w:hAnsi="Times New Roman" w:cs="Times New Roman"/>
          <w:color w:val="auto"/>
          <w:sz w:val="24"/>
          <w:szCs w:val="24"/>
        </w:rPr>
        <w:t xml:space="preserve"> species from hunting</w:t>
      </w:r>
      <w:r w:rsidR="007233C5">
        <w:rPr>
          <w:rFonts w:ascii="Times New Roman" w:hAnsi="Times New Roman" w:cs="Times New Roman"/>
          <w:color w:val="auto"/>
          <w:sz w:val="24"/>
          <w:szCs w:val="24"/>
        </w:rPr>
        <w:t>, harassment,</w:t>
      </w:r>
      <w:r>
        <w:rPr>
          <w:rFonts w:ascii="Times New Roman" w:hAnsi="Times New Roman" w:cs="Times New Roman"/>
          <w:color w:val="auto"/>
          <w:sz w:val="24"/>
          <w:szCs w:val="24"/>
        </w:rPr>
        <w:t xml:space="preserve"> and sub-lethal effects of </w:t>
      </w:r>
      <w:r w:rsidR="00B2693C">
        <w:rPr>
          <w:rFonts w:ascii="Times New Roman" w:hAnsi="Times New Roman" w:cs="Times New Roman"/>
          <w:color w:val="auto"/>
          <w:sz w:val="24"/>
          <w:szCs w:val="24"/>
        </w:rPr>
        <w:t xml:space="preserve">some </w:t>
      </w:r>
      <w:r>
        <w:rPr>
          <w:rFonts w:ascii="Times New Roman" w:hAnsi="Times New Roman" w:cs="Times New Roman"/>
          <w:color w:val="auto"/>
          <w:sz w:val="24"/>
          <w:szCs w:val="24"/>
        </w:rPr>
        <w:t xml:space="preserve">human activities. </w:t>
      </w:r>
      <w:r w:rsidR="002C1860">
        <w:rPr>
          <w:rFonts w:ascii="Times New Roman" w:hAnsi="Times New Roman" w:cs="Times New Roman"/>
          <w:color w:val="auto"/>
          <w:sz w:val="24"/>
          <w:szCs w:val="24"/>
        </w:rPr>
        <w:t>For some marine mammal</w:t>
      </w:r>
      <w:r w:rsidR="009C754C">
        <w:rPr>
          <w:rFonts w:ascii="Times New Roman" w:hAnsi="Times New Roman" w:cs="Times New Roman"/>
          <w:color w:val="auto"/>
          <w:sz w:val="24"/>
          <w:szCs w:val="24"/>
        </w:rPr>
        <w:t xml:space="preserve"> population</w:t>
      </w:r>
      <w:r w:rsidR="002C1860">
        <w:rPr>
          <w:rFonts w:ascii="Times New Roman" w:hAnsi="Times New Roman" w:cs="Times New Roman"/>
          <w:color w:val="auto"/>
          <w:sz w:val="24"/>
          <w:szCs w:val="24"/>
        </w:rPr>
        <w:t xml:space="preserve">s, further protections were added </w:t>
      </w:r>
      <w:r>
        <w:rPr>
          <w:rFonts w:ascii="Times New Roman" w:hAnsi="Times New Roman" w:cs="Times New Roman"/>
          <w:color w:val="auto"/>
          <w:sz w:val="24"/>
          <w:szCs w:val="24"/>
        </w:rPr>
        <w:t xml:space="preserve">under the US Endangered Species Act </w:t>
      </w:r>
      <w:r w:rsidR="004057D2">
        <w:rPr>
          <w:rFonts w:ascii="Times New Roman" w:hAnsi="Times New Roman" w:cs="Times New Roman"/>
          <w:color w:val="auto"/>
          <w:sz w:val="24"/>
          <w:szCs w:val="24"/>
        </w:rPr>
        <w:t>(ESA)</w:t>
      </w:r>
      <w:r w:rsidR="002C1860">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002C1860">
        <w:rPr>
          <w:rFonts w:ascii="Times New Roman" w:hAnsi="Times New Roman" w:cs="Times New Roman"/>
          <w:color w:val="auto"/>
          <w:sz w:val="24"/>
          <w:szCs w:val="24"/>
        </w:rPr>
        <w:t>E</w:t>
      </w:r>
      <w:r>
        <w:rPr>
          <w:rFonts w:ascii="Times New Roman" w:hAnsi="Times New Roman" w:cs="Times New Roman"/>
          <w:color w:val="auto"/>
          <w:sz w:val="24"/>
          <w:szCs w:val="24"/>
        </w:rPr>
        <w:t xml:space="preserve">xamples </w:t>
      </w:r>
      <w:r w:rsidR="002C1860">
        <w:rPr>
          <w:rFonts w:ascii="Times New Roman" w:hAnsi="Times New Roman" w:cs="Times New Roman"/>
          <w:color w:val="auto"/>
          <w:sz w:val="24"/>
          <w:szCs w:val="24"/>
        </w:rPr>
        <w:t xml:space="preserve">of species recoveries since the implementation of these acts </w:t>
      </w:r>
      <w:r>
        <w:rPr>
          <w:rFonts w:ascii="Times New Roman" w:hAnsi="Times New Roman" w:cs="Times New Roman"/>
          <w:color w:val="auto"/>
          <w:sz w:val="24"/>
          <w:szCs w:val="24"/>
        </w:rPr>
        <w:t>include populations of humpback whales (</w:t>
      </w:r>
      <w:r w:rsidRPr="00CB66D6">
        <w:rPr>
          <w:rFonts w:ascii="Times New Roman" w:hAnsi="Times New Roman" w:cs="Times New Roman"/>
          <w:i/>
          <w:color w:val="auto"/>
          <w:sz w:val="24"/>
          <w:szCs w:val="24"/>
        </w:rPr>
        <w:t>Megaptera novaeangliae</w:t>
      </w:r>
      <w:r>
        <w:rPr>
          <w:rFonts w:ascii="Times New Roman" w:hAnsi="Times New Roman" w:cs="Times New Roman"/>
          <w:color w:val="auto"/>
          <w:sz w:val="24"/>
          <w:szCs w:val="24"/>
        </w:rPr>
        <w:t>, 81 FR 62260; September 8 2016), and Steller sea lions (</w:t>
      </w:r>
      <w:r w:rsidRPr="00F5537F">
        <w:rPr>
          <w:rFonts w:ascii="Times New Roman" w:hAnsi="Times New Roman" w:cs="Times New Roman"/>
          <w:i/>
          <w:color w:val="auto"/>
          <w:sz w:val="24"/>
          <w:szCs w:val="24"/>
        </w:rPr>
        <w:t>Eumetopias jubatus</w:t>
      </w:r>
      <w:r>
        <w:rPr>
          <w:rFonts w:ascii="Times New Roman" w:hAnsi="Times New Roman" w:cs="Times New Roman"/>
          <w:color w:val="auto"/>
          <w:sz w:val="24"/>
          <w:szCs w:val="24"/>
        </w:rPr>
        <w:t xml:space="preserve">, </w:t>
      </w:r>
      <w:r w:rsidRPr="00883DE1">
        <w:rPr>
          <w:rFonts w:ascii="Times New Roman" w:hAnsi="Times New Roman" w:cs="Times New Roman"/>
          <w:color w:val="auto"/>
          <w:sz w:val="24"/>
          <w:szCs w:val="24"/>
        </w:rPr>
        <w:t>78 FR 66139</w:t>
      </w:r>
      <w:r>
        <w:rPr>
          <w:rFonts w:ascii="Times New Roman" w:hAnsi="Times New Roman" w:cs="Times New Roman"/>
          <w:color w:val="auto"/>
          <w:sz w:val="24"/>
          <w:szCs w:val="24"/>
        </w:rPr>
        <w:t xml:space="preserve">; November 4 2013). </w:t>
      </w:r>
      <w:r w:rsidR="004C39B5">
        <w:rPr>
          <w:rFonts w:ascii="Times New Roman" w:hAnsi="Times New Roman" w:cs="Times New Roman"/>
          <w:color w:val="auto"/>
          <w:sz w:val="24"/>
          <w:szCs w:val="24"/>
        </w:rPr>
        <w:t>Marine mammal populations never threatened with extinction have also benefited from protection</w:t>
      </w:r>
      <w:r w:rsidR="004C39B5">
        <w:rPr>
          <w:rStyle w:val="CommentReference"/>
          <w:rFonts w:ascii="Times New Roman" w:eastAsiaTheme="minorHAnsi" w:hAnsi="Times New Roman" w:cstheme="minorBidi"/>
          <w:color w:val="auto"/>
        </w:rPr>
        <w:commentReference w:id="9"/>
      </w:r>
      <w:r w:rsidR="004C39B5">
        <w:rPr>
          <w:rFonts w:ascii="Times New Roman" w:hAnsi="Times New Roman" w:cs="Times New Roman"/>
          <w:color w:val="auto"/>
          <w:sz w:val="24"/>
          <w:szCs w:val="24"/>
        </w:rPr>
        <w:t xml:space="preserve"> of the MMPA with some populations recovering to carrying capacity (e.g. harbor seals</w:t>
      </w:r>
      <w:r w:rsidR="003218A2">
        <w:rPr>
          <w:rFonts w:ascii="Times New Roman" w:hAnsi="Times New Roman" w:cs="Times New Roman"/>
          <w:color w:val="auto"/>
          <w:sz w:val="24"/>
          <w:szCs w:val="24"/>
        </w:rPr>
        <w:t xml:space="preserve">, </w:t>
      </w:r>
      <w:r w:rsidR="004C39B5" w:rsidRPr="00AD60BA">
        <w:rPr>
          <w:rFonts w:ascii="Times New Roman" w:hAnsi="Times New Roman" w:cs="Times New Roman"/>
          <w:color w:val="auto"/>
          <w:sz w:val="24"/>
          <w:szCs w:val="24"/>
          <w:highlight w:val="yellow"/>
        </w:rPr>
        <w:t>Jeffries et al 2003; Brown et al. 200</w:t>
      </w:r>
      <w:r w:rsidR="004C39B5">
        <w:rPr>
          <w:rFonts w:ascii="Times New Roman" w:hAnsi="Times New Roman" w:cs="Times New Roman"/>
          <w:color w:val="auto"/>
          <w:sz w:val="24"/>
          <w:szCs w:val="24"/>
        </w:rPr>
        <w:t xml:space="preserve">5). </w:t>
      </w:r>
      <w:r>
        <w:rPr>
          <w:rFonts w:ascii="Times New Roman" w:hAnsi="Times New Roman" w:cs="Times New Roman"/>
          <w:color w:val="auto"/>
          <w:sz w:val="24"/>
          <w:szCs w:val="24"/>
        </w:rPr>
        <w:t xml:space="preserve">These recovery trends in North America have largely been mirrored around the world, and the rates of recovery have been particularly strong for </w:t>
      </w:r>
      <w:r w:rsidR="00371391">
        <w:rPr>
          <w:rFonts w:ascii="Times New Roman" w:hAnsi="Times New Roman" w:cs="Times New Roman"/>
          <w:color w:val="auto"/>
          <w:sz w:val="24"/>
          <w:szCs w:val="24"/>
        </w:rPr>
        <w:t xml:space="preserve">coastal </w:t>
      </w:r>
      <w:r>
        <w:rPr>
          <w:rFonts w:ascii="Times New Roman" w:hAnsi="Times New Roman" w:cs="Times New Roman"/>
          <w:color w:val="auto"/>
          <w:sz w:val="24"/>
          <w:szCs w:val="24"/>
        </w:rPr>
        <w:t xml:space="preserve">species with </w:t>
      </w:r>
      <w:r w:rsidR="007233C5">
        <w:rPr>
          <w:rFonts w:ascii="Times New Roman" w:hAnsi="Times New Roman" w:cs="Times New Roman"/>
          <w:color w:val="auto"/>
          <w:sz w:val="24"/>
          <w:szCs w:val="24"/>
        </w:rPr>
        <w:t>relatively</w:t>
      </w:r>
      <w:r w:rsidR="00371391">
        <w:rPr>
          <w:rFonts w:ascii="Times New Roman" w:hAnsi="Times New Roman" w:cs="Times New Roman"/>
          <w:color w:val="auto"/>
          <w:sz w:val="24"/>
          <w:szCs w:val="24"/>
        </w:rPr>
        <w:t xml:space="preserve"> short generation times</w:t>
      </w:r>
      <w:r w:rsidR="005A272D">
        <w:rPr>
          <w:rFonts w:ascii="Times New Roman" w:hAnsi="Times New Roman" w:cs="Times New Roman"/>
          <w:color w:val="auto"/>
          <w:sz w:val="24"/>
          <w:szCs w:val="24"/>
        </w:rPr>
        <w:t>, such as pinnipeds: seals and sea lions</w:t>
      </w:r>
      <w:r>
        <w:rPr>
          <w:rFonts w:ascii="Times New Roman" w:hAnsi="Times New Roman" w:cs="Times New Roman"/>
          <w:color w:val="auto"/>
          <w:sz w:val="24"/>
          <w:szCs w:val="24"/>
        </w:rPr>
        <w:t xml:space="preserve"> </w:t>
      </w:r>
      <w:r w:rsidR="006173B4" w:rsidRPr="009B049E">
        <w:rPr>
          <w:rFonts w:ascii="Times New Roman" w:hAnsi="Times New Roman" w:cs="Times New Roman"/>
          <w:color w:val="auto"/>
          <w:sz w:val="24"/>
          <w:szCs w:val="24"/>
        </w:rPr>
        <w:fldChar w:fldCharType="begin"/>
      </w:r>
      <w:r w:rsidR="005D7734">
        <w:rPr>
          <w:rFonts w:ascii="Times New Roman" w:hAnsi="Times New Roman" w:cs="Times New Roman"/>
          <w:color w:val="auto"/>
          <w:sz w:val="24"/>
          <w:szCs w:val="24"/>
        </w:rPr>
        <w:instrText xml:space="preserve"> ADDIN ZOTERO_ITEM CSL_CITATION {"citationID":"ldch88atm","properties":{"formattedCitation":"(Magera et al. 2013)","plainCitation":"(Magera et al. 2013)"},"citationItems":[{"id":6,"uris":["http://zotero.org/users/3830350/items/PZ2WP76H"],"uri":["http://zotero.org/users/383035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rsidR="006173B4" w:rsidRPr="009B049E">
        <w:rPr>
          <w:rFonts w:ascii="Times New Roman" w:hAnsi="Times New Roman" w:cs="Times New Roman"/>
          <w:color w:val="auto"/>
          <w:sz w:val="24"/>
          <w:szCs w:val="24"/>
        </w:rPr>
        <w:fldChar w:fldCharType="separate"/>
      </w:r>
      <w:r w:rsidR="006173B4" w:rsidRPr="00F400DD">
        <w:rPr>
          <w:rFonts w:ascii="Times New Roman" w:hAnsi="Times New Roman" w:cs="Times New Roman"/>
          <w:color w:val="auto"/>
          <w:sz w:val="24"/>
        </w:rPr>
        <w:t>(Magera et al. 2013)</w:t>
      </w:r>
      <w:r w:rsidR="006173B4" w:rsidRPr="009B049E">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
    <w:p w14:paraId="66F1F241" w14:textId="12338EC9" w:rsidR="00383D81" w:rsidRDefault="00383D81" w:rsidP="00383D81">
      <w:r>
        <w:tab/>
      </w:r>
      <w:r w:rsidR="00455AA4">
        <w:t xml:space="preserve">Although </w:t>
      </w:r>
      <w:r w:rsidR="001C6157">
        <w:t xml:space="preserve">these </w:t>
      </w:r>
      <w:r w:rsidR="009C754C">
        <w:t xml:space="preserve">predator </w:t>
      </w:r>
      <w:r w:rsidR="001C6157">
        <w:t xml:space="preserve">recoveries can be viewed as success stories, the recovery of marine mammals </w:t>
      </w:r>
      <w:r w:rsidR="002506E8">
        <w:t xml:space="preserve">has </w:t>
      </w:r>
      <w:r w:rsidR="00A329A9">
        <w:t xml:space="preserve">had </w:t>
      </w:r>
      <w:r>
        <w:t>unintended consequences and created new tradeoffs for ecosystem</w:t>
      </w:r>
      <w:r w:rsidR="00B26ADA">
        <w:t>-</w:t>
      </w:r>
      <w:r>
        <w:t xml:space="preserve">based management (EBM) </w:t>
      </w:r>
      <w:r w:rsidR="006173B4">
        <w:fldChar w:fldCharType="begin"/>
      </w:r>
      <w:r w:rsidR="005D7734">
        <w:instrText xml:space="preserve"> ADDIN ZOTERO_ITEM CSL_CITATION {"citationID":"2728u33dvd","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Marshall et al. 2015)</w:t>
      </w:r>
      <w:r w:rsidR="006173B4">
        <w:fldChar w:fldCharType="end"/>
      </w:r>
      <w:r>
        <w:t xml:space="preserve">. </w:t>
      </w:r>
      <w:r w:rsidR="00A329A9">
        <w:t>H</w:t>
      </w:r>
      <w:r>
        <w:t xml:space="preserve">igher trophic level consumers may affect other species in the food web </w:t>
      </w:r>
      <w:r w:rsidR="000C00E6">
        <w:t xml:space="preserve">in </w:t>
      </w:r>
      <w:r w:rsidR="0074120A">
        <w:t>three</w:t>
      </w:r>
      <w:r w:rsidR="000C00E6">
        <w:t xml:space="preserve"> main ways</w:t>
      </w:r>
      <w:r>
        <w:t xml:space="preserve">. </w:t>
      </w:r>
      <w:r w:rsidR="000C00E6">
        <w:t>Fi</w:t>
      </w:r>
      <w:r w:rsidR="00B2693C">
        <w:t>r</w:t>
      </w:r>
      <w:r w:rsidR="000C00E6">
        <w:t>st, i</w:t>
      </w:r>
      <w:r>
        <w:t xml:space="preserve">ncreases in marine mammal </w:t>
      </w:r>
      <w:r w:rsidR="00B26ADA">
        <w:t xml:space="preserve">populations </w:t>
      </w:r>
      <w:r w:rsidR="00A329A9">
        <w:t>may create</w:t>
      </w:r>
      <w:r>
        <w:t xml:space="preserve"> greater demand for forage fish species at the base of the food web, such as </w:t>
      </w:r>
      <w:r w:rsidR="004D20BB">
        <w:t xml:space="preserve">Pacific </w:t>
      </w:r>
      <w:r>
        <w:t>herring</w:t>
      </w:r>
      <w:r w:rsidR="004D20BB">
        <w:t xml:space="preserve"> (</w:t>
      </w:r>
      <w:r w:rsidR="004D20BB" w:rsidRPr="00B2693C">
        <w:rPr>
          <w:i/>
        </w:rPr>
        <w:t>Clupea pallasii</w:t>
      </w:r>
      <w:r w:rsidR="004D20BB">
        <w:t>)</w:t>
      </w:r>
      <w:r>
        <w:t xml:space="preserve"> </w:t>
      </w:r>
      <w:r w:rsidR="006173B4">
        <w:fldChar w:fldCharType="begin"/>
      </w:r>
      <w:r w:rsidR="005D7734">
        <w:instrText xml:space="preserve"> ADDIN ZOTERO_ITEM CSL_CITATION {"citationID":"t9iu6l85t","properties":{"formattedCitation":"(Surma and Pitcher 2015)","plainCitation":"(Surma and Pitcher 2015)"},"citationItems":[{"id":1352,"uris":["http://zotero.org/users/3830350/items/A62AQUHI"],"uri":["http://zotero.org/users/3830350/items/A62AQUHI"],"itemData":{"id":1352,"type":"article-journal","title":"Predicting the effects of whale population recovery on Northeast Pacific food webs and fisheries: an ecosystem modelling approach","container-title":"Fisheries Oceanography","page":"291–305","volume":"24","issue":"3","source":"Google Scholar","shortTitle":"Predicting the effects of whale population recovery on Northeast Pacific food webs and fisheries","author":[{"family":"Surma","given":"Szymon"},{"family":"Pitcher","given":"Tony J."}],"issued":{"date-parts":[["2015"]]}}}],"schema":"https://github.com/citation-style-language/schema/raw/master/csl-citation.json"} </w:instrText>
      </w:r>
      <w:r w:rsidR="006173B4">
        <w:fldChar w:fldCharType="separate"/>
      </w:r>
      <w:r w:rsidR="006173B4" w:rsidRPr="006173B4">
        <w:rPr>
          <w:rFonts w:cs="Times New Roman"/>
        </w:rPr>
        <w:t>(Surma and Pitcher 2015)</w:t>
      </w:r>
      <w:r w:rsidR="006173B4">
        <w:fldChar w:fldCharType="end"/>
      </w:r>
      <w:r w:rsidR="00A329A9">
        <w:t>.</w:t>
      </w:r>
      <w:r w:rsidR="001C6157">
        <w:t xml:space="preserve"> These increased predator needs may impede the recovery of lower trophic level fishes (Cook et al. 2015). </w:t>
      </w:r>
      <w:r w:rsidR="000C00E6">
        <w:t>Second, i</w:t>
      </w:r>
      <w:r w:rsidR="00A329A9">
        <w:t>ncreased competition can occur</w:t>
      </w:r>
      <w:r>
        <w:t xml:space="preserve"> </w:t>
      </w:r>
      <w:r w:rsidR="001C6157">
        <w:t xml:space="preserve">between </w:t>
      </w:r>
      <w:r>
        <w:t>recovering marine mammal species that share the same prey</w:t>
      </w:r>
      <w:r w:rsidR="00B90BF7">
        <w:t>, such as pinnipeds and killer whales (</w:t>
      </w:r>
      <w:r w:rsidR="00B90BF7" w:rsidRPr="00B2693C">
        <w:rPr>
          <w:i/>
        </w:rPr>
        <w:t>Orcinus orca</w:t>
      </w:r>
      <w:r w:rsidR="00B90BF7">
        <w:t>) in the Northeast Pacific</w:t>
      </w:r>
      <w:r>
        <w:t xml:space="preserve"> </w:t>
      </w:r>
      <w:r w:rsidR="006173B4">
        <w:fldChar w:fldCharType="begin"/>
      </w:r>
      <w:r w:rsidR="005D7734">
        <w:instrText xml:space="preserve"> ADDIN ZOTERO_ITEM CSL_CITATION {"citationID":"11e821fkkh","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 xml:space="preserve">(Marshall et al. </w:t>
      </w:r>
      <w:r w:rsidR="00B90BF7">
        <w:rPr>
          <w:rFonts w:cs="Times New Roman"/>
        </w:rPr>
        <w:t>2016</w:t>
      </w:r>
      <w:r w:rsidR="006173B4" w:rsidRPr="006173B4">
        <w:rPr>
          <w:rFonts w:cs="Times New Roman"/>
        </w:rPr>
        <w:t>)</w:t>
      </w:r>
      <w:r w:rsidR="006173B4">
        <w:fldChar w:fldCharType="end"/>
      </w:r>
      <w:r w:rsidR="00A329A9">
        <w:t xml:space="preserve">. </w:t>
      </w:r>
      <w:r w:rsidR="000C00E6">
        <w:t>Third</w:t>
      </w:r>
      <w:commentRangeStart w:id="10"/>
      <w:r w:rsidR="000C00E6">
        <w:t xml:space="preserve">, </w:t>
      </w:r>
      <w:r w:rsidR="00873AA8">
        <w:t xml:space="preserve">increased </w:t>
      </w:r>
      <w:r w:rsidR="00873AA8">
        <w:lastRenderedPageBreak/>
        <w:t>marine mammal populations lead to more direct competition and interaction with fisheries (Sigle</w:t>
      </w:r>
      <w:commentRangeEnd w:id="10"/>
      <w:r w:rsidR="00873AA8">
        <w:rPr>
          <w:rStyle w:val="CommentReference"/>
        </w:rPr>
        <w:commentReference w:id="10"/>
      </w:r>
      <w:r w:rsidR="00873AA8">
        <w:t xml:space="preserve">r et al. 2007; Read 2015). </w:t>
      </w:r>
      <w:r w:rsidR="000C00E6">
        <w:t>T</w:t>
      </w:r>
      <w:r w:rsidR="006A0E49">
        <w:t xml:space="preserve">he potential </w:t>
      </w:r>
      <w:r>
        <w:t>impacts of recovering top predators on fisheries has been controversial. For example, within the International Whaling Commission (IWC), some argue that re</w:t>
      </w:r>
      <w:r w:rsidR="007233C5">
        <w:t>bounding</w:t>
      </w:r>
      <w:r>
        <w:t xml:space="preserve"> baleen whale populations are responsible for reductions in commercially fished</w:t>
      </w:r>
      <w:r w:rsidR="002868AD">
        <w:t xml:space="preserve"> prey</w:t>
      </w:r>
      <w:r>
        <w:t xml:space="preserve"> populations and </w:t>
      </w:r>
      <w:r w:rsidR="002868AD">
        <w:t xml:space="preserve">certain whale species </w:t>
      </w:r>
      <w:r>
        <w:t xml:space="preserve">should </w:t>
      </w:r>
      <w:r w:rsidR="002868AD">
        <w:t xml:space="preserve">therefore </w:t>
      </w:r>
      <w:r>
        <w:t>be culled, wh</w:t>
      </w:r>
      <w:r w:rsidR="002868AD">
        <w:t>ereas</w:t>
      </w:r>
      <w:r>
        <w:t xml:space="preserve"> others argue that natural fluctuations and fisheries management are responsible for declines in yield </w:t>
      </w:r>
      <w:r w:rsidR="006173B4">
        <w:fldChar w:fldCharType="begin"/>
      </w:r>
      <w:r w:rsidR="005D7734">
        <w:instrText xml:space="preserve"> ADDIN ZOTERO_ITEM CSL_CITATION {"citationID":"p7v5coutr","properties":{"formattedCitation":"(Gerber et al. 2009)","plainCitation":"(Gerber et al. 2009)"},"citationItems":[{"id":1354,"uris":["http://zotero.org/users/3830350/items/NW2VZK97"],"uri":["http://zotero.org/users/3830350/items/NW2VZK97"],"itemData":{"id":1354,"type":"article-journal","title":"Should whales be culled to increase fishery yield","container-title":"Science","page":"880–881","volume":"323","issue":"5916","source":"Google Scholar","author":[{"family":"Gerber","given":"Leah R."},{"family":"Morissette","given":"Lyne"},{"family":"Kaschner","given":"Kristin"},{"family":"Pauly","given":"Daniel"}],"issued":{"date-parts":[["2009"]]}}}],"schema":"https://github.com/citation-style-language/schema/raw/master/csl-citation.json"} </w:instrText>
      </w:r>
      <w:r w:rsidR="006173B4">
        <w:fldChar w:fldCharType="separate"/>
      </w:r>
      <w:r w:rsidR="006173B4" w:rsidRPr="006173B4">
        <w:rPr>
          <w:rFonts w:cs="Times New Roman"/>
        </w:rPr>
        <w:t>(Gerber et al. 2009)</w:t>
      </w:r>
      <w:r w:rsidR="006173B4">
        <w:fldChar w:fldCharType="end"/>
      </w:r>
      <w:r>
        <w:t xml:space="preserve">. </w:t>
      </w:r>
    </w:p>
    <w:p w14:paraId="6AE79C33" w14:textId="741CB8A0" w:rsidR="00383D81" w:rsidRDefault="007B437C" w:rsidP="0074120A">
      <w:pPr>
        <w:ind w:firstLine="720"/>
      </w:pPr>
      <w:r>
        <w:t xml:space="preserve">The recovery </w:t>
      </w:r>
      <w:r w:rsidR="00A23F66">
        <w:t xml:space="preserve">of pinnipeds in </w:t>
      </w:r>
      <w:r w:rsidR="000C00E6">
        <w:t xml:space="preserve">the </w:t>
      </w:r>
      <w:r w:rsidR="00A23F66">
        <w:t xml:space="preserve">coastal ecosystems </w:t>
      </w:r>
      <w:r w:rsidR="000C00E6">
        <w:t>of North America demonstrate</w:t>
      </w:r>
      <w:r w:rsidR="003E161F">
        <w:t>s</w:t>
      </w:r>
      <w:r w:rsidR="000C00E6">
        <w:t xml:space="preserve"> all </w:t>
      </w:r>
      <w:r w:rsidR="0074120A">
        <w:t>three</w:t>
      </w:r>
      <w:r w:rsidR="00824F86">
        <w:t xml:space="preserve"> </w:t>
      </w:r>
      <w:r w:rsidR="000C00E6">
        <w:t>of these potential conflicts. Current p</w:t>
      </w:r>
      <w:r w:rsidR="00383D81">
        <w:t>opulations of harbor seals (</w:t>
      </w:r>
      <w:r w:rsidR="00383D81" w:rsidRPr="00E63601">
        <w:rPr>
          <w:i/>
        </w:rPr>
        <w:t>Phoca vitulina richardii</w:t>
      </w:r>
      <w:r w:rsidR="00383D81">
        <w:t xml:space="preserve">) </w:t>
      </w:r>
      <w:r w:rsidR="0074120A">
        <w:t xml:space="preserve">or </w:t>
      </w:r>
      <w:r w:rsidR="00383D81">
        <w:t xml:space="preserve">grey seals </w:t>
      </w:r>
      <w:r w:rsidR="0074120A">
        <w:t>(</w:t>
      </w:r>
      <w:r w:rsidR="0074120A" w:rsidRPr="00AD60BA">
        <w:rPr>
          <w:i/>
        </w:rPr>
        <w:t>Halichoerus grypus</w:t>
      </w:r>
      <w:r w:rsidR="0074120A">
        <w:t xml:space="preserve">) on the east coast of North America </w:t>
      </w:r>
      <w:r w:rsidR="00383D81">
        <w:t xml:space="preserve">are an order of magnitude larger than their population sizes in the 1970s. Recent work </w:t>
      </w:r>
      <w:r w:rsidR="006D0CC0">
        <w:t>using</w:t>
      </w:r>
      <w:r w:rsidR="00383D81">
        <w:t xml:space="preserve"> ecosystem </w:t>
      </w:r>
      <w:r w:rsidR="009C754C">
        <w:t xml:space="preserve">models </w:t>
      </w:r>
      <w:r w:rsidR="00383D81">
        <w:t>highlight</w:t>
      </w:r>
      <w:r w:rsidR="0063776E">
        <w:t>s</w:t>
      </w:r>
      <w:r w:rsidR="00383D81">
        <w:t xml:space="preserve"> the potential impacts that these recoveries may have on commercially fished species (Chasco et al. in press, </w:t>
      </w:r>
      <w:r w:rsidR="006173B4">
        <w:fldChar w:fldCharType="begin"/>
      </w:r>
      <w:r w:rsidR="005D7734">
        <w:instrText xml:space="preserve"> ADDIN ZOTERO_ITEM CSL_CITATION {"citationID":"8teist76a","properties":{"formattedCitation":"(Smith et al. 2015)","plainCitation":"(Smith et al. 2015)"},"citationItems":[{"id":739,"uris":["http://zotero.org/users/3830350/items/AS3TWKZN"],"uri":["http://zotero.org/users/383035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rsidR="006173B4">
        <w:fldChar w:fldCharType="separate"/>
      </w:r>
      <w:r w:rsidR="006173B4" w:rsidRPr="006173B4">
        <w:rPr>
          <w:rFonts w:cs="Times New Roman"/>
        </w:rPr>
        <w:t>Smith et al. 2015)</w:t>
      </w:r>
      <w:r w:rsidR="006173B4">
        <w:fldChar w:fldCharType="end"/>
      </w:r>
      <w:r w:rsidR="00383D81">
        <w:t xml:space="preserve">. </w:t>
      </w:r>
      <w:r w:rsidR="00280927">
        <w:t xml:space="preserve">Like other generalist predators, quantifying </w:t>
      </w:r>
      <w:r w:rsidR="00383D81">
        <w:t xml:space="preserve">impact of these pinnipeds on prey species </w:t>
      </w:r>
      <w:r w:rsidR="00280927">
        <w:t>can be challenging</w:t>
      </w:r>
      <w:r w:rsidR="00383D81">
        <w:t xml:space="preserve">, </w:t>
      </w:r>
      <w:r w:rsidR="00280927">
        <w:t xml:space="preserve">because </w:t>
      </w:r>
      <w:r w:rsidR="00383D81">
        <w:t xml:space="preserve">pinnipeds may consume </w:t>
      </w:r>
      <w:r w:rsidR="003F6C9B">
        <w:t>fish at a variety of ages.</w:t>
      </w:r>
      <w:r w:rsidR="00383D81">
        <w:t xml:space="preserve"> </w:t>
      </w:r>
      <w:r w:rsidR="00146F74">
        <w:t>For example, a</w:t>
      </w:r>
      <w:r w:rsidR="00383D81">
        <w:t xml:space="preserve">nadromous </w:t>
      </w:r>
      <w:r w:rsidR="00146F74">
        <w:t xml:space="preserve">fish </w:t>
      </w:r>
      <w:r w:rsidR="00383D81">
        <w:t xml:space="preserve">such as salmon may be consumed in estuaries as juveniles (as they </w:t>
      </w:r>
      <w:r w:rsidR="00280927">
        <w:t xml:space="preserve">leave streams to </w:t>
      </w:r>
      <w:r w:rsidR="00383D81">
        <w:t xml:space="preserve">migrate to the ocean) or </w:t>
      </w:r>
      <w:r w:rsidR="00146F74">
        <w:t xml:space="preserve">up to </w:t>
      </w:r>
      <w:r w:rsidR="00383D81">
        <w:t xml:space="preserve">several years later as adults </w:t>
      </w:r>
      <w:r w:rsidR="00280927">
        <w:t xml:space="preserve">as they </w:t>
      </w:r>
      <w:r w:rsidR="00383D81">
        <w:t>return</w:t>
      </w:r>
      <w:r w:rsidR="00280927">
        <w:t xml:space="preserve"> to freshwater</w:t>
      </w:r>
      <w:r w:rsidR="00383D81">
        <w:t xml:space="preserve"> to spawn. A second challenge</w:t>
      </w:r>
      <w:r w:rsidR="00853683">
        <w:t xml:space="preserve"> in quantifying the impact of these pinnipeds</w:t>
      </w:r>
      <w:r w:rsidR="00383D81">
        <w:t xml:space="preserve"> is that </w:t>
      </w:r>
      <w:r w:rsidR="0095549E">
        <w:t xml:space="preserve">their </w:t>
      </w:r>
      <w:r w:rsidR="003F6C9B">
        <w:t xml:space="preserve">diets </w:t>
      </w:r>
      <w:r w:rsidR="00085F25">
        <w:t>vary</w:t>
      </w:r>
      <w:r w:rsidR="003F6C9B">
        <w:t xml:space="preserve"> in space and time, as predators alter their foraging to exploit local concentrations of prey. </w:t>
      </w:r>
    </w:p>
    <w:p w14:paraId="420AF833" w14:textId="31FAA5E8" w:rsidR="006D0C4C" w:rsidRDefault="00CA3BC0">
      <w:pPr>
        <w:ind w:firstLine="720"/>
      </w:pPr>
      <w:r>
        <w:t xml:space="preserve">In many other ecosystems around the world, there have been long-standing concerns about the potential impacts </w:t>
      </w:r>
      <w:r w:rsidR="007B417A">
        <w:t>of marine predators on fisheries. On the west coast of the US and Canada, these concerns have been heightened because external pressures on salmon</w:t>
      </w:r>
      <w:r w:rsidR="00AD60BA">
        <w:t xml:space="preserve"> populations</w:t>
      </w:r>
      <w:r w:rsidR="007B417A">
        <w:t xml:space="preserve"> (e.g. habitat loss). </w:t>
      </w:r>
      <w:r w:rsidR="00216963">
        <w:t xml:space="preserve">For example, over the last 20 years, multiple populations of Chinook salmon </w:t>
      </w:r>
      <w:r w:rsidR="00216963">
        <w:lastRenderedPageBreak/>
        <w:t>(</w:t>
      </w:r>
      <w:r w:rsidR="00216963" w:rsidRPr="00152F11">
        <w:rPr>
          <w:i/>
        </w:rPr>
        <w:t>Oncorhynchus tshawytscha</w:t>
      </w:r>
      <w:r w:rsidR="00216963">
        <w:t>)</w:t>
      </w:r>
      <w:r w:rsidR="002C1898">
        <w:t xml:space="preserve">, as well as two populations of </w:t>
      </w:r>
      <w:r w:rsidR="00AD60BA">
        <w:t>salmon</w:t>
      </w:r>
      <w:r w:rsidR="002C1898">
        <w:t>-eating killer whales have been listed under the ESA or Canadian Species at Risk Act (SARA).</w:t>
      </w:r>
      <w:r w:rsidR="007B417A">
        <w:t xml:space="preserve"> </w:t>
      </w:r>
      <w:r w:rsidR="00383D81">
        <w:t xml:space="preserve">Studies examining conflicts between marine mammals and fisheries were initiated in </w:t>
      </w:r>
      <w:r w:rsidR="00216963">
        <w:t>the NE Pacific</w:t>
      </w:r>
      <w:r w:rsidR="00383D81">
        <w:t xml:space="preserve"> in the late 1970s, after marine mammals </w:t>
      </w:r>
      <w:r w:rsidR="009C754C">
        <w:t>increased</w:t>
      </w:r>
      <w:r w:rsidR="00216963">
        <w:t xml:space="preserve"> losses in </w:t>
      </w:r>
      <w:r w:rsidR="00383D81">
        <w:t>salmon fisheries</w:t>
      </w:r>
      <w:r w:rsidR="00216963">
        <w:t xml:space="preserve"> </w:t>
      </w:r>
      <w:r w:rsidR="006173B4">
        <w:fldChar w:fldCharType="begin"/>
      </w:r>
      <w:r w:rsidR="005D7734">
        <w:instrText xml:space="preserve"> ADDIN ZOTERO_ITEM CSL_CITATION {"citationID":"jq6oqp56k","properties":{"formattedCitation":"(DeMaster et al. 1985)","plainCitation":"(DeMaster et al. 1985)"},"citationItems":[{"id":1362,"uris":["http://zotero.org/users/3830350/items/XI82XECV"],"uri":["http://zotero.org/users/3830350/items/XI82XECV"],"itemData":{"id":1362,"type":"article-journal","title":"7. Conflicts between marine mammals and fisheries off the coast of Ca lif ornia","source":"Google Scholar","URL":"http://137.110.142.7/publications/CR/1985/8525.PDF","author":[{"family":"DeMaster","given":"D."},{"family":"Miller","given":"D."},{"family":"Henderson","given":"J. R."},{"family":"Coe","given":"J. M."}],"issued":{"date-parts":[["1985"]]},"accessed":{"date-parts":[["2017",1,3]]}}}],"schema":"https://github.com/citation-style-language/schema/raw/master/csl-citation.json"} </w:instrText>
      </w:r>
      <w:r w:rsidR="006173B4">
        <w:fldChar w:fldCharType="separate"/>
      </w:r>
      <w:r w:rsidR="006173B4" w:rsidRPr="006173B4">
        <w:rPr>
          <w:rFonts w:cs="Times New Roman"/>
        </w:rPr>
        <w:t>(</w:t>
      </w:r>
      <w:r w:rsidR="00F45D36">
        <w:rPr>
          <w:rFonts w:cs="Times New Roman"/>
        </w:rPr>
        <w:t xml:space="preserve">excluding gear losses, several hundred thousand dollars per year; </w:t>
      </w:r>
      <w:r w:rsidR="006173B4" w:rsidRPr="006173B4">
        <w:rPr>
          <w:rFonts w:cs="Times New Roman"/>
        </w:rPr>
        <w:t>DeMaster et al. 1985)</w:t>
      </w:r>
      <w:r w:rsidR="006173B4">
        <w:fldChar w:fldCharType="end"/>
      </w:r>
      <w:r w:rsidR="00383D81">
        <w:t xml:space="preserve">. </w:t>
      </w:r>
      <w:r w:rsidR="00216963">
        <w:t xml:space="preserve">Of the salmon species present on the west coast of North America, </w:t>
      </w:r>
      <w:r w:rsidR="00383D81">
        <w:t>Chinook salmon are the largest and most valuable by weight</w:t>
      </w:r>
      <w:r w:rsidR="009C754C">
        <w:t xml:space="preserve">.  Chinook </w:t>
      </w:r>
      <w:r w:rsidR="00383D81">
        <w:t xml:space="preserve">migrate 1000s of kilometers from their natal streams </w:t>
      </w:r>
      <w:r w:rsidR="00CC04FA">
        <w:t xml:space="preserve">on the U.S. west coast </w:t>
      </w:r>
      <w:r w:rsidR="00383D81">
        <w:t xml:space="preserve">to Alaska as juvenile fish, before returning 2-4 years later. </w:t>
      </w:r>
      <w:r w:rsidR="00216963">
        <w:t xml:space="preserve">The majority of </w:t>
      </w:r>
      <w:r w:rsidR="00B32153">
        <w:t xml:space="preserve">salmon </w:t>
      </w:r>
      <w:r w:rsidR="00216963">
        <w:t>p</w:t>
      </w:r>
      <w:r w:rsidR="009239EC">
        <w:t xml:space="preserve">redation studies </w:t>
      </w:r>
      <w:r w:rsidR="00216963">
        <w:t>have</w:t>
      </w:r>
      <w:r w:rsidR="00022248">
        <w:t xml:space="preserve"> </w:t>
      </w:r>
      <w:r w:rsidR="009239EC">
        <w:t>focused on ‘hotspots’</w:t>
      </w:r>
      <w:r w:rsidR="006D0C4C">
        <w:t xml:space="preserve">, including </w:t>
      </w:r>
      <w:r w:rsidR="009239EC">
        <w:t xml:space="preserve">Puget Sound and the Columbia River, where there </w:t>
      </w:r>
      <w:r w:rsidR="006D0C4C">
        <w:t xml:space="preserve">are </w:t>
      </w:r>
      <w:r w:rsidR="009239EC">
        <w:t>apparent tradeoffs between local populations of pinnipeds</w:t>
      </w:r>
      <w:r w:rsidR="00B6495A">
        <w:t xml:space="preserve"> </w:t>
      </w:r>
      <w:r w:rsidR="009239EC">
        <w:t>and threatened or endangered salmon</w:t>
      </w:r>
      <w:r w:rsidR="00022248">
        <w:t xml:space="preserve"> (</w:t>
      </w:r>
      <w:r w:rsidR="00471CC3">
        <w:t xml:space="preserve">see summary by </w:t>
      </w:r>
      <w:commentRangeStart w:id="11"/>
      <w:r w:rsidR="00022248">
        <w:t>Scordino 2010</w:t>
      </w:r>
      <w:commentRangeEnd w:id="11"/>
      <w:r w:rsidR="00022248">
        <w:rPr>
          <w:rStyle w:val="CommentReference"/>
        </w:rPr>
        <w:commentReference w:id="11"/>
      </w:r>
      <w:r w:rsidR="00022248">
        <w:t>)</w:t>
      </w:r>
      <w:r w:rsidR="00383D81">
        <w:t xml:space="preserve">. </w:t>
      </w:r>
      <w:r w:rsidR="006D0C4C">
        <w:t>In most of these regions, new data has recently become available as advances in genetic methods have been used to quantify the impor</w:t>
      </w:r>
      <w:r w:rsidR="00B32153">
        <w:t>tance of salmon in diets of salmon</w:t>
      </w:r>
      <w:r w:rsidR="006D0C4C">
        <w:t xml:space="preserve">-eating killer whales </w:t>
      </w:r>
      <w:r w:rsidR="006D0C4C">
        <w:fldChar w:fldCharType="begin"/>
      </w:r>
      <w:r w:rsidR="005D7734">
        <w:instrText xml:space="preserve"> ADDIN ZOTERO_ITEM CSL_CITATION {"citationID":"1fueaiftr9","properties":{"formattedCitation":"(Ford et al. 2016)","plainCitation":"(Ford et al. 2016)"},"citationItems":[{"id":807,"uris":["http://zotero.org/users/3830350/items/DES3XDXI"],"uri":["http://zotero.org/users/383035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D0C4C">
        <w:fldChar w:fldCharType="separate"/>
      </w:r>
      <w:r w:rsidR="006D0C4C" w:rsidRPr="006173B4">
        <w:rPr>
          <w:rFonts w:cs="Times New Roman"/>
        </w:rPr>
        <w:t>(Ford et al. 2016)</w:t>
      </w:r>
      <w:r w:rsidR="006D0C4C">
        <w:fldChar w:fldCharType="end"/>
      </w:r>
      <w:r w:rsidR="006D0C4C">
        <w:t xml:space="preserve"> and pinnipeds (Thomas et al. 2016).</w:t>
      </w:r>
    </w:p>
    <w:p w14:paraId="1AEC0B79" w14:textId="5DBCAA79" w:rsidR="008E4316" w:rsidRPr="00B951D7" w:rsidRDefault="00383D81" w:rsidP="00AD60BA">
      <w:pPr>
        <w:ind w:firstLine="720"/>
        <w:rPr>
          <w:szCs w:val="24"/>
        </w:rPr>
      </w:pPr>
      <w:r>
        <w:t xml:space="preserve">The objectives of our work </w:t>
      </w:r>
      <w:r w:rsidR="00162A6E">
        <w:t xml:space="preserve">were </w:t>
      </w:r>
      <w:r>
        <w:t>to quantify how marine mammal predation on Chino</w:t>
      </w:r>
      <w:r w:rsidR="009D1ACB">
        <w:t xml:space="preserve">ok salmon has changed since </w:t>
      </w:r>
      <w:r w:rsidR="00A47F9D">
        <w:t xml:space="preserve">the </w:t>
      </w:r>
      <w:r w:rsidR="009D1ACB">
        <w:t>1970</w:t>
      </w:r>
      <w:r w:rsidR="00A47F9D">
        <w:t>s</w:t>
      </w:r>
      <w:r>
        <w:t xml:space="preserve"> along the west coast of North America (California </w:t>
      </w:r>
      <w:r w:rsidR="00A47F9D">
        <w:t>to Alaska</w:t>
      </w:r>
      <w:r w:rsidR="0037185F">
        <w:t>, including US and Canadian waters</w:t>
      </w:r>
      <w:r w:rsidR="00A47F9D">
        <w:t xml:space="preserve">), and </w:t>
      </w:r>
      <w:r w:rsidR="00C5559E">
        <w:t>compare this to</w:t>
      </w:r>
      <w:r w:rsidR="001A622F">
        <w:t xml:space="preserve"> salmon production and </w:t>
      </w:r>
      <w:r w:rsidR="00162A6E">
        <w:t xml:space="preserve">fishing mortality from </w:t>
      </w:r>
      <w:r>
        <w:t>commercial and recreational fisheries. Th</w:t>
      </w:r>
      <w:commentRangeStart w:id="12"/>
      <w:commentRangeStart w:id="13"/>
      <w:r>
        <w:t xml:space="preserve">ough Chinook </w:t>
      </w:r>
      <w:r w:rsidR="00D42190">
        <w:t>salmon</w:t>
      </w:r>
      <w:commentRangeEnd w:id="12"/>
      <w:r w:rsidR="00293795">
        <w:rPr>
          <w:rStyle w:val="CommentReference"/>
        </w:rPr>
        <w:commentReference w:id="12"/>
      </w:r>
      <w:commentRangeEnd w:id="13"/>
      <w:r w:rsidR="000822F0">
        <w:rPr>
          <w:rStyle w:val="CommentReference"/>
        </w:rPr>
        <w:commentReference w:id="13"/>
      </w:r>
      <w:r w:rsidR="00D42190">
        <w:t xml:space="preserve"> </w:t>
      </w:r>
      <w:r>
        <w:t>are consumed by a wide variety of predators, including birds, mammals, and other fish, the focus of our analysis is on the four marine mammal predators that</w:t>
      </w:r>
      <w:r w:rsidR="00D42190">
        <w:t xml:space="preserve"> have been previously documented</w:t>
      </w:r>
      <w:r>
        <w:t xml:space="preserve"> to consume </w:t>
      </w:r>
      <w:r w:rsidR="004E0EC8">
        <w:t xml:space="preserve">juvenile or adult </w:t>
      </w:r>
      <w:r>
        <w:t>Chinook</w:t>
      </w:r>
      <w:r w:rsidR="00371391">
        <w:t xml:space="preserve"> salmon</w:t>
      </w:r>
      <w:r w:rsidR="004E0EC8">
        <w:t xml:space="preserve">: </w:t>
      </w:r>
      <w:r>
        <w:t>harbor seals, fish-eating killer whales, California sea lions (</w:t>
      </w:r>
      <w:r w:rsidRPr="00A024C0">
        <w:rPr>
          <w:i/>
        </w:rPr>
        <w:t>Zalophus californianus</w:t>
      </w:r>
      <w:r>
        <w:t xml:space="preserve">), and Steller sea lions. </w:t>
      </w:r>
      <w:r w:rsidR="00C06939">
        <w:rPr>
          <w:szCs w:val="24"/>
        </w:rPr>
        <w:t>Motivated in part by a</w:t>
      </w:r>
      <w:r w:rsidR="008E4316">
        <w:rPr>
          <w:szCs w:val="24"/>
        </w:rPr>
        <w:t xml:space="preserve"> recent peer-review of science to quantify the impact of fisheries changes on </w:t>
      </w:r>
      <w:r w:rsidR="00337C04">
        <w:rPr>
          <w:szCs w:val="24"/>
        </w:rPr>
        <w:t xml:space="preserve">southern resident </w:t>
      </w:r>
      <w:r w:rsidR="008E4316">
        <w:rPr>
          <w:szCs w:val="24"/>
        </w:rPr>
        <w:t>killer whale</w:t>
      </w:r>
      <w:r w:rsidR="00C06939">
        <w:rPr>
          <w:szCs w:val="24"/>
        </w:rPr>
        <w:t>s (Hi</w:t>
      </w:r>
      <w:commentRangeStart w:id="14"/>
      <w:r w:rsidR="00C06939">
        <w:rPr>
          <w:szCs w:val="24"/>
        </w:rPr>
        <w:t xml:space="preserve">lborn et </w:t>
      </w:r>
      <w:r w:rsidR="00C06939">
        <w:rPr>
          <w:szCs w:val="24"/>
        </w:rPr>
        <w:lastRenderedPageBreak/>
        <w:t>al. 2012</w:t>
      </w:r>
      <w:commentRangeEnd w:id="14"/>
      <w:r w:rsidR="00804BF2">
        <w:rPr>
          <w:rStyle w:val="CommentReference"/>
        </w:rPr>
        <w:commentReference w:id="14"/>
      </w:r>
      <w:r w:rsidR="00C06939">
        <w:rPr>
          <w:szCs w:val="24"/>
        </w:rPr>
        <w:t>), we place particular emphasis on i</w:t>
      </w:r>
      <w:r w:rsidR="008E4316" w:rsidRPr="00B951D7">
        <w:rPr>
          <w:szCs w:val="24"/>
        </w:rPr>
        <w:t>nterspecific competition</w:t>
      </w:r>
      <w:r w:rsidR="00C06939">
        <w:rPr>
          <w:szCs w:val="24"/>
        </w:rPr>
        <w:t xml:space="preserve"> between marine mammal species and implications for </w:t>
      </w:r>
      <w:r w:rsidR="008E4316" w:rsidRPr="00B951D7">
        <w:rPr>
          <w:szCs w:val="24"/>
        </w:rPr>
        <w:t>killer whale</w:t>
      </w:r>
      <w:r w:rsidR="00C06939">
        <w:rPr>
          <w:szCs w:val="24"/>
        </w:rPr>
        <w:t>s</w:t>
      </w:r>
      <w:r w:rsidR="00804BF2">
        <w:rPr>
          <w:szCs w:val="24"/>
        </w:rPr>
        <w:t>.</w:t>
      </w:r>
    </w:p>
    <w:p w14:paraId="51E97FFE" w14:textId="1439F69D" w:rsidR="00383D81" w:rsidRDefault="00383D81">
      <w:pPr>
        <w:ind w:firstLine="720"/>
      </w:pPr>
    </w:p>
    <w:p w14:paraId="1B13FE61" w14:textId="77777777" w:rsidR="001B4289" w:rsidRDefault="009902C8">
      <w:pPr>
        <w:pStyle w:val="Heading1"/>
        <w:tabs>
          <w:tab w:val="center" w:pos="4680"/>
        </w:tabs>
        <w:rPr>
          <w:ins w:id="15" w:author="Kaplan, Isaac" w:date="2017-03-24T08:28:00Z"/>
        </w:rPr>
        <w:pPrChange w:id="16" w:author="Kaplan, Isaac" w:date="2017-02-21T12:03:00Z">
          <w:pPr>
            <w:pStyle w:val="Heading1"/>
          </w:pPr>
        </w:pPrChange>
      </w:pPr>
      <w:r>
        <w:t>Results</w:t>
      </w:r>
    </w:p>
    <w:p w14:paraId="56110590" w14:textId="77777777" w:rsidR="00FD4CDA" w:rsidRDefault="00FD4CDA" w:rsidP="00FD4CDA">
      <w:pPr>
        <w:rPr>
          <w:ins w:id="17" w:author="Client Services" w:date="2017-03-28T10:41:00Z"/>
        </w:rPr>
        <w:pPrChange w:id="18" w:author="Client Services" w:date="2017-03-28T10:41:00Z">
          <w:pPr>
            <w:pStyle w:val="FirstParagraph"/>
          </w:pPr>
        </w:pPrChange>
      </w:pPr>
      <w:ins w:id="19" w:author="Client Services" w:date="2017-03-28T10:41:00Z">
        <w:r>
          <w:t>Total Chinook salmon smolt production on the west coast increased from the 1970s to the 1990s and has been relatively constant over the subsequent two decades (Figure 2). Between 1975 and 2015 the estimated production of wild and hatchery Chinook salmon increased from 225 to 406 million juveniles (Figure 2). In the 1970's and 1980's this was driven by an increase in production of hatchery fish. Since the mid 1980's, a decline in hatchery production has been offset by an increase in smolt production from some wild stocks, such as in the Columbia River.</w:t>
        </w:r>
      </w:ins>
    </w:p>
    <w:p w14:paraId="660F3DF3" w14:textId="77777777" w:rsidR="00FD4CDA" w:rsidRDefault="00FD4CDA" w:rsidP="00FD4CDA">
      <w:pPr>
        <w:rPr>
          <w:ins w:id="20" w:author="Client Services" w:date="2017-03-28T10:41:00Z"/>
        </w:rPr>
        <w:pPrChange w:id="21" w:author="Client Services" w:date="2017-03-28T10:41:00Z">
          <w:pPr>
            <w:pStyle w:val="BodyText"/>
          </w:pPr>
        </w:pPrChange>
      </w:pPr>
      <w:ins w:id="22" w:author="Client Services" w:date="2017-03-28T10:41:00Z">
        <w:r>
          <w:t xml:space="preserve">Chinook salmon biomass consumed by the marine mammal predators was estimated to have increased steadily over the entire study period from 5,700 to 14,400 metric tons (Figure 3). The estimated increase in predation was directly related to increasing predator abundance. Killer whales increased from 292 to 644 individual resident killer whales, harbor seals increased from 210,000 to 355,000 , California sea lions ages (6 years of age) increased from 5,900 to 47,000, and Steller sea lions increased from 74,400 to 78,500 . Killer whales consumed the most Chinook salmon biomass (from 5,100 metric tons in 1975 to 10,300 metric tons in 2015), followed by harbor seals (400 to 2,500 metric tons), Steller sea lions (200 to 1,100 metric tons), and California sea lions (50 to 600 metric tons). Numerically, the predator consumption increased from 4.9 to 31.2 million individual Chinook salmon of varying ages (Figure 3). This was largely driven by increased consumption by harbor seals (from 3.5 million to 27.4 million </w:t>
        </w:r>
        <w:r>
          <w:lastRenderedPageBreak/>
          <w:t>individual Chinook salmon), followed by killer whales (1.2 to 2.5 million), California sea lions (0.1 to 0.7 million), and Steller sea lions (0.1 to 0.6 million).</w:t>
        </w:r>
      </w:ins>
    </w:p>
    <w:p w14:paraId="71C88EE8" w14:textId="77777777" w:rsidR="00FD4CDA" w:rsidRDefault="00FD4CDA" w:rsidP="00FD4CDA">
      <w:pPr>
        <w:rPr>
          <w:ins w:id="23" w:author="Client Services" w:date="2017-03-28T10:41:00Z"/>
        </w:rPr>
        <w:pPrChange w:id="24" w:author="Client Services" w:date="2017-03-28T10:41:00Z">
          <w:pPr>
            <w:pStyle w:val="BodyText"/>
          </w:pPr>
        </w:pPrChange>
      </w:pPr>
      <w:ins w:id="25" w:author="Client Services" w:date="2017-03-28T10:41:00Z">
        <w:r>
          <w:t>Pinniped consumption of juvenile Chinook salmon was a substantial component of predation mortality coastwide, but particularly in the Salish Sea. Of the estimated 27.4 million Chinook salmon consumed coastwide by harbor seals in 2015 (Figure 3), 23.2 million were smolts consumed in the Salish Sea. The percentage of the total coastwide smolt production consumed by harbor seals increased 1.6% (3.5 million of 224.6 million estimated total production) in 1975 to 6.7% (27.4 million of 406.2 million estimated total production) in 2015. Harbor seals in the Salish Sea (i.e. Puget Sound, Strait of Georgia, and Strait of San Juan de Fuca) accounted for 86.4 % of the total coast wide smolt consumption in 2015, due to large increases in the harbor seal abundance in this region between 1975 and 2015 (8,600 to 77,800), as well as a large diet fraction of Chinook salmon smolts relative to other regions.</w:t>
        </w:r>
      </w:ins>
    </w:p>
    <w:p w14:paraId="361F4F3F" w14:textId="77777777" w:rsidR="00FD4CDA" w:rsidRDefault="00FD4CDA" w:rsidP="00FD4CDA">
      <w:pPr>
        <w:rPr>
          <w:ins w:id="26" w:author="Client Services" w:date="2017-03-28T10:41:00Z"/>
        </w:rPr>
        <w:pPrChange w:id="27" w:author="Client Services" w:date="2017-03-28T10:41:00Z">
          <w:pPr>
            <w:pStyle w:val="BodyText"/>
          </w:pPr>
        </w:pPrChange>
      </w:pPr>
      <w:ins w:id="28" w:author="Client Services" w:date="2017-03-28T10:41:00Z">
        <w:r>
          <w:t xml:space="preserve">While predation on Chinook salmon by marine mammal predators increased, annual harvest by commercial and recreational fisheries decreased from 3.6 million to 2.1 million individuals, equivalent to 16,400 to 9,600 metric tons (Figure 4a). At the same time, predator consumption of Chinook salmon increased from 1.2 to 2.9 million adults (we exclude smolts and jacks from the estimate because they are not retained in fisheries), or from 5,500 to 13,400 metric tons. The change in predation and harvest was not evenly distributed across Chinook salmon from different areas (Figure 4). Generally, for Chinook salmon from natal stocks in the south (Central California, Northern California/Oregon, and Columbia River), predation exceeds harvest and has increased strongly over time. These stocks' longer migrations northward expose them to a gauntlet of predators throughout our modeled regions. Predation has also increased on Northern Chinook salmon stocks (Washington, W.Coast Vancouver Island/BC, and SE Alaska), but for </w:t>
        </w:r>
        <w:r>
          <w:lastRenderedPageBreak/>
          <w:t>these stocks predation is presently near or below the harvest. For Salish Sea Chinook salmon, strong increases in predation greatly exceed harvest; this is driven largely by local increases in pinniped abundance in the Salish Sea. Similarly, Chinook salmon from Western Alaska stocks have experienced increasing predation (which exceeds harvest), due to local abundance of killer whales (including Western Alaska and SE Alaska killer whales).</w:t>
        </w:r>
      </w:ins>
    </w:p>
    <w:p w14:paraId="6A2FEC31" w14:textId="0821B5A9" w:rsidR="00FD4CDA" w:rsidRDefault="00FD4CDA" w:rsidP="00FD4CDA">
      <w:pPr>
        <w:rPr>
          <w:ins w:id="29" w:author="Client Services" w:date="2017-03-28T10:41:00Z"/>
        </w:rPr>
        <w:pPrChange w:id="30" w:author="Client Services" w:date="2017-03-28T10:41:00Z">
          <w:pPr>
            <w:pStyle w:val="BodyText"/>
          </w:pPr>
        </w:pPrChange>
      </w:pPr>
      <w:ins w:id="31" w:author="Client Services" w:date="2017-03-28T10:41:00Z">
        <w:r>
          <w:t xml:space="preserve">Killer whales are the largest consumers of Chinook salmon biomass among the predators in our model, accounting for 10,300 </w:t>
        </w:r>
      </w:ins>
      <w:ins w:id="32" w:author="Client Services" w:date="2017-03-28T11:12:00Z">
        <w:r w:rsidR="00A60CE6">
          <w:t>(Figure 5b)</w:t>
        </w:r>
        <w:r w:rsidR="00A60CE6">
          <w:t xml:space="preserve"> </w:t>
        </w:r>
      </w:ins>
      <w:ins w:id="33" w:author="Client Services" w:date="2017-03-28T10:41:00Z">
        <w:r>
          <w:t>of the total 14,400 metric tons biomass consumed in 2015. Since 1975, the largest increase in consumption has been from the northern resident killer whales along coastal British Columbia (Fi</w:t>
        </w:r>
        <w:bookmarkStart w:id="34" w:name="_GoBack"/>
        <w:bookmarkEnd w:id="34"/>
        <w:r>
          <w:t>gure 5c), approximately 2,300 metric tons. The combined increase in consumption for the southeast Alaska residents and western Alaska residents from 1975 to 2015 was equal to about 2,700 metric tons. The southern resident population in the Salish Sea has remained relatively stable, and therefore the annual consumption within Salish Sea waters has been relatively constant at 800 to 1,100 metric tons, equivalent to about 180,000 to 250,000 adult Chinook salmon annually.</w:t>
        </w:r>
      </w:ins>
    </w:p>
    <w:p w14:paraId="4B84F881" w14:textId="77777777" w:rsidR="00FD4CDA" w:rsidRDefault="00FD4CDA" w:rsidP="00FD4CDA">
      <w:pPr>
        <w:rPr>
          <w:ins w:id="35" w:author="Client Services" w:date="2017-03-28T10:41:00Z"/>
        </w:rPr>
        <w:pPrChange w:id="36" w:author="Client Services" w:date="2017-03-28T10:41:00Z">
          <w:pPr>
            <w:pStyle w:val="BodyText"/>
          </w:pPr>
        </w:pPrChange>
      </w:pPr>
      <w:ins w:id="37" w:author="Client Services" w:date="2017-03-28T10:41:00Z">
        <w:r>
          <w:t xml:space="preserve">All regions exhibited declines in availability of Chinook salmon as prey for killer whales, even though killer whales in each region depend upon different Chinook salmon stocks. The ratio between Chinook salmon available as prey and the diet needs of the killer whales is estimated to have declined along the entire west coast during the last 40 years (Figure 5a), although ratios for coastal British Columbia and southeast Alaska were consistently higher than for the Salish Sea. We estimated that killer whales within each region depend upon Chinook salmon from distinct populations: the southern resident killer whale diets are dominated by Salish Sea Chinook salmon (Figure 5c), northern resident killer whale diets are primarily Salish Sea and Columbia River Chinook salmon (Figure 5d), southeast Alaska resident diets are more uniformly </w:t>
        </w:r>
        <w:r>
          <w:lastRenderedPageBreak/>
          <w:t>distributed across Chinook stocks from all regions (Figure 5e), and western Alaska resident diets are likely to be dominated by western Alaska and Columbia River Chinook salmon stocks (Figure 5f).</w:t>
        </w:r>
      </w:ins>
    </w:p>
    <w:p w14:paraId="473E4B7F" w14:textId="77777777" w:rsidR="00FD4CDA" w:rsidRDefault="00FD4CDA" w:rsidP="00FD4CDA">
      <w:pPr>
        <w:rPr>
          <w:ins w:id="38" w:author="Client Services" w:date="2017-03-28T10:41:00Z"/>
        </w:rPr>
        <w:pPrChange w:id="39" w:author="Client Services" w:date="2017-03-28T10:41:00Z">
          <w:pPr>
            <w:pStyle w:val="BodyText"/>
          </w:pPr>
        </w:pPrChange>
      </w:pPr>
      <w:ins w:id="40" w:author="Client Services" w:date="2017-03-28T10:41:00Z">
        <w:r>
          <w:t>The Columbia River has previously been identified as an area with high marine mammal consumption of salmon (Stansell et al. 2010), and our results for this region illustrate the relative impacts of different predators and how this varies across salmon life stages. In 2015, harbor seal consumed just 14 metric tons of Chinook salmon versus the 213 and 205 metric tons consumed by California and Steller sea lion, respectively. Considering the consumption of just adult (ocean age two and older) Chinook salmon in 2015, we estimated that harbor seals consumed 1,000 adult Chinook salmon, California sea lions consumed 44,000, and Steller sea lions consumed 43,000. Harbor seals, however, likely prey substantially on out-migrating smolts, and we estimate they would have eaten 311,000 smolts in 2015 (roughly &lt;1% of total Columbia River smolt production).</w:t>
        </w:r>
      </w:ins>
    </w:p>
    <w:p w14:paraId="589A8BD7" w14:textId="3BE330C9" w:rsidR="001B4289" w:rsidRPr="00D77A50" w:rsidDel="00FD4CDA" w:rsidRDefault="00FD4CDA" w:rsidP="00FD4CDA">
      <w:pPr>
        <w:rPr>
          <w:ins w:id="41" w:author="Kaplan, Isaac" w:date="2017-03-24T08:28:00Z"/>
          <w:del w:id="42" w:author="Client Services" w:date="2017-03-28T10:41:00Z"/>
          <w:rFonts w:cs="Times New Roman"/>
          <w:rPrChange w:id="43" w:author="Kaplan, Isaac" w:date="2017-03-24T08:41:00Z">
            <w:rPr>
              <w:ins w:id="44" w:author="Kaplan, Isaac" w:date="2017-03-24T08:28:00Z"/>
              <w:del w:id="45" w:author="Client Services" w:date="2017-03-28T10:41:00Z"/>
            </w:rPr>
          </w:rPrChange>
        </w:rPr>
        <w:pPrChange w:id="46" w:author="Client Services" w:date="2017-03-28T10:41:00Z">
          <w:pPr>
            <w:pStyle w:val="FirstParagraph"/>
          </w:pPr>
        </w:pPrChange>
      </w:pPr>
      <w:ins w:id="47" w:author="Client Services" w:date="2017-03-28T10:41:00Z">
        <w:r>
          <w:t xml:space="preserve">Considering uncertainty in four key parameters related to predator abundance, diets, and bioenergetics does not qualitatively change the trends and relative impacts of the predators described above. Given uncertainty in these parameters, the estimated total biomass of Chinook salmon consumed in 2015 was between 11,500 and 17,900 metric tons for 95% of the simulations. The total number consumed varied between 10.6 million and 65.3 million individuals; this has higher relative uncertainty than biomass because it additionally incorporates uncertainty in smolt size and smolt fraction parameters. In 2015, approximately half of the uncertainty in the estimated total biomass of Chinook salmon consumed can be attributed to killer whales (8,400 to 12,900 metric tons, Figure 6a), while almost all of the uncertainty in the total number of Chinook salmon consumed can be attributed to harbor seals (7.4 to 60.1 million </w:t>
        </w:r>
        <w:r>
          <w:lastRenderedPageBreak/>
          <w:t>individuals, Figure 6-b). Across areas there is a similar pattern of uncertainty related to these predators (Figure 7): in 2015 coastal British Columbia had the largest killer whale population among areas (261) and it also had the largest uncertainty in biomass consumed (4,000 to 6,200 metric tons; panel e), while Salish Sea had the largest harbor seal population (78,000) and largest uncertainty in the number of Chinook salmon consumed (6.6 to 51.5 million).</w:t>
        </w:r>
      </w:ins>
      <w:ins w:id="48" w:author="Kaplan, Isaac" w:date="2017-03-24T08:28:00Z">
        <w:del w:id="49" w:author="Client Services" w:date="2017-03-28T10:41:00Z">
          <w:r w:rsidR="001B4289" w:rsidDel="00FD4CDA">
            <w:delText>T</w:delText>
          </w:r>
          <w:r w:rsidR="001B4289" w:rsidRPr="00D77A50" w:rsidDel="00FD4CDA">
            <w:rPr>
              <w:rFonts w:cs="Times New Roman"/>
              <w:rPrChange w:id="50" w:author="Kaplan, Isaac" w:date="2017-03-24T08:41:00Z">
                <w:rPr/>
              </w:rPrChange>
            </w:rPr>
            <w:delText>otal Chinook salmon smolt production on the west coast increased from the 1970s to the 1990s and has been relatively constant over the subsequent two decades (Figure 2). Between 1975 and 2015 the estimated production of wild and hatchery Chinook salmon increased from 225 to 406 million juveniles (Figure 2). In the 1970's and 1980's this was driven by an increase in production of hatchery fish. Since the mid 1980's, a decline in hatchery production has been offset by an increase in smolt production from some wild stocks, such as in the Columbia River.</w:delText>
          </w:r>
        </w:del>
      </w:ins>
    </w:p>
    <w:p w14:paraId="3BF3A88C" w14:textId="3CE1B649" w:rsidR="001B4289" w:rsidRPr="00D77A50" w:rsidDel="00FD4CDA" w:rsidRDefault="001B4289" w:rsidP="00FD4CDA">
      <w:pPr>
        <w:rPr>
          <w:ins w:id="51" w:author="Kaplan, Isaac" w:date="2017-03-24T08:35:00Z"/>
          <w:del w:id="52" w:author="Client Services" w:date="2017-03-28T10:41:00Z"/>
          <w:rFonts w:cs="Times New Roman"/>
          <w:rPrChange w:id="53" w:author="Kaplan, Isaac" w:date="2017-03-24T08:41:00Z">
            <w:rPr>
              <w:ins w:id="54" w:author="Kaplan, Isaac" w:date="2017-03-24T08:35:00Z"/>
              <w:del w:id="55" w:author="Client Services" w:date="2017-03-28T10:41:00Z"/>
            </w:rPr>
          </w:rPrChange>
        </w:rPr>
        <w:pPrChange w:id="56" w:author="Client Services" w:date="2017-03-28T10:41:00Z">
          <w:pPr>
            <w:pStyle w:val="BodyText"/>
          </w:pPr>
        </w:pPrChange>
      </w:pPr>
      <w:ins w:id="57" w:author="Kaplan, Isaac" w:date="2017-03-24T08:28:00Z">
        <w:del w:id="58" w:author="Client Services" w:date="2017-03-28T10:41:00Z">
          <w:r w:rsidRPr="00D77A50" w:rsidDel="00FD4CDA">
            <w:rPr>
              <w:rFonts w:cs="Times New Roman"/>
              <w:rPrChange w:id="59" w:author="Kaplan, Isaac" w:date="2017-03-24T08:41:00Z">
                <w:rPr/>
              </w:rPrChange>
            </w:rPr>
            <w:delText>Chinook salmon biomass consumed by the marine mammal predators was estimated to have increased steadily over the entire study period from 5,700 to 14,400 metric tons (Figure 3). The estimated increase in predation was directly related to increasing predator abundance. Killer whales increased from 292 to 644 individual resident killer whales, harbor seals increased from 210,000 to 355,000 , California sea lions ages (6 years of age) increased from 5,900 to 47,000, and Steller sea lions increased from 74,400 to 78,500 . Killer whales consumed the most Chinook salmon biomass (from 5,100 metric tons in 1975 to 10,300 metric tons in 2015), followed by harbor seals (400 to 2,500 metric tons), Steller sea lions (200 to 1,100 metric tons), and California sea lions (50 to 600 metric tons). Numerically, the predator consumption increased from 4.9 to 31.2 million individual Chinook salmon of varying ages (Figure 3). This was largely driven by increased consumption by harbor seals (from 3.5 million to 27.4 million individual Chinook salmon), followed by killer whales (1.2 million to 2.5), California sea lions (0.1 million to 0.7), and Steller sea lions (0.1 million to 0.6).</w:delText>
          </w:r>
        </w:del>
      </w:ins>
    </w:p>
    <w:p w14:paraId="160DAC55" w14:textId="3A1AEE04" w:rsidR="001B4289" w:rsidRPr="00D77A50" w:rsidDel="00FD4CDA" w:rsidRDefault="001B4289" w:rsidP="00FD4CDA">
      <w:pPr>
        <w:rPr>
          <w:ins w:id="60" w:author="Kaplan, Isaac" w:date="2017-03-24T08:28:00Z"/>
          <w:del w:id="61" w:author="Client Services" w:date="2017-03-28T10:41:00Z"/>
          <w:rFonts w:cs="Times New Roman"/>
          <w:rPrChange w:id="62" w:author="Kaplan, Isaac" w:date="2017-03-24T08:41:00Z">
            <w:rPr>
              <w:ins w:id="63" w:author="Kaplan, Isaac" w:date="2017-03-24T08:28:00Z"/>
              <w:del w:id="64" w:author="Client Services" w:date="2017-03-28T10:41:00Z"/>
            </w:rPr>
          </w:rPrChange>
        </w:rPr>
        <w:pPrChange w:id="65" w:author="Client Services" w:date="2017-03-28T10:41:00Z">
          <w:pPr>
            <w:pStyle w:val="BodyText"/>
          </w:pPr>
        </w:pPrChange>
      </w:pPr>
    </w:p>
    <w:p w14:paraId="0D95DCDA" w14:textId="2F9412A2" w:rsidR="001B4289" w:rsidRPr="00D77A50" w:rsidDel="00FD4CDA" w:rsidRDefault="001B4289" w:rsidP="00FD4CDA">
      <w:pPr>
        <w:rPr>
          <w:del w:id="66" w:author="Client Services" w:date="2017-03-28T10:41:00Z"/>
          <w:rFonts w:cs="Times New Roman"/>
          <w:rPrChange w:id="67" w:author="Kaplan, Isaac" w:date="2017-03-24T08:41:00Z">
            <w:rPr>
              <w:del w:id="68" w:author="Client Services" w:date="2017-03-28T10:41:00Z"/>
            </w:rPr>
          </w:rPrChange>
        </w:rPr>
        <w:pPrChange w:id="69" w:author="Client Services" w:date="2017-03-28T10:41:00Z">
          <w:pPr>
            <w:pStyle w:val="BodyText"/>
          </w:pPr>
        </w:pPrChange>
      </w:pPr>
      <w:ins w:id="70" w:author="Kaplan, Isaac" w:date="2017-03-24T08:28:00Z">
        <w:del w:id="71" w:author="Client Services" w:date="2017-03-28T10:41:00Z">
          <w:r w:rsidRPr="00D77A50" w:rsidDel="00FD4CDA">
            <w:rPr>
              <w:rFonts w:cs="Times New Roman"/>
              <w:rPrChange w:id="72" w:author="Kaplan, Isaac" w:date="2017-03-24T08:41:00Z">
                <w:rPr/>
              </w:rPrChange>
            </w:rPr>
            <w:delText>Pinniped consumption of juvenile Chinook salmon was a substantial component of predation mortality coastwide, but particularly in the Salish Sea. Of the estimated 27.4 million Chinook salmon consumed coastwide by harbor seals in 2015 (Figure 3), 23.2 million were smolts consumed in the Salish Sea. The percentage of the total coastwide smolt production consumed by harbor seals increased 1.6% (3.5 million of 224.6 million estimated total production) in 1975 to 6.7% (27.4 million of 406.2 million estimated total production) in 2015. Harbor seals in the Salish Sea (i.e. Puget Sound, Strait of Georgia, and Strait of San Juan de Fuca) accounted for 86.4 % of the total coast wide smolt consumption in 2015, due to large increases in the harbor seal abundance in this region between 1975 and 2015 (8,600 to 77,800), as well as a large diet fraction of Chinook salmon smolts relative to other regions.</w:delText>
          </w:r>
        </w:del>
      </w:ins>
    </w:p>
    <w:p w14:paraId="32032D70" w14:textId="5E9BA9DD" w:rsidR="00A026CF" w:rsidRPr="00DA5828" w:rsidDel="00FD4CDA" w:rsidRDefault="00A026CF" w:rsidP="00FD4CDA">
      <w:pPr>
        <w:rPr>
          <w:del w:id="73" w:author="Client Services" w:date="2017-03-28T10:41:00Z"/>
          <w:rFonts w:cs="Times New Roman"/>
          <w:color w:val="FF0000"/>
          <w:rPrChange w:id="74" w:author="Kaplan, Isaac" w:date="2017-03-24T08:41:00Z">
            <w:rPr>
              <w:del w:id="75" w:author="Client Services" w:date="2017-03-28T10:41:00Z"/>
            </w:rPr>
          </w:rPrChange>
        </w:rPr>
        <w:pPrChange w:id="76" w:author="Client Services" w:date="2017-03-28T10:41:00Z">
          <w:pPr>
            <w:pStyle w:val="BodyText"/>
          </w:pPr>
        </w:pPrChange>
      </w:pPr>
    </w:p>
    <w:p w14:paraId="6CD43657" w14:textId="059F3D47" w:rsidR="00AA2321" w:rsidRPr="00623AA8" w:rsidDel="00FD4CDA" w:rsidRDefault="00A026CF" w:rsidP="00FD4CDA">
      <w:pPr>
        <w:rPr>
          <w:del w:id="77" w:author="Client Services" w:date="2017-03-28T10:41:00Z"/>
          <w:rFonts w:cs="Times New Roman"/>
          <w:color w:val="FF0000"/>
          <w:szCs w:val="24"/>
        </w:rPr>
        <w:pPrChange w:id="78" w:author="Client Services" w:date="2017-03-28T10:41:00Z">
          <w:pPr>
            <w:spacing w:line="240" w:lineRule="auto"/>
          </w:pPr>
        </w:pPrChange>
      </w:pPr>
      <w:del w:id="79" w:author="Client Services" w:date="2017-03-28T10:41:00Z">
        <w:r w:rsidRPr="00DA5828" w:rsidDel="00FD4CDA">
          <w:rPr>
            <w:rFonts w:cs="Times New Roman"/>
            <w:color w:val="FF0000"/>
            <w:szCs w:val="24"/>
          </w:rPr>
          <w:delText xml:space="preserve">While predation on Chinook salmon by marine mammal predators increased, annual harvest by commercial and recreational fisheries decreased from </w:delText>
        </w:r>
        <w:r w:rsidRPr="000F4499" w:rsidDel="00FD4CDA">
          <w:rPr>
            <w:rFonts w:cs="Times New Roman"/>
            <w:color w:val="FF0000"/>
            <w:szCs w:val="24"/>
            <w:highlight w:val="yellow"/>
          </w:rPr>
          <w:delText xml:space="preserve">3.6 </w:delText>
        </w:r>
        <w:r w:rsidR="00D14EA7" w:rsidRPr="000F4499" w:rsidDel="00FD4CDA">
          <w:rPr>
            <w:rFonts w:cs="Times New Roman"/>
            <w:color w:val="FF0000"/>
            <w:szCs w:val="24"/>
            <w:highlight w:val="yellow"/>
          </w:rPr>
          <w:delText>million to 2</w:delText>
        </w:r>
        <w:r w:rsidR="00D14EA7" w:rsidRPr="00DA5828" w:rsidDel="00FD4CDA">
          <w:rPr>
            <w:rFonts w:cs="Times New Roman"/>
            <w:color w:val="FF0000"/>
            <w:szCs w:val="24"/>
          </w:rPr>
          <w:delText xml:space="preserve"> million individuals</w:delText>
        </w:r>
        <w:r w:rsidRPr="00DA5828" w:rsidDel="00FD4CDA">
          <w:rPr>
            <w:rFonts w:cs="Times New Roman"/>
            <w:color w:val="FF0000"/>
            <w:szCs w:val="24"/>
          </w:rPr>
          <w:delText>, equivalent to 1</w:delText>
        </w:r>
        <w:r w:rsidRPr="000F4499" w:rsidDel="00FD4CDA">
          <w:rPr>
            <w:rFonts w:cs="Times New Roman"/>
            <w:color w:val="FF0000"/>
            <w:szCs w:val="24"/>
            <w:highlight w:val="yellow"/>
          </w:rPr>
          <w:delText>6,500 to 9,100 metr</w:delText>
        </w:r>
        <w:r w:rsidRPr="00DA5828" w:rsidDel="00FD4CDA">
          <w:rPr>
            <w:rFonts w:cs="Times New Roman"/>
            <w:color w:val="FF0000"/>
            <w:szCs w:val="24"/>
          </w:rPr>
          <w:delText xml:space="preserve">ic </w:delText>
        </w:r>
        <w:r w:rsidRPr="00DC2EBB" w:rsidDel="00FD4CDA">
          <w:rPr>
            <w:rFonts w:cs="Times New Roman"/>
            <w:color w:val="FF0000"/>
            <w:szCs w:val="24"/>
            <w:highlight w:val="cyan"/>
          </w:rPr>
          <w:delText>tons (</w:delText>
        </w:r>
        <w:r w:rsidR="00603FEA" w:rsidRPr="00DC2EBB" w:rsidDel="00FD4CDA">
          <w:rPr>
            <w:rFonts w:cs="Times New Roman"/>
            <w:color w:val="FF0000"/>
            <w:szCs w:val="24"/>
            <w:highlight w:val="cyan"/>
          </w:rPr>
          <w:delText xml:space="preserve"> </w:delText>
        </w:r>
        <w:r w:rsidR="00DC2EBB" w:rsidRPr="00DC2EBB" w:rsidDel="00FD4CDA">
          <w:rPr>
            <w:rFonts w:cs="Times New Roman"/>
            <w:color w:val="FF0000"/>
            <w:szCs w:val="24"/>
            <w:highlight w:val="cyan"/>
          </w:rPr>
          <w:delText xml:space="preserve">Brandon : </w:delText>
        </w:r>
        <w:r w:rsidR="00603FEA" w:rsidRPr="00DC2EBB" w:rsidDel="00FD4CDA">
          <w:rPr>
            <w:rFonts w:cs="Times New Roman"/>
            <w:color w:val="FF0000"/>
            <w:szCs w:val="24"/>
            <w:highlight w:val="cyan"/>
          </w:rPr>
          <w:delText>Add in a panel to get to 9 panel fig, 1</w:delText>
        </w:r>
        <w:r w:rsidR="00603FEA" w:rsidRPr="00DC2EBB" w:rsidDel="00FD4CDA">
          <w:rPr>
            <w:rFonts w:cs="Times New Roman"/>
            <w:color w:val="FF0000"/>
            <w:szCs w:val="24"/>
            <w:highlight w:val="cyan"/>
            <w:vertAlign w:val="superscript"/>
          </w:rPr>
          <w:delText>st</w:delText>
        </w:r>
        <w:r w:rsidR="00603FEA" w:rsidRPr="00DC2EBB" w:rsidDel="00FD4CDA">
          <w:rPr>
            <w:rFonts w:cs="Times New Roman"/>
            <w:color w:val="FF0000"/>
            <w:szCs w:val="24"/>
            <w:highlight w:val="cyan"/>
          </w:rPr>
          <w:delText xml:space="preserve"> panel is total summed over regions. </w:delText>
        </w:r>
        <w:r w:rsidRPr="00DC2EBB" w:rsidDel="00FD4CDA">
          <w:rPr>
            <w:rFonts w:cs="Times New Roman"/>
            <w:color w:val="FF0000"/>
            <w:szCs w:val="24"/>
            <w:highlight w:val="cyan"/>
          </w:rPr>
          <w:delText>F</w:delText>
        </w:r>
        <w:r w:rsidRPr="00DA5828" w:rsidDel="00FD4CDA">
          <w:rPr>
            <w:rFonts w:cs="Times New Roman"/>
            <w:color w:val="FF0000"/>
            <w:szCs w:val="24"/>
          </w:rPr>
          <w:delText>igure 4</w:delText>
        </w:r>
        <w:r w:rsidR="000F4499" w:rsidDel="00FD4CDA">
          <w:rPr>
            <w:rFonts w:cs="Times New Roman"/>
            <w:color w:val="FF0000"/>
            <w:szCs w:val="24"/>
          </w:rPr>
          <w:delText xml:space="preserve"> BUT NOTE:  WE LOSE THE AGGREGATED PLOT OVER REGIONS</w:delText>
        </w:r>
        <w:r w:rsidRPr="00DA5828" w:rsidDel="00FD4CDA">
          <w:rPr>
            <w:rFonts w:cs="Times New Roman"/>
            <w:color w:val="FF0000"/>
            <w:szCs w:val="24"/>
          </w:rPr>
          <w:delText>)</w:delText>
        </w:r>
        <w:r w:rsidR="00D14EA7" w:rsidRPr="00DA5828" w:rsidDel="00FD4CDA">
          <w:rPr>
            <w:rFonts w:cs="Times New Roman"/>
            <w:color w:val="FF0000"/>
            <w:szCs w:val="24"/>
          </w:rPr>
          <w:delText xml:space="preserve">. </w:delText>
        </w:r>
        <w:r w:rsidRPr="00DA5828" w:rsidDel="00FD4CDA">
          <w:rPr>
            <w:rFonts w:cs="Times New Roman"/>
            <w:color w:val="FF0000"/>
            <w:szCs w:val="24"/>
          </w:rPr>
          <w:delText xml:space="preserve"> </w:delText>
        </w:r>
        <w:commentRangeStart w:id="80"/>
        <w:commentRangeStart w:id="81"/>
        <w:r w:rsidRPr="00DA5828" w:rsidDel="00FD4CDA">
          <w:rPr>
            <w:rFonts w:cs="Times New Roman"/>
            <w:color w:val="FF0000"/>
            <w:szCs w:val="24"/>
          </w:rPr>
          <w:delText xml:space="preserve">At the same time, predator consumption of Chinook salmon increased from </w:delText>
        </w:r>
        <w:r w:rsidRPr="000F4499" w:rsidDel="00FD4CDA">
          <w:rPr>
            <w:rFonts w:cs="Times New Roman"/>
            <w:color w:val="FF0000"/>
            <w:szCs w:val="24"/>
            <w:highlight w:val="yellow"/>
          </w:rPr>
          <w:delText>1.2 to 2.9</w:delText>
        </w:r>
        <w:r w:rsidRPr="00DA5828" w:rsidDel="00FD4CDA">
          <w:rPr>
            <w:rFonts w:cs="Times New Roman"/>
            <w:color w:val="FF0000"/>
            <w:szCs w:val="24"/>
          </w:rPr>
          <w:delText xml:space="preserve"> million adults (we exclude smolts and jacks from the estimate because they are not retained in fisheries), or from </w:delText>
        </w:r>
        <w:r w:rsidRPr="000F4499" w:rsidDel="00FD4CDA">
          <w:rPr>
            <w:rFonts w:cs="Times New Roman"/>
            <w:color w:val="FF0000"/>
            <w:szCs w:val="24"/>
            <w:highlight w:val="yellow"/>
          </w:rPr>
          <w:delText>9,600 to 24,200 metric to</w:delText>
        </w:r>
        <w:r w:rsidRPr="00DA5828" w:rsidDel="00FD4CDA">
          <w:rPr>
            <w:rFonts w:cs="Times New Roman"/>
            <w:color w:val="FF0000"/>
            <w:szCs w:val="24"/>
          </w:rPr>
          <w:delText>ns</w:delText>
        </w:r>
        <w:commentRangeEnd w:id="80"/>
        <w:r w:rsidRPr="00AD60BA" w:rsidDel="00FD4CDA">
          <w:rPr>
            <w:rStyle w:val="CommentReference"/>
            <w:rFonts w:cs="Times New Roman"/>
            <w:color w:val="FF0000"/>
            <w:sz w:val="24"/>
            <w:szCs w:val="24"/>
          </w:rPr>
          <w:commentReference w:id="80"/>
        </w:r>
        <w:commentRangeEnd w:id="81"/>
        <w:r w:rsidRPr="00AD60BA" w:rsidDel="00FD4CDA">
          <w:rPr>
            <w:rStyle w:val="CommentReference"/>
            <w:rFonts w:cs="Times New Roman"/>
            <w:color w:val="FF0000"/>
            <w:sz w:val="24"/>
            <w:szCs w:val="24"/>
          </w:rPr>
          <w:commentReference w:id="81"/>
        </w:r>
        <w:r w:rsidRPr="00DA5828" w:rsidDel="00FD4CDA">
          <w:rPr>
            <w:rFonts w:cs="Times New Roman"/>
            <w:color w:val="FF0000"/>
            <w:szCs w:val="24"/>
          </w:rPr>
          <w:delText xml:space="preserve">. </w:delText>
        </w:r>
        <w:r w:rsidR="00AA2321" w:rsidRPr="00DA5828" w:rsidDel="00FD4CDA">
          <w:rPr>
            <w:color w:val="FF0000"/>
          </w:rPr>
          <w:delText>The change in predation and harvest was not evenly distributed across Chinook salmon from different areas</w:delText>
        </w:r>
        <w:r w:rsidR="00D14EA7" w:rsidRPr="00DA5828" w:rsidDel="00FD4CDA">
          <w:rPr>
            <w:color w:val="FF0000"/>
          </w:rPr>
          <w:delText xml:space="preserve"> (Figure 4)</w:delText>
        </w:r>
        <w:r w:rsidR="00AA2321" w:rsidRPr="00DA5828" w:rsidDel="00FD4CDA">
          <w:rPr>
            <w:color w:val="FF0000"/>
          </w:rPr>
          <w:delText>. Generally, for Chinook salmon from natal stocks in the south (Central California, Northern California/Oregon, and Columbia River), predation exceeds harvest and has increased strongly over time. These stocks' longer migrations northward expose them to a gauntlet of predators throughout our modeled regions.  Predation has also increased on  Northern Chinook salmon stocks  (Washington, W.Coast Vancouver Island/BC, and SE Alaska), but for these stocks predation does presently exceed harvest. For Salish Sea Chinook salmon, strong increases in predation greatly exceed harvest; this is driven largely by local increases in pinniped abundance in the Salish Sea.  Similarly, Chinook salmon from Western Alaska stocks have experienced increasing predation (which exceeds harvest), due to local abundance of killer whales (including Western Alaska and SE Alaska killer whales).</w:delText>
        </w:r>
      </w:del>
    </w:p>
    <w:p w14:paraId="68B0A6B8" w14:textId="48FE6F8F" w:rsidR="00AA2321" w:rsidDel="00FD4CDA" w:rsidRDefault="00AA2321" w:rsidP="00FD4CDA">
      <w:pPr>
        <w:rPr>
          <w:del w:id="82" w:author="Client Services" w:date="2017-03-28T10:41:00Z"/>
          <w:rFonts w:cs="Times New Roman"/>
        </w:rPr>
        <w:pPrChange w:id="83" w:author="Client Services" w:date="2017-03-28T10:41:00Z">
          <w:pPr>
            <w:pStyle w:val="BodyText"/>
          </w:pPr>
        </w:pPrChange>
      </w:pPr>
    </w:p>
    <w:p w14:paraId="49465071" w14:textId="3AADC4BD" w:rsidR="001B4289" w:rsidRPr="00D77A50" w:rsidDel="00FD4CDA" w:rsidRDefault="001B4289" w:rsidP="00FD4CDA">
      <w:pPr>
        <w:rPr>
          <w:ins w:id="84" w:author="Kaplan, Isaac" w:date="2017-03-24T08:28:00Z"/>
          <w:del w:id="85" w:author="Client Services" w:date="2017-03-28T10:41:00Z"/>
          <w:rFonts w:cs="Times New Roman"/>
          <w:rPrChange w:id="86" w:author="Kaplan, Isaac" w:date="2017-03-24T08:41:00Z">
            <w:rPr>
              <w:ins w:id="87" w:author="Kaplan, Isaac" w:date="2017-03-24T08:28:00Z"/>
              <w:del w:id="88" w:author="Client Services" w:date="2017-03-28T10:41:00Z"/>
            </w:rPr>
          </w:rPrChange>
        </w:rPr>
        <w:pPrChange w:id="89" w:author="Client Services" w:date="2017-03-28T10:41:00Z">
          <w:pPr>
            <w:pStyle w:val="BodyText"/>
          </w:pPr>
        </w:pPrChange>
      </w:pPr>
      <w:del w:id="90" w:author="Client Services" w:date="2017-03-28T10:41:00Z">
        <w:r w:rsidRPr="00D77A50" w:rsidDel="00FD4CDA">
          <w:rPr>
            <w:rFonts w:cs="Times New Roman"/>
            <w:rPrChange w:id="91" w:author="Kaplan, Isaac" w:date="2017-03-24T08:41:00Z">
              <w:rPr/>
            </w:rPrChange>
          </w:rPr>
          <w:delText>Killer whales are the largest consumers of Chinook salmon biomass among the predators in our model, accounting for 1</w:delText>
        </w:r>
      </w:del>
      <w:ins w:id="92" w:author="Kaplan, Isaac" w:date="2017-03-24T08:28:00Z">
        <w:del w:id="93" w:author="Client Services" w:date="2017-03-28T10:41:00Z">
          <w:r w:rsidRPr="00D77A50" w:rsidDel="00FD4CDA">
            <w:rPr>
              <w:rFonts w:cs="Times New Roman"/>
              <w:rPrChange w:id="94" w:author="Kaplan, Isaac" w:date="2017-03-24T08:41:00Z">
                <w:rPr/>
              </w:rPrChange>
            </w:rPr>
            <w:delText xml:space="preserve">0,300 of the total 14,400 metric tons biomass consumed in 2015 (Figure </w:delText>
          </w:r>
          <w:r w:rsidRPr="00D77A50" w:rsidDel="00FD4CDA">
            <w:rPr>
              <w:rFonts w:cs="Times New Roman"/>
              <w:highlight w:val="yellow"/>
              <w:rPrChange w:id="95" w:author="Kaplan, Isaac" w:date="2017-03-24T08:41:00Z">
                <w:rPr/>
              </w:rPrChange>
            </w:rPr>
            <w:delText>5b</w:delText>
          </w:r>
          <w:r w:rsidRPr="00D77A50" w:rsidDel="00FD4CDA">
            <w:rPr>
              <w:rFonts w:cs="Times New Roman"/>
              <w:rPrChange w:id="96" w:author="Kaplan, Isaac" w:date="2017-03-24T08:41:00Z">
                <w:rPr/>
              </w:rPrChange>
            </w:rPr>
            <w:delText>). Since 1975, the largest increase in consumption has been from the northern resident killer whales along coastal British Columbia (Figure 5c), approximately 2,300 metric tons. The combined increase in consumption for the southeast Alaska residents and western Alaska residents from 1975 to 2015 was equal to about 2,700 metric tons. The southern resident population in the Salish Sea has remained relatively stable, and therefore the annual consumption within Salish Sea waters has been relatively constant at 800 to 1,100 metric tons, equivalent to about 180,000 to 250,000 adult Chinook salmon annually.</w:delText>
          </w:r>
        </w:del>
      </w:ins>
    </w:p>
    <w:p w14:paraId="2988D033" w14:textId="50DBC8FB" w:rsidR="001B4289" w:rsidRPr="00D77A50" w:rsidDel="00FD4CDA" w:rsidRDefault="001B4289" w:rsidP="00FD4CDA">
      <w:pPr>
        <w:rPr>
          <w:ins w:id="97" w:author="Kaplan, Isaac" w:date="2017-03-24T08:28:00Z"/>
          <w:del w:id="98" w:author="Client Services" w:date="2017-03-28T10:41:00Z"/>
          <w:rFonts w:cs="Times New Roman"/>
          <w:rPrChange w:id="99" w:author="Kaplan, Isaac" w:date="2017-03-24T08:41:00Z">
            <w:rPr>
              <w:ins w:id="100" w:author="Kaplan, Isaac" w:date="2017-03-24T08:28:00Z"/>
              <w:del w:id="101" w:author="Client Services" w:date="2017-03-28T10:41:00Z"/>
            </w:rPr>
          </w:rPrChange>
        </w:rPr>
        <w:pPrChange w:id="102" w:author="Client Services" w:date="2017-03-28T10:41:00Z">
          <w:pPr>
            <w:pStyle w:val="BodyText"/>
          </w:pPr>
        </w:pPrChange>
      </w:pPr>
      <w:ins w:id="103" w:author="Kaplan, Isaac" w:date="2017-03-24T08:28:00Z">
        <w:del w:id="104" w:author="Client Services" w:date="2017-03-28T10:41:00Z">
          <w:r w:rsidRPr="00D77A50" w:rsidDel="00FD4CDA">
            <w:rPr>
              <w:rFonts w:cs="Times New Roman"/>
              <w:rPrChange w:id="105" w:author="Kaplan, Isaac" w:date="2017-03-24T08:41:00Z">
                <w:rPr/>
              </w:rPrChange>
            </w:rPr>
            <w:delText xml:space="preserve">All regions exhibited declines in availability of Chinook salmon as prey for killer whales, even though killer whales in each region depend upon different Chinook salmon stocks. The ratio between Chinook salmon available as prey and the diet needs of the killer whales is estimated to have declined along the entire west coast during the last 40 years (Figure </w:delText>
          </w:r>
          <w:r w:rsidRPr="00D77A50" w:rsidDel="00FD4CDA">
            <w:rPr>
              <w:rFonts w:cs="Times New Roman"/>
              <w:highlight w:val="yellow"/>
              <w:rPrChange w:id="106" w:author="Kaplan, Isaac" w:date="2017-03-24T08:41:00Z">
                <w:rPr/>
              </w:rPrChange>
            </w:rPr>
            <w:delText>5a</w:delText>
          </w:r>
          <w:r w:rsidRPr="00D77A50" w:rsidDel="00FD4CDA">
            <w:rPr>
              <w:rFonts w:cs="Times New Roman"/>
              <w:rPrChange w:id="107" w:author="Kaplan, Isaac" w:date="2017-03-24T08:41:00Z">
                <w:rPr/>
              </w:rPrChange>
            </w:rPr>
            <w:delText>), although ratios for coastal British Columbia and southeast Alaska were consistently higher than for the Salish Sea. We estimated that killer whales within each region depend upon Chinook salmon from distinct populations: the southern resident killer whale diets are dominated by Salish Sea Chinook salmon (Figure 5c), northern resident killer whale diets are primarily Salish Sea and Columbia River Chinook salmon (Figure 5d), southeast Alaska resident diets are more uniformly distributed across Chinook stocks from all regions (Figure 5e), and western Alaska resident diets are likely to be dominated by western Alaska and Columbia River Chinook salmon stocks (Figure 5f).</w:delText>
          </w:r>
        </w:del>
      </w:ins>
    </w:p>
    <w:p w14:paraId="00A80382" w14:textId="43138249" w:rsidR="001B4289" w:rsidRPr="00D77A50" w:rsidDel="00FD4CDA" w:rsidRDefault="001B4289" w:rsidP="00FD4CDA">
      <w:pPr>
        <w:rPr>
          <w:ins w:id="108" w:author="Kaplan, Isaac" w:date="2017-03-24T08:28:00Z"/>
          <w:del w:id="109" w:author="Client Services" w:date="2017-03-28T10:41:00Z"/>
          <w:rFonts w:cs="Times New Roman"/>
          <w:rPrChange w:id="110" w:author="Kaplan, Isaac" w:date="2017-03-24T08:41:00Z">
            <w:rPr>
              <w:ins w:id="111" w:author="Kaplan, Isaac" w:date="2017-03-24T08:28:00Z"/>
              <w:del w:id="112" w:author="Client Services" w:date="2017-03-28T10:41:00Z"/>
            </w:rPr>
          </w:rPrChange>
        </w:rPr>
        <w:pPrChange w:id="113" w:author="Client Services" w:date="2017-03-28T10:41:00Z">
          <w:pPr>
            <w:pStyle w:val="BodyText"/>
          </w:pPr>
        </w:pPrChange>
      </w:pPr>
      <w:ins w:id="114" w:author="Kaplan, Isaac" w:date="2017-03-24T08:28:00Z">
        <w:del w:id="115" w:author="Client Services" w:date="2017-03-28T10:41:00Z">
          <w:r w:rsidRPr="00D77A50" w:rsidDel="00FD4CDA">
            <w:rPr>
              <w:rFonts w:cs="Times New Roman"/>
              <w:rPrChange w:id="116" w:author="Kaplan, Isaac" w:date="2017-03-24T08:41:00Z">
                <w:rPr/>
              </w:rPrChange>
            </w:rPr>
            <w:delText>The Columbia River has previously been identified as an area with high marine mammal consumption of salmon (Stansell et al. 2010), and our results for this region illustrate the relative impacts of different predators and how this varies across salmon life stages. In 2015, harbor seal consumed just 14 metric tons of Chinook salmon versus the 213 and 205 metric tons consumed by California and Steller sea lion, respectively. Considering the consumption of just adult (ocean age two and older) Chinook salmon in 2015, we estimated that harbor seals consumed 1,000 adult Chinook salmon, California sea lions consumed 44,000, and Steller sea lions consumed 43,000. Harbor seals, however, likely prey substantially on out-migrating smolts, and we estimate they would have eaten 311,000 smolts in 2015 (roughly &lt;1% of total Columbia River smolt production).</w:delText>
          </w:r>
        </w:del>
      </w:ins>
    </w:p>
    <w:p w14:paraId="489B3093" w14:textId="439213DE" w:rsidR="001B4289" w:rsidRPr="00D77A50" w:rsidRDefault="001B4289" w:rsidP="00FD4CDA">
      <w:pPr>
        <w:rPr>
          <w:ins w:id="117" w:author="Kaplan, Isaac" w:date="2017-03-24T08:28:00Z"/>
          <w:rFonts w:cs="Times New Roman"/>
          <w:rPrChange w:id="118" w:author="Kaplan, Isaac" w:date="2017-03-24T08:41:00Z">
            <w:rPr>
              <w:ins w:id="119" w:author="Kaplan, Isaac" w:date="2017-03-24T08:28:00Z"/>
            </w:rPr>
          </w:rPrChange>
        </w:rPr>
        <w:pPrChange w:id="120" w:author="Client Services" w:date="2017-03-28T10:41:00Z">
          <w:pPr>
            <w:pStyle w:val="BodyText"/>
          </w:pPr>
        </w:pPrChange>
      </w:pPr>
      <w:ins w:id="121" w:author="Kaplan, Isaac" w:date="2017-03-24T08:28:00Z">
        <w:del w:id="122" w:author="Client Services" w:date="2017-03-28T10:41:00Z">
          <w:r w:rsidRPr="00D77A50" w:rsidDel="00FD4CDA">
            <w:rPr>
              <w:rFonts w:cs="Times New Roman"/>
              <w:rPrChange w:id="123" w:author="Kaplan, Isaac" w:date="2017-03-24T08:41:00Z">
                <w:rPr/>
              </w:rPrChange>
            </w:rPr>
            <w:delText>Considering uncertainty in four key parameters related to predator abundance, diets, and bioenergetics does not qualitatively change the trends and relative impacts of the predators described above. Given uncertainty in these parameters, the estimated total biomass of Chinook salmon consumed in 2015 was between 11,500 and 17,900 metric tons for 95% of the simulations. The total number consumed varied between 10.6 million and 65.3 million individuals; this has higher relative uncertainty than biomass because it additionally incorporates uncertainty in smolt size and smolt fraction parameters. In 2015, approximately half of the uncertainty in the estimated total biomass of Chinook salmon consumed can be attributed to killer whales (8,400 to 12,900metric tons, Figure 6a), while almost all of the uncertainty in the total number of Chinook salmon consumed can be attributed to harbor seals (7.4 to 60.1 million individuals, Figure 6-b). Across areas there is a similar pattern of uncertainty related to these predators (Figure 7): in 2015 coastal British Columbia had the largest killer whale population among areas (261) and it also had the largest uncertainty in biomass consumed (3,980.8 to 6,157.9 metric tons; panel e), while Salish Sea had the largest harbor seal population (78,000) and largest uncertainty in the number of Chinook salmon consumed (6.6 to 51.5 million).</w:delText>
          </w:r>
        </w:del>
      </w:ins>
    </w:p>
    <w:p w14:paraId="75479407" w14:textId="77777777" w:rsidR="001B4289" w:rsidRPr="00D77A50" w:rsidRDefault="001B4289">
      <w:pPr>
        <w:pStyle w:val="Heading1"/>
        <w:tabs>
          <w:tab w:val="center" w:pos="4680"/>
        </w:tabs>
        <w:rPr>
          <w:ins w:id="124" w:author="Kaplan, Isaac" w:date="2017-03-24T08:28:00Z"/>
          <w:rFonts w:cs="Times New Roman"/>
          <w:sz w:val="24"/>
          <w:szCs w:val="24"/>
          <w:rPrChange w:id="125" w:author="Kaplan, Isaac" w:date="2017-03-24T08:41:00Z">
            <w:rPr>
              <w:ins w:id="126" w:author="Kaplan, Isaac" w:date="2017-03-24T08:28:00Z"/>
            </w:rPr>
          </w:rPrChange>
        </w:rPr>
        <w:pPrChange w:id="127" w:author="Kaplan, Isaac" w:date="2017-02-21T12:03:00Z">
          <w:pPr>
            <w:pStyle w:val="Heading1"/>
          </w:pPr>
        </w:pPrChange>
      </w:pPr>
    </w:p>
    <w:p w14:paraId="3F50F7D0" w14:textId="3F8C5DF5" w:rsidR="009902C8" w:rsidRPr="00D77A50" w:rsidDel="00D77A50" w:rsidRDefault="009902C8">
      <w:pPr>
        <w:pStyle w:val="Heading1"/>
        <w:tabs>
          <w:tab w:val="center" w:pos="4680"/>
        </w:tabs>
        <w:rPr>
          <w:del w:id="128" w:author="Kaplan, Isaac" w:date="2017-03-24T08:40:00Z"/>
          <w:b/>
          <w:rPrChange w:id="129" w:author="Kaplan, Isaac" w:date="2017-03-24T08:40:00Z">
            <w:rPr>
              <w:del w:id="130" w:author="Kaplan, Isaac" w:date="2017-03-24T08:40:00Z"/>
            </w:rPr>
          </w:rPrChange>
        </w:rPr>
        <w:pPrChange w:id="131" w:author="Kaplan, Isaac" w:date="2017-02-21T12:03:00Z">
          <w:pPr>
            <w:pStyle w:val="Heading1"/>
          </w:pPr>
        </w:pPrChange>
      </w:pPr>
    </w:p>
    <w:p w14:paraId="28A927DF" w14:textId="77777777" w:rsidR="00D77A50" w:rsidRPr="00D77A50" w:rsidRDefault="00D77A50" w:rsidP="001B6CF8">
      <w:pPr>
        <w:rPr>
          <w:ins w:id="132" w:author="Kaplan, Isaac" w:date="2017-03-24T08:40:00Z"/>
          <w:b/>
          <w:rPrChange w:id="133" w:author="Kaplan, Isaac" w:date="2017-03-24T08:40:00Z">
            <w:rPr>
              <w:ins w:id="134" w:author="Kaplan, Isaac" w:date="2017-03-24T08:40:00Z"/>
            </w:rPr>
          </w:rPrChange>
        </w:rPr>
      </w:pPr>
      <w:ins w:id="135" w:author="Kaplan, Isaac" w:date="2017-03-24T08:40:00Z">
        <w:r w:rsidRPr="00D77A50">
          <w:rPr>
            <w:b/>
            <w:rPrChange w:id="136" w:author="Kaplan, Isaac" w:date="2017-03-24T08:40:00Z">
              <w:rPr/>
            </w:rPrChange>
          </w:rPr>
          <w:t xml:space="preserve">Old results:   retained here in gray to preserve comments: </w:t>
        </w:r>
      </w:ins>
    </w:p>
    <w:p w14:paraId="4B9880CE" w14:textId="505D5C42" w:rsidR="00B46D04" w:rsidRPr="00D77A50" w:rsidRDefault="00B87F5A" w:rsidP="001B6CF8">
      <w:pPr>
        <w:rPr>
          <w:color w:val="BFBFBF" w:themeColor="background1" w:themeShade="BF"/>
          <w:sz w:val="16"/>
          <w:szCs w:val="16"/>
          <w:rPrChange w:id="137" w:author="Kaplan, Isaac" w:date="2017-03-24T08:40:00Z">
            <w:rPr/>
          </w:rPrChange>
        </w:rPr>
      </w:pPr>
      <w:r w:rsidRPr="00D77A50">
        <w:rPr>
          <w:color w:val="BFBFBF" w:themeColor="background1" w:themeShade="BF"/>
          <w:sz w:val="16"/>
          <w:szCs w:val="16"/>
          <w:rPrChange w:id="138" w:author="Kaplan, Isaac" w:date="2017-03-24T08:40:00Z">
            <w:rPr/>
          </w:rPrChange>
        </w:rPr>
        <w:t xml:space="preserve">Total Chinook salmon </w:t>
      </w:r>
      <w:ins w:id="139" w:author="Kaplan, Isaac [2]" w:date="2017-03-11T06:56:00Z">
        <w:r w:rsidR="00146E80" w:rsidRPr="00D77A50">
          <w:rPr>
            <w:color w:val="BFBFBF" w:themeColor="background1" w:themeShade="BF"/>
            <w:sz w:val="16"/>
            <w:szCs w:val="16"/>
            <w:rPrChange w:id="140" w:author="Kaplan, Isaac" w:date="2017-03-24T08:40:00Z">
              <w:rPr/>
            </w:rPrChange>
          </w:rPr>
          <w:t xml:space="preserve">smolt </w:t>
        </w:r>
      </w:ins>
      <w:r w:rsidRPr="00D77A50">
        <w:rPr>
          <w:color w:val="BFBFBF" w:themeColor="background1" w:themeShade="BF"/>
          <w:sz w:val="16"/>
          <w:szCs w:val="16"/>
          <w:rPrChange w:id="141" w:author="Kaplan, Isaac" w:date="2017-03-24T08:40:00Z">
            <w:rPr/>
          </w:rPrChange>
        </w:rPr>
        <w:t xml:space="preserve">production on the </w:t>
      </w:r>
      <w:r w:rsidR="00502109" w:rsidRPr="00D77A50">
        <w:rPr>
          <w:color w:val="BFBFBF" w:themeColor="background1" w:themeShade="BF"/>
          <w:sz w:val="16"/>
          <w:szCs w:val="16"/>
          <w:rPrChange w:id="142" w:author="Kaplan, Isaac" w:date="2017-03-24T08:40:00Z">
            <w:rPr/>
          </w:rPrChange>
        </w:rPr>
        <w:t>west coast increased from the 1970s to the 1990s and has been relatively constant over the subsequent two decades</w:t>
      </w:r>
      <w:r w:rsidR="001A622F" w:rsidRPr="00D77A50">
        <w:rPr>
          <w:color w:val="BFBFBF" w:themeColor="background1" w:themeShade="BF"/>
          <w:sz w:val="16"/>
          <w:szCs w:val="16"/>
          <w:rPrChange w:id="143" w:author="Kaplan, Isaac" w:date="2017-03-24T08:40:00Z">
            <w:rPr/>
          </w:rPrChange>
        </w:rPr>
        <w:t xml:space="preserve"> (</w:t>
      </w:r>
      <w:commentRangeStart w:id="144"/>
      <w:commentRangeStart w:id="145"/>
      <w:r w:rsidR="001A622F" w:rsidRPr="00D77A50">
        <w:rPr>
          <w:color w:val="BFBFBF" w:themeColor="background1" w:themeShade="BF"/>
          <w:sz w:val="16"/>
          <w:szCs w:val="16"/>
          <w:rPrChange w:id="146" w:author="Kaplan, Isaac" w:date="2017-03-24T08:40:00Z">
            <w:rPr/>
          </w:rPrChange>
        </w:rPr>
        <w:t>Figure 2</w:t>
      </w:r>
      <w:commentRangeEnd w:id="144"/>
      <w:r w:rsidR="00146F74" w:rsidRPr="00D77A50">
        <w:rPr>
          <w:rStyle w:val="CommentReference"/>
          <w:color w:val="BFBFBF" w:themeColor="background1" w:themeShade="BF"/>
          <w:rPrChange w:id="147" w:author="Kaplan, Isaac" w:date="2017-03-24T08:40:00Z">
            <w:rPr>
              <w:rStyle w:val="CommentReference"/>
            </w:rPr>
          </w:rPrChange>
        </w:rPr>
        <w:commentReference w:id="144"/>
      </w:r>
      <w:commentRangeEnd w:id="145"/>
      <w:r w:rsidR="00146E80" w:rsidRPr="00D77A50">
        <w:rPr>
          <w:rStyle w:val="CommentReference"/>
          <w:color w:val="BFBFBF" w:themeColor="background1" w:themeShade="BF"/>
          <w:rPrChange w:id="148" w:author="Kaplan, Isaac" w:date="2017-03-24T08:40:00Z">
            <w:rPr>
              <w:rStyle w:val="CommentReference"/>
            </w:rPr>
          </w:rPrChange>
        </w:rPr>
        <w:commentReference w:id="145"/>
      </w:r>
      <w:ins w:id="149" w:author="Kristin Marshall" w:date="2017-01-26T09:15:00Z">
        <w:r w:rsidR="001A622F" w:rsidRPr="00D77A50">
          <w:rPr>
            <w:color w:val="BFBFBF" w:themeColor="background1" w:themeShade="BF"/>
            <w:sz w:val="16"/>
            <w:szCs w:val="16"/>
            <w:rPrChange w:id="150" w:author="Kaplan, Isaac" w:date="2017-03-24T08:40:00Z">
              <w:rPr/>
            </w:rPrChange>
          </w:rPr>
          <w:t>)</w:t>
        </w:r>
      </w:ins>
      <w:ins w:id="151" w:author="Kristin Marshall" w:date="2017-01-26T09:13:00Z">
        <w:r w:rsidR="00502109" w:rsidRPr="00D77A50">
          <w:rPr>
            <w:color w:val="BFBFBF" w:themeColor="background1" w:themeShade="BF"/>
            <w:sz w:val="16"/>
            <w:szCs w:val="16"/>
            <w:rPrChange w:id="152" w:author="Kaplan, Isaac" w:date="2017-03-24T08:40:00Z">
              <w:rPr/>
            </w:rPrChange>
          </w:rPr>
          <w:t xml:space="preserve">. </w:t>
        </w:r>
      </w:ins>
      <w:commentRangeStart w:id="153"/>
      <w:commentRangeStart w:id="154"/>
      <w:r w:rsidR="001B6CF8" w:rsidRPr="00D77A50">
        <w:rPr>
          <w:color w:val="BFBFBF" w:themeColor="background1" w:themeShade="BF"/>
          <w:sz w:val="16"/>
          <w:szCs w:val="16"/>
          <w:rPrChange w:id="155" w:author="Kaplan, Isaac" w:date="2017-03-24T08:40:00Z">
            <w:rPr/>
          </w:rPrChange>
        </w:rPr>
        <w:t>Between</w:t>
      </w:r>
      <w:commentRangeEnd w:id="153"/>
      <w:r w:rsidR="00B46D04" w:rsidRPr="00D77A50">
        <w:rPr>
          <w:rStyle w:val="CommentReference"/>
          <w:color w:val="BFBFBF" w:themeColor="background1" w:themeShade="BF"/>
          <w:rPrChange w:id="156" w:author="Kaplan, Isaac" w:date="2017-03-24T08:40:00Z">
            <w:rPr>
              <w:rStyle w:val="CommentReference"/>
            </w:rPr>
          </w:rPrChange>
        </w:rPr>
        <w:commentReference w:id="153"/>
      </w:r>
      <w:commentRangeEnd w:id="154"/>
      <w:r w:rsidR="00146E80" w:rsidRPr="00D77A50">
        <w:rPr>
          <w:rStyle w:val="CommentReference"/>
          <w:color w:val="BFBFBF" w:themeColor="background1" w:themeShade="BF"/>
          <w:rPrChange w:id="157" w:author="Kaplan, Isaac" w:date="2017-03-24T08:40:00Z">
            <w:rPr>
              <w:rStyle w:val="CommentReference"/>
            </w:rPr>
          </w:rPrChange>
        </w:rPr>
        <w:commentReference w:id="154"/>
      </w:r>
      <w:r w:rsidR="001B6CF8" w:rsidRPr="00D77A50">
        <w:rPr>
          <w:color w:val="BFBFBF" w:themeColor="background1" w:themeShade="BF"/>
          <w:sz w:val="16"/>
          <w:szCs w:val="16"/>
          <w:rPrChange w:id="158" w:author="Kaplan, Isaac" w:date="2017-03-24T08:40:00Z">
            <w:rPr/>
          </w:rPrChange>
        </w:rPr>
        <w:t xml:space="preserve"> 1975 and 2015 the estimated production of wild and hatchery Chinook salmon increased from 225 to 406 million juveniles (Figure </w:t>
      </w:r>
      <w:commentRangeStart w:id="159"/>
      <w:r w:rsidR="001B6CF8" w:rsidRPr="00D77A50">
        <w:rPr>
          <w:color w:val="BFBFBF" w:themeColor="background1" w:themeShade="BF"/>
          <w:sz w:val="16"/>
          <w:szCs w:val="16"/>
          <w:rPrChange w:id="160" w:author="Kaplan, Isaac" w:date="2017-03-24T08:40:00Z">
            <w:rPr/>
          </w:rPrChange>
        </w:rPr>
        <w:t>2</w:t>
      </w:r>
      <w:commentRangeEnd w:id="159"/>
      <w:r w:rsidR="008A1A17" w:rsidRPr="00D77A50">
        <w:rPr>
          <w:rStyle w:val="CommentReference"/>
          <w:color w:val="BFBFBF" w:themeColor="background1" w:themeShade="BF"/>
          <w:rPrChange w:id="161" w:author="Kaplan, Isaac" w:date="2017-03-24T08:40:00Z">
            <w:rPr>
              <w:rStyle w:val="CommentReference"/>
            </w:rPr>
          </w:rPrChange>
        </w:rPr>
        <w:commentReference w:id="159"/>
      </w:r>
      <w:r w:rsidR="001B6CF8" w:rsidRPr="00D77A50">
        <w:rPr>
          <w:color w:val="BFBFBF" w:themeColor="background1" w:themeShade="BF"/>
          <w:sz w:val="16"/>
          <w:szCs w:val="16"/>
          <w:rPrChange w:id="162" w:author="Kaplan, Isaac" w:date="2017-03-24T08:40:00Z">
            <w:rPr/>
          </w:rPrChange>
        </w:rPr>
        <w:t>).</w:t>
      </w:r>
      <w:ins w:id="163" w:author="Kaplan, Isaac [2]" w:date="2017-03-11T06:55:00Z">
        <w:r w:rsidR="00146E80" w:rsidRPr="00D77A50">
          <w:rPr>
            <w:color w:val="BFBFBF" w:themeColor="background1" w:themeShade="BF"/>
            <w:sz w:val="16"/>
            <w:szCs w:val="16"/>
            <w:rPrChange w:id="164" w:author="Kaplan, Isaac" w:date="2017-03-24T08:40:00Z">
              <w:rPr/>
            </w:rPrChange>
          </w:rPr>
          <w:t xml:space="preserve"> In the 1970’s and 1980’s this was driven by an increase in production of hatchery</w:t>
        </w:r>
      </w:ins>
      <w:ins w:id="165" w:author="Kaplan, Isaac [2]" w:date="2017-03-11T06:56:00Z">
        <w:r w:rsidR="00146E80" w:rsidRPr="00D77A50">
          <w:rPr>
            <w:color w:val="BFBFBF" w:themeColor="background1" w:themeShade="BF"/>
            <w:sz w:val="16"/>
            <w:szCs w:val="16"/>
            <w:rPrChange w:id="166" w:author="Kaplan, Isaac" w:date="2017-03-24T08:40:00Z">
              <w:rPr/>
            </w:rPrChange>
          </w:rPr>
          <w:t xml:space="preserve"> fish. Since the mid 1980</w:t>
        </w:r>
      </w:ins>
      <w:ins w:id="167" w:author="Kaplan, Isaac [2]" w:date="2017-03-11T06:58:00Z">
        <w:r w:rsidR="00146E80" w:rsidRPr="00D77A50">
          <w:rPr>
            <w:color w:val="BFBFBF" w:themeColor="background1" w:themeShade="BF"/>
            <w:sz w:val="16"/>
            <w:szCs w:val="16"/>
            <w:rPrChange w:id="168" w:author="Kaplan, Isaac" w:date="2017-03-24T08:40:00Z">
              <w:rPr/>
            </w:rPrChange>
          </w:rPr>
          <w:t xml:space="preserve">’s, </w:t>
        </w:r>
      </w:ins>
      <w:ins w:id="169" w:author="Kaplan, Isaac [2]" w:date="2017-03-11T07:00:00Z">
        <w:r w:rsidR="00146E80" w:rsidRPr="00D77A50">
          <w:rPr>
            <w:color w:val="BFBFBF" w:themeColor="background1" w:themeShade="BF"/>
            <w:sz w:val="16"/>
            <w:szCs w:val="16"/>
            <w:rPrChange w:id="170" w:author="Kaplan, Isaac" w:date="2017-03-24T08:40:00Z">
              <w:rPr/>
            </w:rPrChange>
          </w:rPr>
          <w:t xml:space="preserve">a decline in </w:t>
        </w:r>
      </w:ins>
      <w:ins w:id="171" w:author="Kaplan, Isaac [2]" w:date="2017-03-11T06:58:00Z">
        <w:r w:rsidR="00146E80" w:rsidRPr="00D77A50">
          <w:rPr>
            <w:color w:val="BFBFBF" w:themeColor="background1" w:themeShade="BF"/>
            <w:sz w:val="16"/>
            <w:szCs w:val="16"/>
            <w:rPrChange w:id="172" w:author="Kaplan, Isaac" w:date="2017-03-24T08:40:00Z">
              <w:rPr/>
            </w:rPrChange>
          </w:rPr>
          <w:t>hatchery production has been offset by</w:t>
        </w:r>
      </w:ins>
      <w:ins w:id="173" w:author="Kaplan, Isaac [2]" w:date="2017-03-11T07:01:00Z">
        <w:r w:rsidR="00146E80" w:rsidRPr="00D77A50">
          <w:rPr>
            <w:color w:val="BFBFBF" w:themeColor="background1" w:themeShade="BF"/>
            <w:sz w:val="16"/>
            <w:szCs w:val="16"/>
            <w:rPrChange w:id="174" w:author="Kaplan, Isaac" w:date="2017-03-24T08:40:00Z">
              <w:rPr/>
            </w:rPrChange>
          </w:rPr>
          <w:t xml:space="preserve"> an increase in</w:t>
        </w:r>
      </w:ins>
      <w:ins w:id="175" w:author="Kaplan, Isaac [2]" w:date="2017-03-11T06:58:00Z">
        <w:r w:rsidR="00146E80" w:rsidRPr="00D77A50">
          <w:rPr>
            <w:color w:val="BFBFBF" w:themeColor="background1" w:themeShade="BF"/>
            <w:sz w:val="16"/>
            <w:szCs w:val="16"/>
            <w:rPrChange w:id="176" w:author="Kaplan, Isaac" w:date="2017-03-24T08:40:00Z">
              <w:rPr/>
            </w:rPrChange>
          </w:rPr>
          <w:t xml:space="preserve"> </w:t>
        </w:r>
      </w:ins>
      <w:ins w:id="177" w:author="Kaplan, Isaac [2]" w:date="2017-03-11T07:02:00Z">
        <w:r w:rsidR="00146E80" w:rsidRPr="00D77A50">
          <w:rPr>
            <w:color w:val="BFBFBF" w:themeColor="background1" w:themeShade="BF"/>
            <w:sz w:val="16"/>
            <w:szCs w:val="16"/>
            <w:rPrChange w:id="178" w:author="Kaplan, Isaac" w:date="2017-03-24T08:40:00Z">
              <w:rPr/>
            </w:rPrChange>
          </w:rPr>
          <w:t xml:space="preserve">smolt </w:t>
        </w:r>
      </w:ins>
      <w:ins w:id="179" w:author="Kaplan, Isaac [2]" w:date="2017-03-11T06:58:00Z">
        <w:r w:rsidR="00146E80" w:rsidRPr="00D77A50">
          <w:rPr>
            <w:color w:val="BFBFBF" w:themeColor="background1" w:themeShade="BF"/>
            <w:sz w:val="16"/>
            <w:szCs w:val="16"/>
            <w:rPrChange w:id="180" w:author="Kaplan, Isaac" w:date="2017-03-24T08:40:00Z">
              <w:rPr/>
            </w:rPrChange>
          </w:rPr>
          <w:t>production from some wild stocks</w:t>
        </w:r>
      </w:ins>
      <w:ins w:id="181" w:author="Kaplan, Isaac [2]" w:date="2017-03-11T07:01:00Z">
        <w:r w:rsidR="00146E80" w:rsidRPr="00D77A50">
          <w:rPr>
            <w:color w:val="BFBFBF" w:themeColor="background1" w:themeShade="BF"/>
            <w:sz w:val="16"/>
            <w:szCs w:val="16"/>
            <w:rPrChange w:id="182" w:author="Kaplan, Isaac" w:date="2017-03-24T08:40:00Z">
              <w:rPr/>
            </w:rPrChange>
          </w:rPr>
          <w:t>, such as in the Columbia River</w:t>
        </w:r>
      </w:ins>
      <w:ins w:id="183" w:author="Kaplan, Isaac [2]" w:date="2017-03-11T06:58:00Z">
        <w:r w:rsidR="00146E80" w:rsidRPr="00D77A50">
          <w:rPr>
            <w:color w:val="BFBFBF" w:themeColor="background1" w:themeShade="BF"/>
            <w:sz w:val="16"/>
            <w:szCs w:val="16"/>
            <w:rPrChange w:id="184" w:author="Kaplan, Isaac" w:date="2017-03-24T08:40:00Z">
              <w:rPr/>
            </w:rPrChange>
          </w:rPr>
          <w:t xml:space="preserve">.  </w:t>
        </w:r>
      </w:ins>
      <w:del w:id="185" w:author="Client Services" w:date="2017-03-03T14:48:00Z">
        <w:r w:rsidR="001B6CF8" w:rsidRPr="00D77A50" w:rsidDel="004F093A">
          <w:rPr>
            <w:color w:val="BFBFBF" w:themeColor="background1" w:themeShade="BF"/>
            <w:sz w:val="16"/>
            <w:szCs w:val="16"/>
            <w:rPrChange w:id="186" w:author="Kaplan, Isaac" w:date="2017-03-24T08:40:00Z">
              <w:rPr/>
            </w:rPrChange>
          </w:rPr>
          <w:delText xml:space="preserve"> </w:delText>
        </w:r>
      </w:del>
    </w:p>
    <w:p w14:paraId="3D48D314" w14:textId="6E76F663" w:rsidR="001B6CF8" w:rsidRPr="00D77A50" w:rsidRDefault="00B46D04" w:rsidP="00241FFD">
      <w:pPr>
        <w:tabs>
          <w:tab w:val="left" w:pos="3060"/>
        </w:tabs>
        <w:rPr>
          <w:color w:val="BFBFBF" w:themeColor="background1" w:themeShade="BF"/>
          <w:sz w:val="16"/>
          <w:szCs w:val="16"/>
          <w:rPrChange w:id="187" w:author="Kaplan, Isaac" w:date="2017-03-24T08:40:00Z">
            <w:rPr/>
          </w:rPrChange>
        </w:rPr>
      </w:pPr>
      <w:r w:rsidRPr="00D77A50">
        <w:rPr>
          <w:color w:val="BFBFBF" w:themeColor="background1" w:themeShade="BF"/>
          <w:sz w:val="16"/>
          <w:szCs w:val="16"/>
          <w:rPrChange w:id="188" w:author="Kaplan, Isaac" w:date="2017-03-24T08:40:00Z">
            <w:rPr/>
          </w:rPrChange>
        </w:rPr>
        <w:t xml:space="preserve">Chinook </w:t>
      </w:r>
      <w:r w:rsidR="00241FFD" w:rsidRPr="00D77A50">
        <w:rPr>
          <w:color w:val="BFBFBF" w:themeColor="background1" w:themeShade="BF"/>
          <w:sz w:val="16"/>
          <w:szCs w:val="16"/>
          <w:rPrChange w:id="189" w:author="Kaplan, Isaac" w:date="2017-03-24T08:40:00Z">
            <w:rPr/>
          </w:rPrChange>
        </w:rPr>
        <w:t xml:space="preserve">salmon </w:t>
      </w:r>
      <w:r w:rsidRPr="00D77A50">
        <w:rPr>
          <w:color w:val="BFBFBF" w:themeColor="background1" w:themeShade="BF"/>
          <w:sz w:val="16"/>
          <w:szCs w:val="16"/>
          <w:rPrChange w:id="190" w:author="Kaplan, Isaac" w:date="2017-03-24T08:40:00Z">
            <w:rPr/>
          </w:rPrChange>
        </w:rPr>
        <w:t xml:space="preserve">biomass consumed by </w:t>
      </w:r>
      <w:r w:rsidR="0078204F" w:rsidRPr="00D77A50">
        <w:rPr>
          <w:color w:val="BFBFBF" w:themeColor="background1" w:themeShade="BF"/>
          <w:sz w:val="16"/>
          <w:szCs w:val="16"/>
          <w:rPrChange w:id="191" w:author="Kaplan, Isaac" w:date="2017-03-24T08:40:00Z">
            <w:rPr/>
          </w:rPrChange>
        </w:rPr>
        <w:t>the marine mammal predators</w:t>
      </w:r>
      <w:r w:rsidRPr="00D77A50">
        <w:rPr>
          <w:color w:val="BFBFBF" w:themeColor="background1" w:themeShade="BF"/>
          <w:sz w:val="16"/>
          <w:szCs w:val="16"/>
          <w:rPrChange w:id="192" w:author="Kaplan, Isaac" w:date="2017-03-24T08:40:00Z">
            <w:rPr/>
          </w:rPrChange>
        </w:rPr>
        <w:t xml:space="preserve"> </w:t>
      </w:r>
      <w:ins w:id="193" w:author="Kaplan, Isaac" w:date="2017-02-10T23:14:00Z">
        <w:r w:rsidR="0018271B" w:rsidRPr="00D77A50">
          <w:rPr>
            <w:color w:val="BFBFBF" w:themeColor="background1" w:themeShade="BF"/>
            <w:sz w:val="16"/>
            <w:szCs w:val="16"/>
            <w:rPrChange w:id="194" w:author="Kaplan, Isaac" w:date="2017-03-24T08:40:00Z">
              <w:rPr/>
            </w:rPrChange>
          </w:rPr>
          <w:t>was estimated to have incr</w:t>
        </w:r>
      </w:ins>
      <w:del w:id="195" w:author="Kaplan, Isaac" w:date="2017-02-10T23:14:00Z">
        <w:r w:rsidRPr="00D77A50" w:rsidDel="0018271B">
          <w:rPr>
            <w:color w:val="BFBFBF" w:themeColor="background1" w:themeShade="BF"/>
            <w:sz w:val="16"/>
            <w:szCs w:val="16"/>
            <w:rPrChange w:id="196" w:author="Kaplan, Isaac" w:date="2017-03-24T08:40:00Z">
              <w:rPr/>
            </w:rPrChange>
          </w:rPr>
          <w:delText>incr</w:delText>
        </w:r>
      </w:del>
      <w:r w:rsidRPr="00D77A50">
        <w:rPr>
          <w:color w:val="BFBFBF" w:themeColor="background1" w:themeShade="BF"/>
          <w:sz w:val="16"/>
          <w:szCs w:val="16"/>
          <w:rPrChange w:id="197" w:author="Kaplan, Isaac" w:date="2017-03-24T08:40:00Z">
            <w:rPr/>
          </w:rPrChange>
        </w:rPr>
        <w:t xml:space="preserve">eased steadily over the entire study period from </w:t>
      </w:r>
      <w:del w:id="198" w:author="Client Services" w:date="2017-03-03T15:11:00Z">
        <w:r w:rsidRPr="00D77A50" w:rsidDel="00C02954">
          <w:rPr>
            <w:color w:val="BFBFBF" w:themeColor="background1" w:themeShade="BF"/>
            <w:sz w:val="16"/>
            <w:szCs w:val="16"/>
            <w:rPrChange w:id="199" w:author="Kaplan, Isaac" w:date="2017-03-24T08:40:00Z">
              <w:rPr/>
            </w:rPrChange>
          </w:rPr>
          <w:delText>13.2</w:delText>
        </w:r>
      </w:del>
      <w:ins w:id="200" w:author="Client Services" w:date="2017-03-03T15:11:00Z">
        <w:r w:rsidR="00C02954" w:rsidRPr="00D77A50">
          <w:rPr>
            <w:color w:val="BFBFBF" w:themeColor="background1" w:themeShade="BF"/>
            <w:sz w:val="16"/>
            <w:szCs w:val="16"/>
            <w:rPrChange w:id="201" w:author="Kaplan, Isaac" w:date="2017-03-24T08:40:00Z">
              <w:rPr/>
            </w:rPrChange>
          </w:rPr>
          <w:t>9,900</w:t>
        </w:r>
      </w:ins>
      <w:r w:rsidRPr="00D77A50">
        <w:rPr>
          <w:color w:val="BFBFBF" w:themeColor="background1" w:themeShade="BF"/>
          <w:sz w:val="16"/>
          <w:szCs w:val="16"/>
          <w:rPrChange w:id="202" w:author="Kaplan, Isaac" w:date="2017-03-24T08:40:00Z">
            <w:rPr/>
          </w:rPrChange>
        </w:rPr>
        <w:t xml:space="preserve"> </w:t>
      </w:r>
      <w:del w:id="203" w:author="Client Services" w:date="2017-03-03T15:11:00Z">
        <w:r w:rsidRPr="00D77A50" w:rsidDel="00C02954">
          <w:rPr>
            <w:color w:val="BFBFBF" w:themeColor="background1" w:themeShade="BF"/>
            <w:sz w:val="16"/>
            <w:szCs w:val="16"/>
            <w:rPrChange w:id="204" w:author="Kaplan, Isaac" w:date="2017-03-24T08:40:00Z">
              <w:rPr/>
            </w:rPrChange>
          </w:rPr>
          <w:delText xml:space="preserve">thousand </w:delText>
        </w:r>
      </w:del>
      <w:r w:rsidRPr="00D77A50">
        <w:rPr>
          <w:color w:val="BFBFBF" w:themeColor="background1" w:themeShade="BF"/>
          <w:sz w:val="16"/>
          <w:szCs w:val="16"/>
          <w:rPrChange w:id="205" w:author="Kaplan, Isaac" w:date="2017-03-24T08:40:00Z">
            <w:rPr/>
          </w:rPrChange>
        </w:rPr>
        <w:t xml:space="preserve">to </w:t>
      </w:r>
      <w:del w:id="206" w:author="Client Services" w:date="2017-03-03T15:11:00Z">
        <w:r w:rsidRPr="00D77A50" w:rsidDel="00C02954">
          <w:rPr>
            <w:color w:val="BFBFBF" w:themeColor="background1" w:themeShade="BF"/>
            <w:sz w:val="16"/>
            <w:szCs w:val="16"/>
            <w:rPrChange w:id="207" w:author="Kaplan, Isaac" w:date="2017-03-24T08:40:00Z">
              <w:rPr/>
            </w:rPrChange>
          </w:rPr>
          <w:delText>32.9 thousand</w:delText>
        </w:r>
      </w:del>
      <w:ins w:id="208" w:author="Client Services" w:date="2017-03-03T15:11:00Z">
        <w:r w:rsidR="00FC24A4" w:rsidRPr="00D77A50">
          <w:rPr>
            <w:color w:val="BFBFBF" w:themeColor="background1" w:themeShade="BF"/>
            <w:sz w:val="16"/>
            <w:szCs w:val="16"/>
            <w:rPrChange w:id="209" w:author="Kaplan, Isaac" w:date="2017-03-24T08:40:00Z">
              <w:rPr/>
            </w:rPrChange>
          </w:rPr>
          <w:t>2</w:t>
        </w:r>
      </w:ins>
      <w:ins w:id="210" w:author="Client Services" w:date="2017-03-05T16:58:00Z">
        <w:r w:rsidR="0072289B" w:rsidRPr="00D77A50">
          <w:rPr>
            <w:color w:val="BFBFBF" w:themeColor="background1" w:themeShade="BF"/>
            <w:sz w:val="16"/>
            <w:szCs w:val="16"/>
            <w:rPrChange w:id="211" w:author="Kaplan, Isaac" w:date="2017-03-24T08:40:00Z">
              <w:rPr/>
            </w:rPrChange>
          </w:rPr>
          <w:t>6</w:t>
        </w:r>
      </w:ins>
      <w:ins w:id="212" w:author="Client Services" w:date="2017-03-03T15:11:00Z">
        <w:r w:rsidR="00C02954" w:rsidRPr="00D77A50">
          <w:rPr>
            <w:color w:val="BFBFBF" w:themeColor="background1" w:themeShade="BF"/>
            <w:sz w:val="16"/>
            <w:szCs w:val="16"/>
            <w:rPrChange w:id="213" w:author="Kaplan, Isaac" w:date="2017-03-24T08:40:00Z">
              <w:rPr/>
            </w:rPrChange>
          </w:rPr>
          <w:t>,</w:t>
        </w:r>
      </w:ins>
      <w:ins w:id="214" w:author="Client Services" w:date="2017-03-05T16:58:00Z">
        <w:r w:rsidR="0072289B" w:rsidRPr="00D77A50">
          <w:rPr>
            <w:color w:val="BFBFBF" w:themeColor="background1" w:themeShade="BF"/>
            <w:sz w:val="16"/>
            <w:szCs w:val="16"/>
            <w:rPrChange w:id="215" w:author="Kaplan, Isaac" w:date="2017-03-24T08:40:00Z">
              <w:rPr/>
            </w:rPrChange>
          </w:rPr>
          <w:t>4</w:t>
        </w:r>
      </w:ins>
      <w:ins w:id="216" w:author="Client Services" w:date="2017-03-03T15:11:00Z">
        <w:r w:rsidR="00C02954" w:rsidRPr="00D77A50">
          <w:rPr>
            <w:color w:val="BFBFBF" w:themeColor="background1" w:themeShade="BF"/>
            <w:sz w:val="16"/>
            <w:szCs w:val="16"/>
            <w:rPrChange w:id="217" w:author="Kaplan, Isaac" w:date="2017-03-24T08:40:00Z">
              <w:rPr/>
            </w:rPrChange>
          </w:rPr>
          <w:t>00</w:t>
        </w:r>
      </w:ins>
      <w:r w:rsidRPr="00D77A50">
        <w:rPr>
          <w:color w:val="BFBFBF" w:themeColor="background1" w:themeShade="BF"/>
          <w:sz w:val="16"/>
          <w:szCs w:val="16"/>
          <w:rPrChange w:id="218" w:author="Kaplan, Isaac" w:date="2017-03-24T08:40:00Z">
            <w:rPr/>
          </w:rPrChange>
        </w:rPr>
        <w:t xml:space="preserve"> me</w:t>
      </w:r>
      <w:r w:rsidRPr="00D77A50">
        <w:rPr>
          <w:color w:val="BFBFBF" w:themeColor="background1" w:themeShade="BF"/>
          <w:sz w:val="16"/>
          <w:szCs w:val="16"/>
          <w:highlight w:val="yellow"/>
          <w:rPrChange w:id="219" w:author="Kaplan, Isaac" w:date="2017-03-24T08:40:00Z">
            <w:rPr>
              <w:highlight w:val="yellow"/>
            </w:rPr>
          </w:rPrChange>
        </w:rPr>
        <w:t>tric</w:t>
      </w:r>
      <w:del w:id="220" w:author="Client Services" w:date="2017-03-03T15:11:00Z">
        <w:r w:rsidRPr="00D77A50" w:rsidDel="00C02954">
          <w:rPr>
            <w:color w:val="BFBFBF" w:themeColor="background1" w:themeShade="BF"/>
            <w:sz w:val="16"/>
            <w:szCs w:val="16"/>
            <w:highlight w:val="yellow"/>
            <w:rPrChange w:id="221" w:author="Kaplan, Isaac" w:date="2017-03-24T08:40:00Z">
              <w:rPr>
                <w:highlight w:val="yellow"/>
              </w:rPr>
            </w:rPrChange>
          </w:rPr>
          <w:delText>?</w:delText>
        </w:r>
      </w:del>
      <w:r w:rsidRPr="00D77A50">
        <w:rPr>
          <w:color w:val="BFBFBF" w:themeColor="background1" w:themeShade="BF"/>
          <w:sz w:val="16"/>
          <w:szCs w:val="16"/>
          <w:rPrChange w:id="222" w:author="Kaplan, Isaac" w:date="2017-03-24T08:40:00Z">
            <w:rPr/>
          </w:rPrChange>
        </w:rPr>
        <w:t xml:space="preserve"> tons (</w:t>
      </w:r>
      <w:ins w:id="223" w:author="Client Services" w:date="2017-03-06T00:25:00Z">
        <w:r w:rsidR="00AD6293" w:rsidRPr="00D77A50">
          <w:rPr>
            <w:color w:val="BFBFBF" w:themeColor="background1" w:themeShade="BF"/>
            <w:sz w:val="16"/>
            <w:szCs w:val="16"/>
            <w:rPrChange w:id="224" w:author="Kaplan, Isaac" w:date="2017-03-24T08:40:00Z">
              <w:rPr/>
            </w:rPrChange>
          </w:rPr>
          <w:fldChar w:fldCharType="begin"/>
        </w:r>
        <w:r w:rsidR="00AD6293" w:rsidRPr="00D77A50">
          <w:rPr>
            <w:color w:val="BFBFBF" w:themeColor="background1" w:themeShade="BF"/>
            <w:sz w:val="16"/>
            <w:szCs w:val="16"/>
            <w:rPrChange w:id="225" w:author="Kaplan, Isaac" w:date="2017-03-24T08:40:00Z">
              <w:rPr/>
            </w:rPrChange>
          </w:rPr>
          <w:instrText xml:space="preserve"> REF _Ref467774229 \h </w:instrText>
        </w:r>
      </w:ins>
      <w:r w:rsidR="00D77A50" w:rsidRPr="00D77A50">
        <w:rPr>
          <w:color w:val="BFBFBF" w:themeColor="background1" w:themeShade="BF"/>
          <w:sz w:val="16"/>
          <w:szCs w:val="16"/>
          <w:rPrChange w:id="226" w:author="Kaplan, Isaac" w:date="2017-03-24T08:40:00Z">
            <w:rPr>
              <w:sz w:val="16"/>
              <w:szCs w:val="16"/>
            </w:rPr>
          </w:rPrChange>
        </w:rPr>
        <w:instrText xml:space="preserve"> \* MERGEFORMAT </w:instrText>
      </w:r>
      <w:r w:rsidR="00AD6293" w:rsidRPr="00D77A50">
        <w:rPr>
          <w:color w:val="BFBFBF" w:themeColor="background1" w:themeShade="BF"/>
          <w:sz w:val="16"/>
          <w:szCs w:val="16"/>
          <w:rPrChange w:id="227" w:author="Kaplan, Isaac" w:date="2017-03-24T08:40:00Z">
            <w:rPr>
              <w:color w:val="BFBFBF" w:themeColor="background1" w:themeShade="BF"/>
              <w:sz w:val="16"/>
              <w:szCs w:val="16"/>
            </w:rPr>
          </w:rPrChange>
        </w:rPr>
      </w:r>
      <w:r w:rsidR="00AD6293" w:rsidRPr="00D77A50">
        <w:rPr>
          <w:color w:val="BFBFBF" w:themeColor="background1" w:themeShade="BF"/>
          <w:sz w:val="16"/>
          <w:szCs w:val="16"/>
          <w:rPrChange w:id="228" w:author="Kaplan, Isaac" w:date="2017-03-24T08:40:00Z">
            <w:rPr/>
          </w:rPrChange>
        </w:rPr>
        <w:fldChar w:fldCharType="separate"/>
      </w:r>
      <w:ins w:id="229" w:author="Client Services" w:date="2017-03-06T00:25:00Z">
        <w:r w:rsidR="00AD6293" w:rsidRPr="00D77A50">
          <w:rPr>
            <w:color w:val="BFBFBF" w:themeColor="background1" w:themeShade="BF"/>
            <w:sz w:val="16"/>
            <w:szCs w:val="16"/>
            <w:rPrChange w:id="230" w:author="Kaplan, Isaac" w:date="2017-03-24T08:40:00Z">
              <w:rPr/>
            </w:rPrChange>
          </w:rPr>
          <w:t xml:space="preserve">Figure </w:t>
        </w:r>
        <w:r w:rsidR="00AD6293" w:rsidRPr="00D77A50">
          <w:rPr>
            <w:noProof/>
            <w:color w:val="BFBFBF" w:themeColor="background1" w:themeShade="BF"/>
            <w:sz w:val="16"/>
            <w:szCs w:val="16"/>
            <w:rPrChange w:id="231" w:author="Kaplan, Isaac" w:date="2017-03-24T08:40:00Z">
              <w:rPr>
                <w:noProof/>
              </w:rPr>
            </w:rPrChange>
          </w:rPr>
          <w:t>3</w:t>
        </w:r>
        <w:r w:rsidR="00AD6293" w:rsidRPr="00D77A50">
          <w:rPr>
            <w:color w:val="BFBFBF" w:themeColor="background1" w:themeShade="BF"/>
            <w:sz w:val="16"/>
            <w:szCs w:val="16"/>
            <w:rPrChange w:id="232" w:author="Kaplan, Isaac" w:date="2017-03-24T08:40:00Z">
              <w:rPr/>
            </w:rPrChange>
          </w:rPr>
          <w:fldChar w:fldCharType="end"/>
        </w:r>
      </w:ins>
      <w:del w:id="233" w:author="Client Services" w:date="2017-03-03T15:11:00Z">
        <w:r w:rsidRPr="00D77A50" w:rsidDel="00C02954">
          <w:rPr>
            <w:color w:val="BFBFBF" w:themeColor="background1" w:themeShade="BF"/>
            <w:sz w:val="16"/>
            <w:szCs w:val="16"/>
            <w:rPrChange w:id="234" w:author="Kaplan, Isaac" w:date="2017-03-24T08:40:00Z">
              <w:rPr/>
            </w:rPrChange>
          </w:rPr>
          <w:delText>Figure 3a</w:delText>
        </w:r>
      </w:del>
      <w:r w:rsidRPr="00D77A50">
        <w:rPr>
          <w:color w:val="BFBFBF" w:themeColor="background1" w:themeShade="BF"/>
          <w:sz w:val="16"/>
          <w:szCs w:val="16"/>
          <w:rPrChange w:id="235" w:author="Kaplan, Isaac" w:date="2017-03-24T08:40:00Z">
            <w:rPr/>
          </w:rPrChange>
        </w:rPr>
        <w:t xml:space="preserve">). </w:t>
      </w:r>
      <w:r w:rsidR="0078204F" w:rsidRPr="00D77A50">
        <w:rPr>
          <w:color w:val="BFBFBF" w:themeColor="background1" w:themeShade="BF"/>
          <w:sz w:val="16"/>
          <w:szCs w:val="16"/>
          <w:rPrChange w:id="236" w:author="Kaplan, Isaac" w:date="2017-03-24T08:40:00Z">
            <w:rPr/>
          </w:rPrChange>
        </w:rPr>
        <w:t xml:space="preserve">The </w:t>
      </w:r>
      <w:ins w:id="237" w:author="Kaplan, Isaac" w:date="2017-02-10T23:16:00Z">
        <w:r w:rsidR="00732E1C" w:rsidRPr="00D77A50">
          <w:rPr>
            <w:color w:val="BFBFBF" w:themeColor="background1" w:themeShade="BF"/>
            <w:sz w:val="16"/>
            <w:szCs w:val="16"/>
            <w:rPrChange w:id="238" w:author="Kaplan, Isaac" w:date="2017-03-24T08:40:00Z">
              <w:rPr/>
            </w:rPrChange>
          </w:rPr>
          <w:t xml:space="preserve">estimated </w:t>
        </w:r>
      </w:ins>
      <w:r w:rsidR="0078204F" w:rsidRPr="00D77A50">
        <w:rPr>
          <w:color w:val="BFBFBF" w:themeColor="background1" w:themeShade="BF"/>
          <w:sz w:val="16"/>
          <w:szCs w:val="16"/>
          <w:rPrChange w:id="239" w:author="Kaplan, Isaac" w:date="2017-03-24T08:40:00Z">
            <w:rPr/>
          </w:rPrChange>
        </w:rPr>
        <w:t xml:space="preserve">increase in predation was directly related to </w:t>
      </w:r>
      <w:commentRangeStart w:id="240"/>
      <w:r w:rsidR="0078204F" w:rsidRPr="00D77A50">
        <w:rPr>
          <w:color w:val="BFBFBF" w:themeColor="background1" w:themeShade="BF"/>
          <w:sz w:val="16"/>
          <w:szCs w:val="16"/>
          <w:rPrChange w:id="241" w:author="Kaplan, Isaac" w:date="2017-03-24T08:40:00Z">
            <w:rPr/>
          </w:rPrChange>
        </w:rPr>
        <w:t>increasing predator abundance</w:t>
      </w:r>
      <w:commentRangeEnd w:id="240"/>
      <w:r w:rsidR="0078204F" w:rsidRPr="00D77A50">
        <w:rPr>
          <w:rStyle w:val="CommentReference"/>
          <w:color w:val="BFBFBF" w:themeColor="background1" w:themeShade="BF"/>
          <w:rPrChange w:id="242" w:author="Kaplan, Isaac" w:date="2017-03-24T08:40:00Z">
            <w:rPr>
              <w:rStyle w:val="CommentReference"/>
            </w:rPr>
          </w:rPrChange>
        </w:rPr>
        <w:commentReference w:id="240"/>
      </w:r>
      <w:r w:rsidR="0078204F" w:rsidRPr="00D77A50">
        <w:rPr>
          <w:color w:val="BFBFBF" w:themeColor="background1" w:themeShade="BF"/>
          <w:sz w:val="16"/>
          <w:szCs w:val="16"/>
          <w:rPrChange w:id="243" w:author="Kaplan, Isaac" w:date="2017-03-24T08:40:00Z">
            <w:rPr/>
          </w:rPrChange>
        </w:rPr>
        <w:t xml:space="preserve">.  </w:t>
      </w:r>
      <w:r w:rsidRPr="00D77A50">
        <w:rPr>
          <w:color w:val="BFBFBF" w:themeColor="background1" w:themeShade="BF"/>
          <w:sz w:val="16"/>
          <w:szCs w:val="16"/>
          <w:rPrChange w:id="244" w:author="Kaplan, Isaac" w:date="2017-03-24T08:40:00Z">
            <w:rPr/>
          </w:rPrChange>
        </w:rPr>
        <w:t xml:space="preserve">Killer whales </w:t>
      </w:r>
      <w:r w:rsidR="0078204F" w:rsidRPr="00D77A50">
        <w:rPr>
          <w:color w:val="BFBFBF" w:themeColor="background1" w:themeShade="BF"/>
          <w:sz w:val="16"/>
          <w:szCs w:val="16"/>
          <w:rPrChange w:id="245" w:author="Kaplan, Isaac" w:date="2017-03-24T08:40:00Z">
            <w:rPr/>
          </w:rPrChange>
        </w:rPr>
        <w:t xml:space="preserve">increased </w:t>
      </w:r>
      <w:del w:id="246" w:author="Kaplan, Isaac" w:date="2017-02-21T12:03:00Z">
        <w:r w:rsidR="0078204F" w:rsidRPr="00D77A50" w:rsidDel="005C0E93">
          <w:rPr>
            <w:color w:val="BFBFBF" w:themeColor="background1" w:themeShade="BF"/>
            <w:sz w:val="16"/>
            <w:szCs w:val="16"/>
            <w:rPrChange w:id="247" w:author="Kaplan, Isaac" w:date="2017-03-24T08:40:00Z">
              <w:rPr/>
            </w:rPrChange>
          </w:rPr>
          <w:delText xml:space="preserve">from </w:delText>
        </w:r>
      </w:del>
      <w:r w:rsidR="001B6CF8" w:rsidRPr="00D77A50">
        <w:rPr>
          <w:color w:val="BFBFBF" w:themeColor="background1" w:themeShade="BF"/>
          <w:sz w:val="16"/>
          <w:szCs w:val="16"/>
          <w:rPrChange w:id="248" w:author="Kaplan, Isaac" w:date="2017-03-24T08:40:00Z">
            <w:rPr/>
          </w:rPrChange>
        </w:rPr>
        <w:t xml:space="preserve">from </w:t>
      </w:r>
      <w:commentRangeStart w:id="249"/>
      <w:del w:id="250" w:author="Client Services" w:date="2017-03-03T15:11:00Z">
        <w:r w:rsidR="001B6CF8" w:rsidRPr="00D77A50" w:rsidDel="00C02954">
          <w:rPr>
            <w:color w:val="BFBFBF" w:themeColor="background1" w:themeShade="BF"/>
            <w:sz w:val="16"/>
            <w:szCs w:val="16"/>
            <w:rPrChange w:id="251" w:author="Kaplan, Isaac" w:date="2017-03-24T08:40:00Z">
              <w:rPr/>
            </w:rPrChange>
          </w:rPr>
          <w:delText xml:space="preserve">350 </w:delText>
        </w:r>
      </w:del>
      <w:ins w:id="252" w:author="Client Services" w:date="2017-03-03T15:11:00Z">
        <w:r w:rsidR="00C02954" w:rsidRPr="00D77A50">
          <w:rPr>
            <w:color w:val="BFBFBF" w:themeColor="background1" w:themeShade="BF"/>
            <w:sz w:val="16"/>
            <w:szCs w:val="16"/>
            <w:rPrChange w:id="253" w:author="Kaplan, Isaac" w:date="2017-03-24T08:40:00Z">
              <w:rPr>
                <w:highlight w:val="yellow"/>
              </w:rPr>
            </w:rPrChange>
          </w:rPr>
          <w:t xml:space="preserve">292 </w:t>
        </w:r>
      </w:ins>
      <w:r w:rsidR="001B6CF8" w:rsidRPr="00D77A50">
        <w:rPr>
          <w:color w:val="BFBFBF" w:themeColor="background1" w:themeShade="BF"/>
          <w:sz w:val="16"/>
          <w:szCs w:val="16"/>
          <w:rPrChange w:id="254" w:author="Kaplan, Isaac" w:date="2017-03-24T08:40:00Z">
            <w:rPr/>
          </w:rPrChange>
        </w:rPr>
        <w:t xml:space="preserve">to </w:t>
      </w:r>
      <w:del w:id="255" w:author="Client Services" w:date="2017-03-03T15:12:00Z">
        <w:r w:rsidR="001B6CF8" w:rsidRPr="00D77A50" w:rsidDel="00C02954">
          <w:rPr>
            <w:color w:val="BFBFBF" w:themeColor="background1" w:themeShade="BF"/>
            <w:sz w:val="16"/>
            <w:szCs w:val="16"/>
            <w:rPrChange w:id="256" w:author="Kaplan, Isaac" w:date="2017-03-24T08:40:00Z">
              <w:rPr/>
            </w:rPrChange>
          </w:rPr>
          <w:delText xml:space="preserve">350 </w:delText>
        </w:r>
      </w:del>
      <w:ins w:id="257" w:author="Client Services" w:date="2017-03-03T15:12:00Z">
        <w:r w:rsidR="00C02954" w:rsidRPr="00D77A50">
          <w:rPr>
            <w:color w:val="BFBFBF" w:themeColor="background1" w:themeShade="BF"/>
            <w:sz w:val="16"/>
            <w:szCs w:val="16"/>
            <w:rPrChange w:id="258" w:author="Kaplan, Isaac" w:date="2017-03-24T08:40:00Z">
              <w:rPr/>
            </w:rPrChange>
          </w:rPr>
          <w:t xml:space="preserve">644 </w:t>
        </w:r>
      </w:ins>
      <w:r w:rsidR="001B6CF8" w:rsidRPr="00D77A50">
        <w:rPr>
          <w:color w:val="BFBFBF" w:themeColor="background1" w:themeShade="BF"/>
          <w:sz w:val="16"/>
          <w:szCs w:val="16"/>
          <w:rPrChange w:id="259" w:author="Kaplan, Isaac" w:date="2017-03-24T08:40:00Z">
            <w:rPr/>
          </w:rPrChange>
        </w:rPr>
        <w:t xml:space="preserve">individual </w:t>
      </w:r>
      <w:commentRangeEnd w:id="249"/>
      <w:r w:rsidR="008C06DB" w:rsidRPr="00D77A50">
        <w:rPr>
          <w:rStyle w:val="CommentReference"/>
          <w:color w:val="BFBFBF" w:themeColor="background1" w:themeShade="BF"/>
          <w:rPrChange w:id="260" w:author="Kaplan, Isaac" w:date="2017-03-24T08:40:00Z">
            <w:rPr>
              <w:rStyle w:val="CommentReference"/>
            </w:rPr>
          </w:rPrChange>
        </w:rPr>
        <w:commentReference w:id="249"/>
      </w:r>
      <w:r w:rsidR="001B6CF8" w:rsidRPr="00D77A50">
        <w:rPr>
          <w:color w:val="BFBFBF" w:themeColor="background1" w:themeShade="BF"/>
          <w:sz w:val="16"/>
          <w:szCs w:val="16"/>
          <w:rPrChange w:id="261" w:author="Kaplan, Isaac" w:date="2017-03-24T08:40:00Z">
            <w:rPr/>
          </w:rPrChange>
        </w:rPr>
        <w:t xml:space="preserve">resident killer whales, </w:t>
      </w:r>
      <w:commentRangeStart w:id="262"/>
      <w:r w:rsidRPr="00D77A50">
        <w:rPr>
          <w:color w:val="BFBFBF" w:themeColor="background1" w:themeShade="BF"/>
          <w:sz w:val="16"/>
          <w:szCs w:val="16"/>
          <w:rPrChange w:id="263" w:author="Kaplan, Isaac" w:date="2017-03-24T08:40:00Z">
            <w:rPr/>
          </w:rPrChange>
        </w:rPr>
        <w:t>harbor seals increased f</w:t>
      </w:r>
      <w:r w:rsidR="001B6CF8" w:rsidRPr="00D77A50">
        <w:rPr>
          <w:color w:val="BFBFBF" w:themeColor="background1" w:themeShade="BF"/>
          <w:sz w:val="16"/>
          <w:szCs w:val="16"/>
          <w:rPrChange w:id="264" w:author="Kaplan, Isaac" w:date="2017-03-24T08:40:00Z">
            <w:rPr/>
          </w:rPrChange>
        </w:rPr>
        <w:t xml:space="preserve">rom 210 thousand to 355 thousand, </w:t>
      </w:r>
      <w:r w:rsidRPr="00D77A50">
        <w:rPr>
          <w:color w:val="BFBFBF" w:themeColor="background1" w:themeShade="BF"/>
          <w:sz w:val="16"/>
          <w:szCs w:val="16"/>
          <w:rPrChange w:id="265" w:author="Kaplan, Isaac" w:date="2017-03-24T08:40:00Z">
            <w:rPr/>
          </w:rPrChange>
        </w:rPr>
        <w:t>California sea lions ages (</w:t>
      </w:r>
      <w:r w:rsidRPr="00D77A50">
        <w:rPr>
          <w:color w:val="BFBFBF" w:themeColor="background1" w:themeShade="BF"/>
          <w:sz w:val="16"/>
          <w:szCs w:val="16"/>
          <w:rPrChange w:id="266" w:author="Kaplan, Isaac" w:date="2017-03-24T08:40:00Z">
            <w:rPr/>
          </w:rPrChange>
        </w:rPr>
        <w:sym w:font="Symbol" w:char="F0B3"/>
      </w:r>
      <w:r w:rsidRPr="00D77A50">
        <w:rPr>
          <w:color w:val="BFBFBF" w:themeColor="background1" w:themeShade="BF"/>
          <w:sz w:val="16"/>
          <w:szCs w:val="16"/>
          <w:rPrChange w:id="267" w:author="Kaplan, Isaac" w:date="2017-03-24T08:40:00Z">
            <w:rPr/>
          </w:rPrChange>
        </w:rPr>
        <w:t xml:space="preserve"> 6 years of age) increased </w:t>
      </w:r>
      <w:r w:rsidR="001B6CF8" w:rsidRPr="00D77A50">
        <w:rPr>
          <w:color w:val="BFBFBF" w:themeColor="background1" w:themeShade="BF"/>
          <w:sz w:val="16"/>
          <w:szCs w:val="16"/>
          <w:rPrChange w:id="268" w:author="Kaplan, Isaac" w:date="2017-03-24T08:40:00Z">
            <w:rPr/>
          </w:rPrChange>
        </w:rPr>
        <w:t xml:space="preserve">from 6 thousand to </w:t>
      </w:r>
      <w:del w:id="269" w:author="Client Services" w:date="2017-03-03T15:12:00Z">
        <w:r w:rsidR="001B6CF8" w:rsidRPr="00D77A50" w:rsidDel="00C02954">
          <w:rPr>
            <w:color w:val="BFBFBF" w:themeColor="background1" w:themeShade="BF"/>
            <w:sz w:val="16"/>
            <w:szCs w:val="16"/>
            <w:rPrChange w:id="270" w:author="Kaplan, Isaac" w:date="2017-03-24T08:40:00Z">
              <w:rPr/>
            </w:rPrChange>
          </w:rPr>
          <w:delText xml:space="preserve">55 </w:delText>
        </w:r>
      </w:del>
      <w:ins w:id="271" w:author="Client Services" w:date="2017-03-03T15:12:00Z">
        <w:r w:rsidR="00C02954" w:rsidRPr="00D77A50">
          <w:rPr>
            <w:color w:val="BFBFBF" w:themeColor="background1" w:themeShade="BF"/>
            <w:sz w:val="16"/>
            <w:szCs w:val="16"/>
            <w:rPrChange w:id="272" w:author="Kaplan, Isaac" w:date="2017-03-24T08:40:00Z">
              <w:rPr/>
            </w:rPrChange>
          </w:rPr>
          <w:t xml:space="preserve">47 </w:t>
        </w:r>
      </w:ins>
      <w:r w:rsidR="001B6CF8" w:rsidRPr="00D77A50">
        <w:rPr>
          <w:color w:val="BFBFBF" w:themeColor="background1" w:themeShade="BF"/>
          <w:sz w:val="16"/>
          <w:szCs w:val="16"/>
          <w:rPrChange w:id="273" w:author="Kaplan, Isaac" w:date="2017-03-24T08:40:00Z">
            <w:rPr/>
          </w:rPrChange>
        </w:rPr>
        <w:t xml:space="preserve">thousand, and </w:t>
      </w:r>
      <w:r w:rsidRPr="00D77A50">
        <w:rPr>
          <w:color w:val="BFBFBF" w:themeColor="background1" w:themeShade="BF"/>
          <w:sz w:val="16"/>
          <w:szCs w:val="16"/>
          <w:rPrChange w:id="274" w:author="Kaplan, Isaac" w:date="2017-03-24T08:40:00Z">
            <w:rPr/>
          </w:rPrChange>
        </w:rPr>
        <w:t xml:space="preserve">Steller sea lions increased </w:t>
      </w:r>
      <w:r w:rsidR="001B6CF8" w:rsidRPr="00D77A50">
        <w:rPr>
          <w:color w:val="BFBFBF" w:themeColor="background1" w:themeShade="BF"/>
          <w:sz w:val="16"/>
          <w:szCs w:val="16"/>
          <w:rPrChange w:id="275" w:author="Kaplan, Isaac" w:date="2017-03-24T08:40:00Z">
            <w:rPr/>
          </w:rPrChange>
        </w:rPr>
        <w:t>from</w:t>
      </w:r>
      <w:commentRangeStart w:id="276"/>
      <w:r w:rsidR="001B6CF8" w:rsidRPr="00D77A50">
        <w:rPr>
          <w:color w:val="BFBFBF" w:themeColor="background1" w:themeShade="BF"/>
          <w:sz w:val="16"/>
          <w:szCs w:val="16"/>
          <w:rPrChange w:id="277" w:author="Kaplan, Isaac" w:date="2017-03-24T08:40:00Z">
            <w:rPr/>
          </w:rPrChange>
        </w:rPr>
        <w:t xml:space="preserve"> </w:t>
      </w:r>
      <w:del w:id="278" w:author="Client Services" w:date="2017-03-05T15:21:00Z">
        <w:r w:rsidR="001B6CF8" w:rsidRPr="00D77A50" w:rsidDel="00E21B37">
          <w:rPr>
            <w:color w:val="BFBFBF" w:themeColor="background1" w:themeShade="BF"/>
            <w:sz w:val="16"/>
            <w:szCs w:val="16"/>
            <w:rPrChange w:id="279" w:author="Kaplan, Isaac" w:date="2017-03-24T08:40:00Z">
              <w:rPr/>
            </w:rPrChange>
          </w:rPr>
          <w:delText xml:space="preserve">75 </w:delText>
        </w:r>
      </w:del>
      <w:ins w:id="280" w:author="Client Services" w:date="2017-03-05T15:21:00Z">
        <w:r w:rsidR="00E21B37" w:rsidRPr="00D77A50">
          <w:rPr>
            <w:color w:val="BFBFBF" w:themeColor="background1" w:themeShade="BF"/>
            <w:sz w:val="16"/>
            <w:szCs w:val="16"/>
            <w:rPrChange w:id="281" w:author="Kaplan, Isaac" w:date="2017-03-24T08:40:00Z">
              <w:rPr/>
            </w:rPrChange>
          </w:rPr>
          <w:t xml:space="preserve">74 </w:t>
        </w:r>
      </w:ins>
      <w:r w:rsidR="001B6CF8" w:rsidRPr="00D77A50">
        <w:rPr>
          <w:color w:val="BFBFBF" w:themeColor="background1" w:themeShade="BF"/>
          <w:sz w:val="16"/>
          <w:szCs w:val="16"/>
          <w:rPrChange w:id="282" w:author="Kaplan, Isaac" w:date="2017-03-24T08:40:00Z">
            <w:rPr/>
          </w:rPrChange>
        </w:rPr>
        <w:t xml:space="preserve">thousand to </w:t>
      </w:r>
      <w:del w:id="283" w:author="Client Services" w:date="2017-03-05T15:21:00Z">
        <w:r w:rsidR="001B6CF8" w:rsidRPr="00D77A50" w:rsidDel="00E21B37">
          <w:rPr>
            <w:color w:val="BFBFBF" w:themeColor="background1" w:themeShade="BF"/>
            <w:sz w:val="16"/>
            <w:szCs w:val="16"/>
            <w:rPrChange w:id="284" w:author="Kaplan, Isaac" w:date="2017-03-24T08:40:00Z">
              <w:rPr/>
            </w:rPrChange>
          </w:rPr>
          <w:delText xml:space="preserve">80 </w:delText>
        </w:r>
      </w:del>
      <w:ins w:id="285" w:author="Client Services" w:date="2017-03-05T15:21:00Z">
        <w:r w:rsidR="00E21B37" w:rsidRPr="00D77A50">
          <w:rPr>
            <w:color w:val="BFBFBF" w:themeColor="background1" w:themeShade="BF"/>
            <w:sz w:val="16"/>
            <w:szCs w:val="16"/>
            <w:rPrChange w:id="286" w:author="Kaplan, Isaac" w:date="2017-03-24T08:40:00Z">
              <w:rPr/>
            </w:rPrChange>
          </w:rPr>
          <w:t xml:space="preserve">79 </w:t>
        </w:r>
      </w:ins>
      <w:r w:rsidR="001B6CF8" w:rsidRPr="00D77A50">
        <w:rPr>
          <w:color w:val="BFBFBF" w:themeColor="background1" w:themeShade="BF"/>
          <w:sz w:val="16"/>
          <w:szCs w:val="16"/>
          <w:rPrChange w:id="287" w:author="Kaplan, Isaac" w:date="2017-03-24T08:40:00Z">
            <w:rPr/>
          </w:rPrChange>
        </w:rPr>
        <w:t>thousand</w:t>
      </w:r>
      <w:commentRangeEnd w:id="262"/>
      <w:r w:rsidR="0078204F" w:rsidRPr="00D77A50">
        <w:rPr>
          <w:rStyle w:val="CommentReference"/>
          <w:color w:val="BFBFBF" w:themeColor="background1" w:themeShade="BF"/>
          <w:rPrChange w:id="288" w:author="Kaplan, Isaac" w:date="2017-03-24T08:40:00Z">
            <w:rPr>
              <w:rStyle w:val="CommentReference"/>
            </w:rPr>
          </w:rPrChange>
        </w:rPr>
        <w:commentReference w:id="262"/>
      </w:r>
      <w:commentRangeEnd w:id="276"/>
      <w:r w:rsidR="009532B1" w:rsidRPr="00D77A50">
        <w:rPr>
          <w:rStyle w:val="CommentReference"/>
          <w:color w:val="BFBFBF" w:themeColor="background1" w:themeShade="BF"/>
          <w:rPrChange w:id="289" w:author="Kaplan, Isaac" w:date="2017-03-24T08:40:00Z">
            <w:rPr>
              <w:rStyle w:val="CommentReference"/>
            </w:rPr>
          </w:rPrChange>
        </w:rPr>
        <w:commentReference w:id="276"/>
      </w:r>
      <w:r w:rsidR="001B6CF8" w:rsidRPr="00D77A50">
        <w:rPr>
          <w:color w:val="BFBFBF" w:themeColor="background1" w:themeShade="BF"/>
          <w:sz w:val="16"/>
          <w:szCs w:val="16"/>
          <w:rPrChange w:id="290" w:author="Kaplan, Isaac" w:date="2017-03-24T08:40:00Z">
            <w:rPr/>
          </w:rPrChange>
        </w:rPr>
        <w:t xml:space="preserve">. </w:t>
      </w:r>
      <w:r w:rsidRPr="00D77A50">
        <w:rPr>
          <w:color w:val="BFBFBF" w:themeColor="background1" w:themeShade="BF"/>
          <w:sz w:val="16"/>
          <w:szCs w:val="16"/>
          <w:rPrChange w:id="291" w:author="Kaplan, Isaac" w:date="2017-03-24T08:40:00Z">
            <w:rPr/>
          </w:rPrChange>
        </w:rPr>
        <w:t xml:space="preserve">Killer whales consumed the most Chinook salmon </w:t>
      </w:r>
      <w:r w:rsidR="001B6CF8" w:rsidRPr="00D77A50">
        <w:rPr>
          <w:color w:val="BFBFBF" w:themeColor="background1" w:themeShade="BF"/>
          <w:sz w:val="16"/>
          <w:szCs w:val="16"/>
          <w:rPrChange w:id="292" w:author="Kaplan, Isaac" w:date="2017-03-24T08:40:00Z">
            <w:rPr/>
          </w:rPrChange>
        </w:rPr>
        <w:t xml:space="preserve">biomass </w:t>
      </w:r>
      <w:r w:rsidR="00C74E56" w:rsidRPr="00D77A50">
        <w:rPr>
          <w:color w:val="BFBFBF" w:themeColor="background1" w:themeShade="BF"/>
          <w:sz w:val="16"/>
          <w:szCs w:val="16"/>
          <w:rPrChange w:id="293" w:author="Kaplan, Isaac" w:date="2017-03-24T08:40:00Z">
            <w:rPr/>
          </w:rPrChange>
        </w:rPr>
        <w:t>(</w:t>
      </w:r>
      <w:ins w:id="294" w:author="Kaplan, Isaac" w:date="2017-02-21T23:26:00Z">
        <w:r w:rsidR="00B46737" w:rsidRPr="00D77A50">
          <w:rPr>
            <w:color w:val="BFBFBF" w:themeColor="background1" w:themeShade="BF"/>
            <w:sz w:val="16"/>
            <w:szCs w:val="16"/>
            <w:rPrChange w:id="295" w:author="Kaplan, Isaac" w:date="2017-03-24T08:40:00Z">
              <w:rPr/>
            </w:rPrChange>
          </w:rPr>
          <w:t xml:space="preserve">from </w:t>
        </w:r>
      </w:ins>
      <w:del w:id="296" w:author="Client Services" w:date="2017-03-03T15:13:00Z">
        <w:r w:rsidR="001B6CF8" w:rsidRPr="00D77A50" w:rsidDel="00C02954">
          <w:rPr>
            <w:color w:val="BFBFBF" w:themeColor="background1" w:themeShade="BF"/>
            <w:sz w:val="16"/>
            <w:szCs w:val="16"/>
            <w:rPrChange w:id="297" w:author="Kaplan, Isaac" w:date="2017-03-24T08:40:00Z">
              <w:rPr/>
            </w:rPrChange>
          </w:rPr>
          <w:delText xml:space="preserve">12 thousand </w:delText>
        </w:r>
      </w:del>
      <w:ins w:id="298" w:author="Client Services" w:date="2017-03-03T15:13:00Z">
        <w:r w:rsidR="00C02954" w:rsidRPr="00D77A50">
          <w:rPr>
            <w:color w:val="BFBFBF" w:themeColor="background1" w:themeShade="BF"/>
            <w:sz w:val="16"/>
            <w:szCs w:val="16"/>
            <w:rPrChange w:id="299" w:author="Kaplan, Isaac" w:date="2017-03-24T08:40:00Z">
              <w:rPr/>
            </w:rPrChange>
          </w:rPr>
          <w:t xml:space="preserve">8,900 metric </w:t>
        </w:r>
      </w:ins>
      <w:ins w:id="300" w:author="Kaplan, Isaac" w:date="2017-02-21T23:26:00Z">
        <w:r w:rsidR="00B46737" w:rsidRPr="00D77A50">
          <w:rPr>
            <w:color w:val="BFBFBF" w:themeColor="background1" w:themeShade="BF"/>
            <w:sz w:val="16"/>
            <w:szCs w:val="16"/>
            <w:rPrChange w:id="301" w:author="Kaplan, Isaac" w:date="2017-03-24T08:40:00Z">
              <w:rPr/>
            </w:rPrChange>
          </w:rPr>
          <w:t xml:space="preserve">tons in 1975 </w:t>
        </w:r>
      </w:ins>
      <w:r w:rsidR="001B6CF8" w:rsidRPr="00D77A50">
        <w:rPr>
          <w:color w:val="BFBFBF" w:themeColor="background1" w:themeShade="BF"/>
          <w:sz w:val="16"/>
          <w:szCs w:val="16"/>
          <w:rPrChange w:id="302" w:author="Kaplan, Isaac" w:date="2017-03-24T08:40:00Z">
            <w:rPr/>
          </w:rPrChange>
        </w:rPr>
        <w:t xml:space="preserve">to </w:t>
      </w:r>
      <w:del w:id="303" w:author="Client Services" w:date="2017-03-03T15:13:00Z">
        <w:r w:rsidR="001B6CF8" w:rsidRPr="00D77A50" w:rsidDel="00C02954">
          <w:rPr>
            <w:color w:val="BFBFBF" w:themeColor="background1" w:themeShade="BF"/>
            <w:sz w:val="16"/>
            <w:szCs w:val="16"/>
            <w:rPrChange w:id="304" w:author="Kaplan, Isaac" w:date="2017-03-24T08:40:00Z">
              <w:rPr/>
            </w:rPrChange>
          </w:rPr>
          <w:delText>25.3</w:delText>
        </w:r>
      </w:del>
      <w:ins w:id="305" w:author="Client Services" w:date="2017-03-03T15:13:00Z">
        <w:r w:rsidR="00C02954" w:rsidRPr="00D77A50">
          <w:rPr>
            <w:color w:val="BFBFBF" w:themeColor="background1" w:themeShade="BF"/>
            <w:sz w:val="16"/>
            <w:szCs w:val="16"/>
            <w:rPrChange w:id="306" w:author="Kaplan, Isaac" w:date="2017-03-24T08:40:00Z">
              <w:rPr/>
            </w:rPrChange>
          </w:rPr>
          <w:t>18,900 metric</w:t>
        </w:r>
      </w:ins>
      <w:r w:rsidR="001B6CF8" w:rsidRPr="00D77A50">
        <w:rPr>
          <w:color w:val="BFBFBF" w:themeColor="background1" w:themeShade="BF"/>
          <w:sz w:val="16"/>
          <w:szCs w:val="16"/>
          <w:rPrChange w:id="307" w:author="Kaplan, Isaac" w:date="2017-03-24T08:40:00Z">
            <w:rPr/>
          </w:rPrChange>
        </w:rPr>
        <w:t xml:space="preserve"> </w:t>
      </w:r>
      <w:del w:id="308" w:author="Client Services" w:date="2017-03-03T15:13:00Z">
        <w:r w:rsidR="001B6CF8" w:rsidRPr="00D77A50" w:rsidDel="00C02954">
          <w:rPr>
            <w:color w:val="BFBFBF" w:themeColor="background1" w:themeShade="BF"/>
            <w:sz w:val="16"/>
            <w:szCs w:val="16"/>
            <w:rPrChange w:id="309" w:author="Kaplan, Isaac" w:date="2017-03-24T08:40:00Z">
              <w:rPr/>
            </w:rPrChange>
          </w:rPr>
          <w:delText xml:space="preserve">thousand </w:delText>
        </w:r>
      </w:del>
      <w:r w:rsidR="001B6CF8" w:rsidRPr="00D77A50">
        <w:rPr>
          <w:color w:val="BFBFBF" w:themeColor="background1" w:themeShade="BF"/>
          <w:sz w:val="16"/>
          <w:szCs w:val="16"/>
          <w:rPrChange w:id="310" w:author="Kaplan, Isaac" w:date="2017-03-24T08:40:00Z">
            <w:rPr/>
          </w:rPrChange>
        </w:rPr>
        <w:t>tons</w:t>
      </w:r>
      <w:ins w:id="311" w:author="Kaplan, Isaac" w:date="2017-02-21T23:26:00Z">
        <w:r w:rsidR="00B46737" w:rsidRPr="00D77A50">
          <w:rPr>
            <w:color w:val="BFBFBF" w:themeColor="background1" w:themeShade="BF"/>
            <w:sz w:val="16"/>
            <w:szCs w:val="16"/>
            <w:rPrChange w:id="312" w:author="Kaplan, Isaac" w:date="2017-03-24T08:40:00Z">
              <w:rPr/>
            </w:rPrChange>
          </w:rPr>
          <w:t xml:space="preserve"> in 2015</w:t>
        </w:r>
      </w:ins>
      <w:r w:rsidR="001B6CF8" w:rsidRPr="00D77A50">
        <w:rPr>
          <w:color w:val="BFBFBF" w:themeColor="background1" w:themeShade="BF"/>
          <w:sz w:val="16"/>
          <w:szCs w:val="16"/>
          <w:rPrChange w:id="313" w:author="Kaplan, Isaac" w:date="2017-03-24T08:40:00Z">
            <w:rPr/>
          </w:rPrChange>
        </w:rPr>
        <w:t>), followed by harbor seals (</w:t>
      </w:r>
      <w:del w:id="314" w:author="Client Services" w:date="2017-03-03T15:13:00Z">
        <w:r w:rsidR="001B6CF8" w:rsidRPr="00D77A50" w:rsidDel="00C02954">
          <w:rPr>
            <w:color w:val="BFBFBF" w:themeColor="background1" w:themeShade="BF"/>
            <w:sz w:val="16"/>
            <w:szCs w:val="16"/>
            <w:rPrChange w:id="315" w:author="Kaplan, Isaac" w:date="2017-03-24T08:40:00Z">
              <w:rPr/>
            </w:rPrChange>
          </w:rPr>
          <w:delText>0.7 thousand</w:delText>
        </w:r>
      </w:del>
      <w:ins w:id="316" w:author="Client Services" w:date="2017-03-03T15:13:00Z">
        <w:r w:rsidR="00C02954" w:rsidRPr="00D77A50">
          <w:rPr>
            <w:color w:val="BFBFBF" w:themeColor="background1" w:themeShade="BF"/>
            <w:sz w:val="16"/>
            <w:szCs w:val="16"/>
            <w:rPrChange w:id="317" w:author="Kaplan, Isaac" w:date="2017-03-24T08:40:00Z">
              <w:rPr/>
            </w:rPrChange>
          </w:rPr>
          <w:t>600</w:t>
        </w:r>
      </w:ins>
      <w:r w:rsidR="001B6CF8" w:rsidRPr="00D77A50">
        <w:rPr>
          <w:color w:val="BFBFBF" w:themeColor="background1" w:themeShade="BF"/>
          <w:sz w:val="16"/>
          <w:szCs w:val="16"/>
          <w:rPrChange w:id="318" w:author="Kaplan, Isaac" w:date="2017-03-24T08:40:00Z">
            <w:rPr/>
          </w:rPrChange>
        </w:rPr>
        <w:t xml:space="preserve"> to </w:t>
      </w:r>
      <w:del w:id="319" w:author="Client Services" w:date="2017-03-03T15:13:00Z">
        <w:r w:rsidR="001B6CF8" w:rsidRPr="00D77A50" w:rsidDel="00C02954">
          <w:rPr>
            <w:color w:val="BFBFBF" w:themeColor="background1" w:themeShade="BF"/>
            <w:sz w:val="16"/>
            <w:szCs w:val="16"/>
            <w:rPrChange w:id="320" w:author="Kaplan, Isaac" w:date="2017-03-24T08:40:00Z">
              <w:rPr/>
            </w:rPrChange>
          </w:rPr>
          <w:delText xml:space="preserve">4.9 thousand </w:delText>
        </w:r>
      </w:del>
      <w:ins w:id="321" w:author="Client Services" w:date="2017-03-03T15:13:00Z">
        <w:r w:rsidR="00C02954" w:rsidRPr="00D77A50">
          <w:rPr>
            <w:color w:val="BFBFBF" w:themeColor="background1" w:themeShade="BF"/>
            <w:sz w:val="16"/>
            <w:szCs w:val="16"/>
            <w:rPrChange w:id="322" w:author="Kaplan, Isaac" w:date="2017-03-24T08:40:00Z">
              <w:rPr/>
            </w:rPrChange>
          </w:rPr>
          <w:t xml:space="preserve">4,800 metric </w:t>
        </w:r>
      </w:ins>
      <w:r w:rsidR="001B6CF8" w:rsidRPr="00D77A50">
        <w:rPr>
          <w:color w:val="BFBFBF" w:themeColor="background1" w:themeShade="BF"/>
          <w:sz w:val="16"/>
          <w:szCs w:val="16"/>
          <w:rPrChange w:id="323" w:author="Kaplan, Isaac" w:date="2017-03-24T08:40:00Z">
            <w:rPr/>
          </w:rPrChange>
        </w:rPr>
        <w:t>tons), Steller sea lions (</w:t>
      </w:r>
      <w:del w:id="324" w:author="Client Services" w:date="2017-03-03T15:14:00Z">
        <w:r w:rsidR="001B6CF8" w:rsidRPr="00D77A50" w:rsidDel="00C02954">
          <w:rPr>
            <w:color w:val="BFBFBF" w:themeColor="background1" w:themeShade="BF"/>
            <w:sz w:val="16"/>
            <w:szCs w:val="16"/>
            <w:rPrChange w:id="325" w:author="Kaplan, Isaac" w:date="2017-03-24T08:40:00Z">
              <w:rPr/>
            </w:rPrChange>
          </w:rPr>
          <w:delText>0.4</w:delText>
        </w:r>
      </w:del>
      <w:ins w:id="326" w:author="Client Services" w:date="2017-03-03T15:14:00Z">
        <w:r w:rsidR="00C02954" w:rsidRPr="00D77A50">
          <w:rPr>
            <w:color w:val="BFBFBF" w:themeColor="background1" w:themeShade="BF"/>
            <w:sz w:val="16"/>
            <w:szCs w:val="16"/>
            <w:rPrChange w:id="327" w:author="Kaplan, Isaac" w:date="2017-03-24T08:40:00Z">
              <w:rPr/>
            </w:rPrChange>
          </w:rPr>
          <w:t>350</w:t>
        </w:r>
      </w:ins>
      <w:r w:rsidR="001B6CF8" w:rsidRPr="00D77A50">
        <w:rPr>
          <w:color w:val="BFBFBF" w:themeColor="background1" w:themeShade="BF"/>
          <w:sz w:val="16"/>
          <w:szCs w:val="16"/>
          <w:rPrChange w:id="328" w:author="Kaplan, Isaac" w:date="2017-03-24T08:40:00Z">
            <w:rPr/>
          </w:rPrChange>
        </w:rPr>
        <w:t xml:space="preserve"> </w:t>
      </w:r>
      <w:del w:id="329" w:author="Client Services" w:date="2017-03-03T15:14:00Z">
        <w:r w:rsidR="001B6CF8" w:rsidRPr="00D77A50" w:rsidDel="00C02954">
          <w:rPr>
            <w:color w:val="BFBFBF" w:themeColor="background1" w:themeShade="BF"/>
            <w:sz w:val="16"/>
            <w:szCs w:val="16"/>
            <w:rPrChange w:id="330" w:author="Kaplan, Isaac" w:date="2017-03-24T08:40:00Z">
              <w:rPr/>
            </w:rPrChange>
          </w:rPr>
          <w:delText xml:space="preserve">thousand </w:delText>
        </w:r>
      </w:del>
      <w:r w:rsidR="001B6CF8" w:rsidRPr="00D77A50">
        <w:rPr>
          <w:color w:val="BFBFBF" w:themeColor="background1" w:themeShade="BF"/>
          <w:sz w:val="16"/>
          <w:szCs w:val="16"/>
          <w:rPrChange w:id="331" w:author="Kaplan, Isaac" w:date="2017-03-24T08:40:00Z">
            <w:rPr/>
          </w:rPrChange>
        </w:rPr>
        <w:t xml:space="preserve">to </w:t>
      </w:r>
      <w:del w:id="332" w:author="Client Services" w:date="2017-03-03T15:14:00Z">
        <w:r w:rsidR="001B6CF8" w:rsidRPr="00D77A50" w:rsidDel="00C02954">
          <w:rPr>
            <w:color w:val="BFBFBF" w:themeColor="background1" w:themeShade="BF"/>
            <w:sz w:val="16"/>
            <w:szCs w:val="16"/>
            <w:rPrChange w:id="333" w:author="Kaplan, Isaac" w:date="2017-03-24T08:40:00Z">
              <w:rPr/>
            </w:rPrChange>
          </w:rPr>
          <w:delText>1.8</w:delText>
        </w:r>
      </w:del>
      <w:ins w:id="334" w:author="Client Services" w:date="2017-03-05T16:59:00Z">
        <w:r w:rsidR="00B3284C" w:rsidRPr="00D77A50">
          <w:rPr>
            <w:color w:val="BFBFBF" w:themeColor="background1" w:themeShade="BF"/>
            <w:sz w:val="16"/>
            <w:szCs w:val="16"/>
            <w:rPrChange w:id="335" w:author="Kaplan, Isaac" w:date="2017-03-24T08:40:00Z">
              <w:rPr/>
            </w:rPrChange>
          </w:rPr>
          <w:t>1,780</w:t>
        </w:r>
      </w:ins>
      <w:r w:rsidR="001B6CF8" w:rsidRPr="00D77A50">
        <w:rPr>
          <w:color w:val="BFBFBF" w:themeColor="background1" w:themeShade="BF"/>
          <w:sz w:val="16"/>
          <w:szCs w:val="16"/>
          <w:rPrChange w:id="336" w:author="Kaplan, Isaac" w:date="2017-03-24T08:40:00Z">
            <w:rPr/>
          </w:rPrChange>
        </w:rPr>
        <w:t xml:space="preserve"> </w:t>
      </w:r>
      <w:del w:id="337" w:author="Client Services" w:date="2017-03-03T15:14:00Z">
        <w:r w:rsidR="001B6CF8" w:rsidRPr="00D77A50" w:rsidDel="00C02954">
          <w:rPr>
            <w:color w:val="BFBFBF" w:themeColor="background1" w:themeShade="BF"/>
            <w:sz w:val="16"/>
            <w:szCs w:val="16"/>
            <w:rPrChange w:id="338" w:author="Kaplan, Isaac" w:date="2017-03-24T08:40:00Z">
              <w:rPr/>
            </w:rPrChange>
          </w:rPr>
          <w:delText xml:space="preserve">thousand </w:delText>
        </w:r>
      </w:del>
      <w:ins w:id="339" w:author="Client Services" w:date="2017-03-03T15:14:00Z">
        <w:r w:rsidR="00C02954" w:rsidRPr="00D77A50">
          <w:rPr>
            <w:color w:val="BFBFBF" w:themeColor="background1" w:themeShade="BF"/>
            <w:sz w:val="16"/>
            <w:szCs w:val="16"/>
            <w:rPrChange w:id="340" w:author="Kaplan, Isaac" w:date="2017-03-24T08:40:00Z">
              <w:rPr/>
            </w:rPrChange>
          </w:rPr>
          <w:t xml:space="preserve">metric </w:t>
        </w:r>
      </w:ins>
      <w:r w:rsidR="001B6CF8" w:rsidRPr="00D77A50">
        <w:rPr>
          <w:color w:val="BFBFBF" w:themeColor="background1" w:themeShade="BF"/>
          <w:sz w:val="16"/>
          <w:szCs w:val="16"/>
          <w:rPrChange w:id="341" w:author="Kaplan, Isaac" w:date="2017-03-24T08:40:00Z">
            <w:rPr/>
          </w:rPrChange>
        </w:rPr>
        <w:t>tons), and California sea lions (</w:t>
      </w:r>
      <w:del w:id="342" w:author="Client Services" w:date="2017-03-03T15:14:00Z">
        <w:r w:rsidR="001B6CF8" w:rsidRPr="00D77A50" w:rsidDel="00C02954">
          <w:rPr>
            <w:color w:val="BFBFBF" w:themeColor="background1" w:themeShade="BF"/>
            <w:sz w:val="16"/>
            <w:szCs w:val="16"/>
            <w:rPrChange w:id="343" w:author="Kaplan, Isaac" w:date="2017-03-24T08:40:00Z">
              <w:rPr/>
            </w:rPrChange>
          </w:rPr>
          <w:delText>0.1 thousand</w:delText>
        </w:r>
      </w:del>
      <w:ins w:id="344" w:author="Client Services" w:date="2017-03-03T15:14:00Z">
        <w:r w:rsidR="00C02954" w:rsidRPr="00D77A50">
          <w:rPr>
            <w:color w:val="BFBFBF" w:themeColor="background1" w:themeShade="BF"/>
            <w:sz w:val="16"/>
            <w:szCs w:val="16"/>
            <w:rPrChange w:id="345" w:author="Kaplan, Isaac" w:date="2017-03-24T08:40:00Z">
              <w:rPr/>
            </w:rPrChange>
          </w:rPr>
          <w:t>6</w:t>
        </w:r>
        <w:r w:rsidR="00E21B37" w:rsidRPr="00D77A50">
          <w:rPr>
            <w:color w:val="BFBFBF" w:themeColor="background1" w:themeShade="BF"/>
            <w:sz w:val="16"/>
            <w:szCs w:val="16"/>
            <w:rPrChange w:id="346" w:author="Kaplan, Isaac" w:date="2017-03-24T08:40:00Z">
              <w:rPr/>
            </w:rPrChange>
          </w:rPr>
          <w:t>8</w:t>
        </w:r>
      </w:ins>
      <w:r w:rsidR="001B6CF8" w:rsidRPr="00D77A50">
        <w:rPr>
          <w:color w:val="BFBFBF" w:themeColor="background1" w:themeShade="BF"/>
          <w:sz w:val="16"/>
          <w:szCs w:val="16"/>
          <w:rPrChange w:id="347" w:author="Kaplan, Isaac" w:date="2017-03-24T08:40:00Z">
            <w:rPr/>
          </w:rPrChange>
        </w:rPr>
        <w:t xml:space="preserve"> to </w:t>
      </w:r>
      <w:del w:id="348" w:author="Client Services" w:date="2017-03-03T15:14:00Z">
        <w:r w:rsidR="001B6CF8" w:rsidRPr="00D77A50" w:rsidDel="00C02954">
          <w:rPr>
            <w:color w:val="BFBFBF" w:themeColor="background1" w:themeShade="BF"/>
            <w:sz w:val="16"/>
            <w:szCs w:val="16"/>
            <w:rPrChange w:id="349" w:author="Kaplan, Isaac" w:date="2017-03-24T08:40:00Z">
              <w:rPr/>
            </w:rPrChange>
          </w:rPr>
          <w:delText>0.9</w:delText>
        </w:r>
      </w:del>
      <w:ins w:id="350" w:author="Client Services" w:date="2017-03-03T15:14:00Z">
        <w:r w:rsidR="00C02954" w:rsidRPr="00D77A50">
          <w:rPr>
            <w:color w:val="BFBFBF" w:themeColor="background1" w:themeShade="BF"/>
            <w:sz w:val="16"/>
            <w:szCs w:val="16"/>
            <w:rPrChange w:id="351" w:author="Kaplan, Isaac" w:date="2017-03-24T08:40:00Z">
              <w:rPr/>
            </w:rPrChange>
          </w:rPr>
          <w:t>9</w:t>
        </w:r>
      </w:ins>
      <w:ins w:id="352" w:author="Client Services" w:date="2017-03-05T15:32:00Z">
        <w:r w:rsidR="00E21B37" w:rsidRPr="00D77A50">
          <w:rPr>
            <w:color w:val="BFBFBF" w:themeColor="background1" w:themeShade="BF"/>
            <w:sz w:val="16"/>
            <w:szCs w:val="16"/>
            <w:rPrChange w:id="353" w:author="Kaplan, Isaac" w:date="2017-03-24T08:40:00Z">
              <w:rPr/>
            </w:rPrChange>
          </w:rPr>
          <w:t>50</w:t>
        </w:r>
      </w:ins>
      <w:r w:rsidR="001B6CF8" w:rsidRPr="00D77A50">
        <w:rPr>
          <w:color w:val="BFBFBF" w:themeColor="background1" w:themeShade="BF"/>
          <w:sz w:val="16"/>
          <w:szCs w:val="16"/>
          <w:rPrChange w:id="354" w:author="Kaplan, Isaac" w:date="2017-03-24T08:40:00Z">
            <w:rPr/>
          </w:rPrChange>
        </w:rPr>
        <w:t xml:space="preserve"> </w:t>
      </w:r>
      <w:del w:id="355" w:author="Client Services" w:date="2017-03-03T15:14:00Z">
        <w:r w:rsidR="001B6CF8" w:rsidRPr="00D77A50" w:rsidDel="00C02954">
          <w:rPr>
            <w:color w:val="BFBFBF" w:themeColor="background1" w:themeShade="BF"/>
            <w:sz w:val="16"/>
            <w:szCs w:val="16"/>
            <w:rPrChange w:id="356" w:author="Kaplan, Isaac" w:date="2017-03-24T08:40:00Z">
              <w:rPr/>
            </w:rPrChange>
          </w:rPr>
          <w:delText xml:space="preserve">thousand </w:delText>
        </w:r>
      </w:del>
      <w:ins w:id="357" w:author="Client Services" w:date="2017-03-03T15:14:00Z">
        <w:r w:rsidR="00C02954" w:rsidRPr="00D77A50">
          <w:rPr>
            <w:color w:val="BFBFBF" w:themeColor="background1" w:themeShade="BF"/>
            <w:sz w:val="16"/>
            <w:szCs w:val="16"/>
            <w:rPrChange w:id="358" w:author="Kaplan, Isaac" w:date="2017-03-24T08:40:00Z">
              <w:rPr/>
            </w:rPrChange>
          </w:rPr>
          <w:t xml:space="preserve">metric </w:t>
        </w:r>
      </w:ins>
      <w:r w:rsidR="001B6CF8" w:rsidRPr="00D77A50">
        <w:rPr>
          <w:color w:val="BFBFBF" w:themeColor="background1" w:themeShade="BF"/>
          <w:sz w:val="16"/>
          <w:szCs w:val="16"/>
          <w:rPrChange w:id="359" w:author="Kaplan, Isaac" w:date="2017-03-24T08:40:00Z">
            <w:rPr/>
          </w:rPrChange>
        </w:rPr>
        <w:t>tons).</w:t>
      </w:r>
      <w:r w:rsidRPr="00D77A50">
        <w:rPr>
          <w:color w:val="BFBFBF" w:themeColor="background1" w:themeShade="BF"/>
          <w:sz w:val="16"/>
          <w:szCs w:val="16"/>
          <w:rPrChange w:id="360" w:author="Kaplan, Isaac" w:date="2017-03-24T08:40:00Z">
            <w:rPr/>
          </w:rPrChange>
        </w:rPr>
        <w:t xml:space="preserve"> </w:t>
      </w:r>
      <w:r w:rsidR="001B6CF8" w:rsidRPr="00D77A50">
        <w:rPr>
          <w:color w:val="BFBFBF" w:themeColor="background1" w:themeShade="BF"/>
          <w:sz w:val="16"/>
          <w:szCs w:val="16"/>
          <w:rPrChange w:id="361" w:author="Kaplan, Isaac" w:date="2017-03-24T08:40:00Z">
            <w:rPr/>
          </w:rPrChange>
        </w:rPr>
        <w:t xml:space="preserve">Numerically, the predator consumption increased from </w:t>
      </w:r>
      <w:ins w:id="362" w:author="Client Services" w:date="2017-03-05T15:33:00Z">
        <w:r w:rsidR="00FC24A4" w:rsidRPr="00D77A50">
          <w:rPr>
            <w:color w:val="BFBFBF" w:themeColor="background1" w:themeShade="BF"/>
            <w:sz w:val="16"/>
            <w:szCs w:val="16"/>
            <w:rPrChange w:id="363" w:author="Kaplan, Isaac" w:date="2017-03-24T08:40:00Z">
              <w:rPr/>
            </w:rPrChange>
          </w:rPr>
          <w:t>4.1</w:t>
        </w:r>
      </w:ins>
      <w:del w:id="364" w:author="Client Services" w:date="2017-03-03T15:30:00Z">
        <w:r w:rsidR="001B6CF8" w:rsidRPr="00D77A50" w:rsidDel="00387DC7">
          <w:rPr>
            <w:color w:val="BFBFBF" w:themeColor="background1" w:themeShade="BF"/>
            <w:sz w:val="16"/>
            <w:szCs w:val="16"/>
            <w:rPrChange w:id="365" w:author="Kaplan, Isaac" w:date="2017-03-24T08:40:00Z">
              <w:rPr/>
            </w:rPrChange>
          </w:rPr>
          <w:delText>12.2</w:delText>
        </w:r>
      </w:del>
      <w:r w:rsidR="001B6CF8" w:rsidRPr="00D77A50">
        <w:rPr>
          <w:color w:val="BFBFBF" w:themeColor="background1" w:themeShade="BF"/>
          <w:sz w:val="16"/>
          <w:szCs w:val="16"/>
          <w:rPrChange w:id="366" w:author="Kaplan, Isaac" w:date="2017-03-24T08:40:00Z">
            <w:rPr/>
          </w:rPrChange>
        </w:rPr>
        <w:t xml:space="preserve"> to </w:t>
      </w:r>
      <w:del w:id="367" w:author="Client Services" w:date="2017-03-03T15:30:00Z">
        <w:r w:rsidR="001B6CF8" w:rsidRPr="00D77A50" w:rsidDel="00387DC7">
          <w:rPr>
            <w:color w:val="BFBFBF" w:themeColor="background1" w:themeShade="BF"/>
            <w:sz w:val="16"/>
            <w:szCs w:val="16"/>
            <w:rPrChange w:id="368" w:author="Kaplan, Isaac" w:date="2017-03-24T08:40:00Z">
              <w:rPr/>
            </w:rPrChange>
          </w:rPr>
          <w:delText>85.9</w:delText>
        </w:r>
      </w:del>
      <w:ins w:id="369" w:author="Client Services" w:date="2017-03-03T15:30:00Z">
        <w:r w:rsidR="00387DC7" w:rsidRPr="00D77A50">
          <w:rPr>
            <w:color w:val="BFBFBF" w:themeColor="background1" w:themeShade="BF"/>
            <w:sz w:val="16"/>
            <w:szCs w:val="16"/>
            <w:rPrChange w:id="370" w:author="Kaplan, Isaac" w:date="2017-03-24T08:40:00Z">
              <w:rPr/>
            </w:rPrChange>
          </w:rPr>
          <w:t>2</w:t>
        </w:r>
      </w:ins>
      <w:ins w:id="371" w:author="Client Services" w:date="2017-03-05T17:00:00Z">
        <w:r w:rsidR="00B3284C" w:rsidRPr="00D77A50">
          <w:rPr>
            <w:color w:val="BFBFBF" w:themeColor="background1" w:themeShade="BF"/>
            <w:sz w:val="16"/>
            <w:szCs w:val="16"/>
            <w:rPrChange w:id="372" w:author="Kaplan, Isaac" w:date="2017-03-24T08:40:00Z">
              <w:rPr/>
            </w:rPrChange>
          </w:rPr>
          <w:t>4.7</w:t>
        </w:r>
      </w:ins>
      <w:r w:rsidR="001B6CF8" w:rsidRPr="00D77A50">
        <w:rPr>
          <w:color w:val="BFBFBF" w:themeColor="background1" w:themeShade="BF"/>
          <w:sz w:val="16"/>
          <w:szCs w:val="16"/>
          <w:rPrChange w:id="373" w:author="Kaplan, Isaac" w:date="2017-03-24T08:40:00Z">
            <w:rPr/>
          </w:rPrChange>
        </w:rPr>
        <w:t xml:space="preserve"> million individual Chinook salmon of varying ages (</w:t>
      </w:r>
      <w:del w:id="374" w:author="Client Services" w:date="2017-03-03T15:30:00Z">
        <w:r w:rsidR="001B6CF8" w:rsidRPr="00D77A50" w:rsidDel="00387DC7">
          <w:rPr>
            <w:color w:val="BFBFBF" w:themeColor="background1" w:themeShade="BF"/>
            <w:sz w:val="16"/>
            <w:szCs w:val="16"/>
            <w:rPrChange w:id="375" w:author="Kaplan, Isaac" w:date="2017-03-24T08:40:00Z">
              <w:rPr/>
            </w:rPrChange>
          </w:rPr>
          <w:delText>Figure 3b</w:delText>
        </w:r>
      </w:del>
      <w:ins w:id="376" w:author="Client Services" w:date="2017-03-06T00:25:00Z">
        <w:r w:rsidR="00B26646" w:rsidRPr="00D77A50">
          <w:rPr>
            <w:color w:val="BFBFBF" w:themeColor="background1" w:themeShade="BF"/>
            <w:sz w:val="16"/>
            <w:szCs w:val="16"/>
            <w:rPrChange w:id="377" w:author="Kaplan, Isaac" w:date="2017-03-24T08:40:00Z">
              <w:rPr/>
            </w:rPrChange>
          </w:rPr>
          <w:fldChar w:fldCharType="begin"/>
        </w:r>
        <w:r w:rsidR="00B26646" w:rsidRPr="00D77A50">
          <w:rPr>
            <w:color w:val="BFBFBF" w:themeColor="background1" w:themeShade="BF"/>
            <w:sz w:val="16"/>
            <w:szCs w:val="16"/>
            <w:rPrChange w:id="378" w:author="Kaplan, Isaac" w:date="2017-03-24T08:40:00Z">
              <w:rPr/>
            </w:rPrChange>
          </w:rPr>
          <w:instrText xml:space="preserve"> REF _Ref467774229 \h </w:instrText>
        </w:r>
      </w:ins>
      <w:r w:rsidR="00D77A50" w:rsidRPr="00D77A50">
        <w:rPr>
          <w:color w:val="BFBFBF" w:themeColor="background1" w:themeShade="BF"/>
          <w:sz w:val="16"/>
          <w:szCs w:val="16"/>
          <w:rPrChange w:id="379"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380" w:author="Kaplan, Isaac" w:date="2017-03-24T08:40:00Z">
            <w:rPr>
              <w:color w:val="BFBFBF" w:themeColor="background1" w:themeShade="BF"/>
              <w:sz w:val="16"/>
              <w:szCs w:val="16"/>
            </w:rPr>
          </w:rPrChange>
        </w:rPr>
      </w:r>
      <w:ins w:id="381" w:author="Client Services" w:date="2017-03-06T00:25:00Z">
        <w:r w:rsidR="00B26646" w:rsidRPr="00D77A50">
          <w:rPr>
            <w:color w:val="BFBFBF" w:themeColor="background1" w:themeShade="BF"/>
            <w:sz w:val="16"/>
            <w:szCs w:val="16"/>
            <w:rPrChange w:id="382" w:author="Kaplan, Isaac" w:date="2017-03-24T08:40:00Z">
              <w:rPr/>
            </w:rPrChange>
          </w:rPr>
          <w:fldChar w:fldCharType="separate"/>
        </w:r>
        <w:r w:rsidR="00B26646" w:rsidRPr="00D77A50">
          <w:rPr>
            <w:color w:val="BFBFBF" w:themeColor="background1" w:themeShade="BF"/>
            <w:sz w:val="16"/>
            <w:szCs w:val="16"/>
            <w:rPrChange w:id="383" w:author="Kaplan, Isaac" w:date="2017-03-24T08:40:00Z">
              <w:rPr/>
            </w:rPrChange>
          </w:rPr>
          <w:t xml:space="preserve">Figure </w:t>
        </w:r>
        <w:r w:rsidR="00B26646" w:rsidRPr="00D77A50">
          <w:rPr>
            <w:noProof/>
            <w:color w:val="BFBFBF" w:themeColor="background1" w:themeShade="BF"/>
            <w:sz w:val="16"/>
            <w:szCs w:val="16"/>
            <w:rPrChange w:id="384" w:author="Kaplan, Isaac" w:date="2017-03-24T08:40:00Z">
              <w:rPr>
                <w:noProof/>
              </w:rPr>
            </w:rPrChange>
          </w:rPr>
          <w:t>3</w:t>
        </w:r>
        <w:r w:rsidR="00B26646" w:rsidRPr="00D77A50">
          <w:rPr>
            <w:color w:val="BFBFBF" w:themeColor="background1" w:themeShade="BF"/>
            <w:sz w:val="16"/>
            <w:szCs w:val="16"/>
            <w:rPrChange w:id="385" w:author="Kaplan, Isaac" w:date="2017-03-24T08:40:00Z">
              <w:rPr/>
            </w:rPrChange>
          </w:rPr>
          <w:fldChar w:fldCharType="end"/>
        </w:r>
      </w:ins>
      <w:r w:rsidR="001B6CF8" w:rsidRPr="00D77A50">
        <w:rPr>
          <w:color w:val="BFBFBF" w:themeColor="background1" w:themeShade="BF"/>
          <w:sz w:val="16"/>
          <w:szCs w:val="16"/>
          <w:rPrChange w:id="386" w:author="Kaplan, Isaac" w:date="2017-03-24T08:40:00Z">
            <w:rPr/>
          </w:rPrChange>
        </w:rPr>
        <w:t>)</w:t>
      </w:r>
      <w:r w:rsidR="005674E9" w:rsidRPr="00D77A50">
        <w:rPr>
          <w:color w:val="BFBFBF" w:themeColor="background1" w:themeShade="BF"/>
          <w:sz w:val="16"/>
          <w:szCs w:val="16"/>
          <w:rPrChange w:id="387" w:author="Kaplan, Isaac" w:date="2017-03-24T08:40:00Z">
            <w:rPr/>
          </w:rPrChange>
        </w:rPr>
        <w:t xml:space="preserve">.  </w:t>
      </w:r>
      <w:r w:rsidR="001B6CF8" w:rsidRPr="00D77A50">
        <w:rPr>
          <w:color w:val="BFBFBF" w:themeColor="background1" w:themeShade="BF"/>
          <w:sz w:val="16"/>
          <w:szCs w:val="16"/>
          <w:rPrChange w:id="388" w:author="Kaplan, Isaac" w:date="2017-03-24T08:40:00Z">
            <w:rPr/>
          </w:rPrChange>
        </w:rPr>
        <w:t xml:space="preserve"> </w:t>
      </w:r>
      <w:r w:rsidR="005674E9" w:rsidRPr="00D77A50">
        <w:rPr>
          <w:color w:val="BFBFBF" w:themeColor="background1" w:themeShade="BF"/>
          <w:sz w:val="16"/>
          <w:szCs w:val="16"/>
          <w:rPrChange w:id="389" w:author="Kaplan, Isaac" w:date="2017-03-24T08:40:00Z">
            <w:rPr/>
          </w:rPrChange>
        </w:rPr>
        <w:t xml:space="preserve">This was largely driven by increased </w:t>
      </w:r>
      <w:ins w:id="390" w:author="Kaplan, Isaac" w:date="2017-02-21T12:08:00Z">
        <w:r w:rsidR="00FE724C" w:rsidRPr="00D77A50">
          <w:rPr>
            <w:color w:val="BFBFBF" w:themeColor="background1" w:themeShade="BF"/>
            <w:sz w:val="16"/>
            <w:szCs w:val="16"/>
            <w:rPrChange w:id="391" w:author="Kaplan, Isaac" w:date="2017-03-24T08:40:00Z">
              <w:rPr/>
            </w:rPrChange>
          </w:rPr>
          <w:t xml:space="preserve">consumption by </w:t>
        </w:r>
      </w:ins>
      <w:r w:rsidR="005674E9" w:rsidRPr="00D77A50">
        <w:rPr>
          <w:color w:val="BFBFBF" w:themeColor="background1" w:themeShade="BF"/>
          <w:sz w:val="16"/>
          <w:szCs w:val="16"/>
          <w:rPrChange w:id="392" w:author="Kaplan, Isaac" w:date="2017-03-24T08:40:00Z">
            <w:rPr/>
          </w:rPrChange>
        </w:rPr>
        <w:t>h</w:t>
      </w:r>
      <w:r w:rsidR="001B6CF8" w:rsidRPr="00D77A50">
        <w:rPr>
          <w:color w:val="BFBFBF" w:themeColor="background1" w:themeShade="BF"/>
          <w:sz w:val="16"/>
          <w:szCs w:val="16"/>
          <w:rPrChange w:id="393" w:author="Kaplan, Isaac" w:date="2017-03-24T08:40:00Z">
            <w:rPr/>
          </w:rPrChange>
        </w:rPr>
        <w:t>arbor seal</w:t>
      </w:r>
      <w:ins w:id="394" w:author="Kaplan, Isaac" w:date="2017-02-21T12:09:00Z">
        <w:r w:rsidR="00FE724C" w:rsidRPr="00D77A50">
          <w:rPr>
            <w:color w:val="BFBFBF" w:themeColor="background1" w:themeShade="BF"/>
            <w:sz w:val="16"/>
            <w:szCs w:val="16"/>
            <w:rPrChange w:id="395" w:author="Kaplan, Isaac" w:date="2017-03-24T08:40:00Z">
              <w:rPr/>
            </w:rPrChange>
          </w:rPr>
          <w:t>s</w:t>
        </w:r>
      </w:ins>
      <w:r w:rsidR="001B6CF8" w:rsidRPr="00D77A50">
        <w:rPr>
          <w:color w:val="BFBFBF" w:themeColor="background1" w:themeShade="BF"/>
          <w:sz w:val="16"/>
          <w:szCs w:val="16"/>
          <w:rPrChange w:id="396" w:author="Kaplan, Isaac" w:date="2017-03-24T08:40:00Z">
            <w:rPr/>
          </w:rPrChange>
        </w:rPr>
        <w:t xml:space="preserve"> </w:t>
      </w:r>
      <w:del w:id="397" w:author="Kaplan, Isaac" w:date="2017-02-21T12:09:00Z">
        <w:r w:rsidR="001B6CF8" w:rsidRPr="00D77A50" w:rsidDel="00FE724C">
          <w:rPr>
            <w:color w:val="BFBFBF" w:themeColor="background1" w:themeShade="BF"/>
            <w:sz w:val="16"/>
            <w:szCs w:val="16"/>
            <w:rPrChange w:id="398" w:author="Kaplan, Isaac" w:date="2017-03-24T08:40:00Z">
              <w:rPr/>
            </w:rPrChange>
          </w:rPr>
          <w:delText>consumption</w:delText>
        </w:r>
      </w:del>
      <w:r w:rsidR="001B6CF8" w:rsidRPr="00D77A50">
        <w:rPr>
          <w:color w:val="BFBFBF" w:themeColor="background1" w:themeShade="BF"/>
          <w:sz w:val="16"/>
          <w:szCs w:val="16"/>
          <w:rPrChange w:id="399" w:author="Kaplan, Isaac" w:date="2017-03-24T08:40:00Z">
            <w:rPr/>
          </w:rPrChange>
        </w:rPr>
        <w:t xml:space="preserve"> (from </w:t>
      </w:r>
      <w:del w:id="400" w:author="Client Services" w:date="2017-03-03T15:30:00Z">
        <w:r w:rsidR="001B6CF8" w:rsidRPr="00D77A50" w:rsidDel="00387DC7">
          <w:rPr>
            <w:color w:val="BFBFBF" w:themeColor="background1" w:themeShade="BF"/>
            <w:sz w:val="16"/>
            <w:szCs w:val="16"/>
            <w:rPrChange w:id="401" w:author="Kaplan, Isaac" w:date="2017-03-24T08:40:00Z">
              <w:rPr/>
            </w:rPrChange>
          </w:rPr>
          <w:delText>10.3</w:delText>
        </w:r>
      </w:del>
      <w:ins w:id="402" w:author="Client Services" w:date="2017-03-03T15:30:00Z">
        <w:r w:rsidR="00387DC7" w:rsidRPr="00D77A50">
          <w:rPr>
            <w:color w:val="BFBFBF" w:themeColor="background1" w:themeShade="BF"/>
            <w:sz w:val="16"/>
            <w:szCs w:val="16"/>
            <w:rPrChange w:id="403" w:author="Kaplan, Isaac" w:date="2017-03-24T08:40:00Z">
              <w:rPr/>
            </w:rPrChange>
          </w:rPr>
          <w:t>2.7</w:t>
        </w:r>
      </w:ins>
      <w:r w:rsidR="001B6CF8" w:rsidRPr="00D77A50">
        <w:rPr>
          <w:color w:val="BFBFBF" w:themeColor="background1" w:themeShade="BF"/>
          <w:sz w:val="16"/>
          <w:szCs w:val="16"/>
          <w:rPrChange w:id="404" w:author="Kaplan, Isaac" w:date="2017-03-24T08:40:00Z">
            <w:rPr/>
          </w:rPrChange>
        </w:rPr>
        <w:t xml:space="preserve"> million to </w:t>
      </w:r>
      <w:del w:id="405" w:author="Client Services" w:date="2017-03-03T15:30:00Z">
        <w:r w:rsidR="001B6CF8" w:rsidRPr="00D77A50" w:rsidDel="00387DC7">
          <w:rPr>
            <w:color w:val="BFBFBF" w:themeColor="background1" w:themeShade="BF"/>
            <w:sz w:val="16"/>
            <w:szCs w:val="16"/>
            <w:rPrChange w:id="406" w:author="Kaplan, Isaac" w:date="2017-03-24T08:40:00Z">
              <w:rPr/>
            </w:rPrChange>
          </w:rPr>
          <w:delText>79.2</w:delText>
        </w:r>
      </w:del>
      <w:ins w:id="407" w:author="Client Services" w:date="2017-03-03T15:30:00Z">
        <w:r w:rsidR="00387DC7" w:rsidRPr="00D77A50">
          <w:rPr>
            <w:color w:val="BFBFBF" w:themeColor="background1" w:themeShade="BF"/>
            <w:sz w:val="16"/>
            <w:szCs w:val="16"/>
            <w:rPrChange w:id="408" w:author="Kaplan, Isaac" w:date="2017-03-24T08:40:00Z">
              <w:rPr/>
            </w:rPrChange>
          </w:rPr>
          <w:t>21.1</w:t>
        </w:r>
      </w:ins>
      <w:r w:rsidR="001B6CF8" w:rsidRPr="00D77A50">
        <w:rPr>
          <w:color w:val="BFBFBF" w:themeColor="background1" w:themeShade="BF"/>
          <w:sz w:val="16"/>
          <w:szCs w:val="16"/>
          <w:rPrChange w:id="409" w:author="Kaplan, Isaac" w:date="2017-03-24T08:40:00Z">
            <w:rPr/>
          </w:rPrChange>
        </w:rPr>
        <w:t xml:space="preserve"> million individual</w:t>
      </w:r>
      <w:ins w:id="410" w:author="Kaplan, Isaac [2]" w:date="2017-03-11T09:33:00Z">
        <w:r w:rsidR="008868B8" w:rsidRPr="00D77A50">
          <w:rPr>
            <w:color w:val="BFBFBF" w:themeColor="background1" w:themeShade="BF"/>
            <w:sz w:val="16"/>
            <w:szCs w:val="16"/>
            <w:rPrChange w:id="411" w:author="Kaplan, Isaac" w:date="2017-03-24T08:40:00Z">
              <w:rPr/>
            </w:rPrChange>
          </w:rPr>
          <w:t xml:space="preserve"> Chinook salmon</w:t>
        </w:r>
      </w:ins>
      <w:del w:id="412" w:author="Kaplan, Isaac [2]" w:date="2017-03-11T09:33:00Z">
        <w:r w:rsidR="001B6CF8" w:rsidRPr="00D77A50" w:rsidDel="008868B8">
          <w:rPr>
            <w:color w:val="BFBFBF" w:themeColor="background1" w:themeShade="BF"/>
            <w:sz w:val="16"/>
            <w:szCs w:val="16"/>
            <w:rPrChange w:id="413" w:author="Kaplan, Isaac" w:date="2017-03-24T08:40:00Z">
              <w:rPr/>
            </w:rPrChange>
          </w:rPr>
          <w:delText>s</w:delText>
        </w:r>
      </w:del>
      <w:r w:rsidR="001B6CF8" w:rsidRPr="00D77A50">
        <w:rPr>
          <w:color w:val="BFBFBF" w:themeColor="background1" w:themeShade="BF"/>
          <w:sz w:val="16"/>
          <w:szCs w:val="16"/>
          <w:rPrChange w:id="414" w:author="Kaplan, Isaac" w:date="2017-03-24T08:40:00Z">
            <w:rPr/>
          </w:rPrChange>
        </w:rPr>
        <w:t>), followed by</w:t>
      </w:r>
      <w:del w:id="415" w:author="Client Services" w:date="2017-03-05T15:35:00Z">
        <w:r w:rsidR="001B6CF8" w:rsidRPr="00D77A50" w:rsidDel="00FC24A4">
          <w:rPr>
            <w:color w:val="BFBFBF" w:themeColor="background1" w:themeShade="BF"/>
            <w:sz w:val="16"/>
            <w:szCs w:val="16"/>
            <w:rPrChange w:id="416" w:author="Kaplan, Isaac" w:date="2017-03-24T08:40:00Z">
              <w:rPr/>
            </w:rPrChange>
          </w:rPr>
          <w:delText xml:space="preserve"> California sea lions (0.</w:delText>
        </w:r>
      </w:del>
      <w:del w:id="417" w:author="Client Services" w:date="2017-03-03T15:30:00Z">
        <w:r w:rsidR="001B6CF8" w:rsidRPr="00D77A50" w:rsidDel="00387DC7">
          <w:rPr>
            <w:color w:val="BFBFBF" w:themeColor="background1" w:themeShade="BF"/>
            <w:sz w:val="16"/>
            <w:szCs w:val="16"/>
            <w:rPrChange w:id="418" w:author="Kaplan, Isaac" w:date="2017-03-24T08:40:00Z">
              <w:rPr/>
            </w:rPrChange>
          </w:rPr>
          <w:delText xml:space="preserve">1 </w:delText>
        </w:r>
      </w:del>
      <w:del w:id="419" w:author="Client Services" w:date="2017-03-05T15:35:00Z">
        <w:r w:rsidR="001B6CF8" w:rsidRPr="00D77A50" w:rsidDel="00FC24A4">
          <w:rPr>
            <w:color w:val="BFBFBF" w:themeColor="background1" w:themeShade="BF"/>
            <w:sz w:val="16"/>
            <w:szCs w:val="16"/>
            <w:rPrChange w:id="420" w:author="Kaplan, Isaac" w:date="2017-03-24T08:40:00Z">
              <w:rPr/>
            </w:rPrChange>
          </w:rPr>
          <w:delText xml:space="preserve">million to </w:delText>
        </w:r>
      </w:del>
      <w:del w:id="421" w:author="Client Services" w:date="2017-03-03T15:30:00Z">
        <w:r w:rsidR="001B6CF8" w:rsidRPr="00D77A50" w:rsidDel="00387DC7">
          <w:rPr>
            <w:color w:val="BFBFBF" w:themeColor="background1" w:themeShade="BF"/>
            <w:sz w:val="16"/>
            <w:szCs w:val="16"/>
            <w:rPrChange w:id="422" w:author="Kaplan, Isaac" w:date="2017-03-24T08:40:00Z">
              <w:rPr/>
            </w:rPrChange>
          </w:rPr>
          <w:delText>2.1</w:delText>
        </w:r>
      </w:del>
      <w:del w:id="423" w:author="Client Services" w:date="2017-03-05T15:35:00Z">
        <w:r w:rsidR="001B6CF8" w:rsidRPr="00D77A50" w:rsidDel="00FC24A4">
          <w:rPr>
            <w:color w:val="BFBFBF" w:themeColor="background1" w:themeShade="BF"/>
            <w:sz w:val="16"/>
            <w:szCs w:val="16"/>
            <w:rPrChange w:id="424" w:author="Kaplan, Isaac" w:date="2017-03-24T08:40:00Z">
              <w:rPr/>
            </w:rPrChange>
          </w:rPr>
          <w:delText xml:space="preserve"> million),</w:delText>
        </w:r>
      </w:del>
      <w:r w:rsidR="001B6CF8" w:rsidRPr="00D77A50">
        <w:rPr>
          <w:color w:val="BFBFBF" w:themeColor="background1" w:themeShade="BF"/>
          <w:sz w:val="16"/>
          <w:szCs w:val="16"/>
          <w:rPrChange w:id="425" w:author="Kaplan, Isaac" w:date="2017-03-24T08:40:00Z">
            <w:rPr/>
          </w:rPrChange>
        </w:rPr>
        <w:t xml:space="preserve"> killer whales (1.</w:t>
      </w:r>
      <w:del w:id="426" w:author="Client Services" w:date="2017-03-03T15:31:00Z">
        <w:r w:rsidR="001B6CF8" w:rsidRPr="00D77A50" w:rsidDel="00387DC7">
          <w:rPr>
            <w:color w:val="BFBFBF" w:themeColor="background1" w:themeShade="BF"/>
            <w:sz w:val="16"/>
            <w:szCs w:val="16"/>
            <w:rPrChange w:id="427" w:author="Kaplan, Isaac" w:date="2017-03-24T08:40:00Z">
              <w:rPr/>
            </w:rPrChange>
          </w:rPr>
          <w:delText xml:space="preserve">7 </w:delText>
        </w:r>
      </w:del>
      <w:ins w:id="428" w:author="Client Services" w:date="2017-03-03T15:31:00Z">
        <w:r w:rsidR="00387DC7" w:rsidRPr="00D77A50">
          <w:rPr>
            <w:color w:val="BFBFBF" w:themeColor="background1" w:themeShade="BF"/>
            <w:sz w:val="16"/>
            <w:szCs w:val="16"/>
            <w:rPrChange w:id="429" w:author="Kaplan, Isaac" w:date="2017-03-24T08:40:00Z">
              <w:rPr/>
            </w:rPrChange>
          </w:rPr>
          <w:t xml:space="preserve">2 </w:t>
        </w:r>
      </w:ins>
      <w:r w:rsidR="001B6CF8" w:rsidRPr="00D77A50">
        <w:rPr>
          <w:color w:val="BFBFBF" w:themeColor="background1" w:themeShade="BF"/>
          <w:sz w:val="16"/>
          <w:szCs w:val="16"/>
          <w:rPrChange w:id="430" w:author="Kaplan, Isaac" w:date="2017-03-24T08:40:00Z">
            <w:rPr/>
          </w:rPrChange>
        </w:rPr>
        <w:t xml:space="preserve">million to </w:t>
      </w:r>
      <w:ins w:id="431" w:author="Client Services" w:date="2017-03-03T15:31:00Z">
        <w:r w:rsidR="00387DC7" w:rsidRPr="00D77A50">
          <w:rPr>
            <w:color w:val="BFBFBF" w:themeColor="background1" w:themeShade="BF"/>
            <w:sz w:val="16"/>
            <w:szCs w:val="16"/>
            <w:rPrChange w:id="432" w:author="Kaplan, Isaac" w:date="2017-03-24T08:40:00Z">
              <w:rPr/>
            </w:rPrChange>
          </w:rPr>
          <w:t>2</w:t>
        </w:r>
      </w:ins>
      <w:del w:id="433" w:author="Client Services" w:date="2017-03-03T15:31:00Z">
        <w:r w:rsidR="001B6CF8" w:rsidRPr="00D77A50" w:rsidDel="00387DC7">
          <w:rPr>
            <w:color w:val="BFBFBF" w:themeColor="background1" w:themeShade="BF"/>
            <w:sz w:val="16"/>
            <w:szCs w:val="16"/>
            <w:rPrChange w:id="434" w:author="Kaplan, Isaac" w:date="2017-03-24T08:40:00Z">
              <w:rPr/>
            </w:rPrChange>
          </w:rPr>
          <w:delText>3</w:delText>
        </w:r>
      </w:del>
      <w:r w:rsidR="001B6CF8" w:rsidRPr="00D77A50">
        <w:rPr>
          <w:color w:val="BFBFBF" w:themeColor="background1" w:themeShade="BF"/>
          <w:sz w:val="16"/>
          <w:szCs w:val="16"/>
          <w:rPrChange w:id="435" w:author="Kaplan, Isaac" w:date="2017-03-24T08:40:00Z">
            <w:rPr/>
          </w:rPrChange>
        </w:rPr>
        <w:t>.5 million)</w:t>
      </w:r>
      <w:del w:id="436" w:author="Client Services" w:date="2017-03-05T15:35:00Z">
        <w:r w:rsidR="001B6CF8" w:rsidRPr="00D77A50" w:rsidDel="00FC24A4">
          <w:rPr>
            <w:color w:val="BFBFBF" w:themeColor="background1" w:themeShade="BF"/>
            <w:sz w:val="16"/>
            <w:szCs w:val="16"/>
            <w:rPrChange w:id="437" w:author="Kaplan, Isaac" w:date="2017-03-24T08:40:00Z">
              <w:rPr/>
            </w:rPrChange>
          </w:rPr>
          <w:delText xml:space="preserve"> and </w:delText>
        </w:r>
      </w:del>
      <w:ins w:id="438" w:author="Client Services" w:date="2017-03-05T15:35:00Z">
        <w:r w:rsidR="00FC24A4" w:rsidRPr="00D77A50">
          <w:rPr>
            <w:color w:val="BFBFBF" w:themeColor="background1" w:themeShade="BF"/>
            <w:sz w:val="16"/>
            <w:szCs w:val="16"/>
            <w:rPrChange w:id="439" w:author="Kaplan, Isaac" w:date="2017-03-24T08:40:00Z">
              <w:rPr/>
            </w:rPrChange>
          </w:rPr>
          <w:t xml:space="preserve">, </w:t>
        </w:r>
      </w:ins>
      <w:del w:id="440" w:author="Client Services" w:date="2017-03-05T17:00:00Z">
        <w:r w:rsidR="001B6CF8" w:rsidRPr="00D77A50" w:rsidDel="00B3284C">
          <w:rPr>
            <w:color w:val="BFBFBF" w:themeColor="background1" w:themeShade="BF"/>
            <w:sz w:val="16"/>
            <w:szCs w:val="16"/>
            <w:rPrChange w:id="441" w:author="Kaplan, Isaac" w:date="2017-03-24T08:40:00Z">
              <w:rPr/>
            </w:rPrChange>
          </w:rPr>
          <w:delText>Steller sea lions (0.</w:delText>
        </w:r>
      </w:del>
      <w:del w:id="442" w:author="Client Services" w:date="2017-03-05T15:35:00Z">
        <w:r w:rsidR="001B6CF8" w:rsidRPr="00D77A50" w:rsidDel="00FC24A4">
          <w:rPr>
            <w:color w:val="BFBFBF" w:themeColor="background1" w:themeShade="BF"/>
            <w:sz w:val="16"/>
            <w:szCs w:val="16"/>
            <w:rPrChange w:id="443" w:author="Kaplan, Isaac" w:date="2017-03-24T08:40:00Z">
              <w:rPr/>
            </w:rPrChange>
          </w:rPr>
          <w:delText xml:space="preserve">1 </w:delText>
        </w:r>
      </w:del>
      <w:del w:id="444" w:author="Client Services" w:date="2017-03-05T17:00:00Z">
        <w:r w:rsidR="001B6CF8" w:rsidRPr="00D77A50" w:rsidDel="00B3284C">
          <w:rPr>
            <w:color w:val="BFBFBF" w:themeColor="background1" w:themeShade="BF"/>
            <w:sz w:val="16"/>
            <w:szCs w:val="16"/>
            <w:rPrChange w:id="445" w:author="Kaplan, Isaac" w:date="2017-03-24T08:40:00Z">
              <w:rPr/>
            </w:rPrChange>
          </w:rPr>
          <w:delText xml:space="preserve">million to </w:delText>
        </w:r>
      </w:del>
      <w:del w:id="446" w:author="Client Services" w:date="2017-03-03T15:31:00Z">
        <w:r w:rsidR="001B6CF8" w:rsidRPr="00D77A50" w:rsidDel="00387DC7">
          <w:rPr>
            <w:color w:val="BFBFBF" w:themeColor="background1" w:themeShade="BF"/>
            <w:sz w:val="16"/>
            <w:szCs w:val="16"/>
            <w:rPrChange w:id="447" w:author="Kaplan, Isaac" w:date="2017-03-24T08:40:00Z">
              <w:rPr/>
            </w:rPrChange>
          </w:rPr>
          <w:delText>1.1</w:delText>
        </w:r>
      </w:del>
      <w:del w:id="448" w:author="Client Services" w:date="2017-03-05T17:00:00Z">
        <w:r w:rsidR="001B6CF8" w:rsidRPr="00D77A50" w:rsidDel="00B3284C">
          <w:rPr>
            <w:color w:val="BFBFBF" w:themeColor="background1" w:themeShade="BF"/>
            <w:sz w:val="16"/>
            <w:szCs w:val="16"/>
            <w:rPrChange w:id="449" w:author="Kaplan, Isaac" w:date="2017-03-24T08:40:00Z">
              <w:rPr/>
            </w:rPrChange>
          </w:rPr>
          <w:delText xml:space="preserve"> million)</w:delText>
        </w:r>
      </w:del>
      <w:ins w:id="450" w:author="Client Services" w:date="2017-03-05T15:35:00Z">
        <w:r w:rsidR="00FC24A4" w:rsidRPr="00D77A50">
          <w:rPr>
            <w:color w:val="BFBFBF" w:themeColor="background1" w:themeShade="BF"/>
            <w:sz w:val="16"/>
            <w:szCs w:val="16"/>
            <w:rPrChange w:id="451" w:author="Kaplan, Isaac" w:date="2017-03-24T08:40:00Z">
              <w:rPr/>
            </w:rPrChange>
          </w:rPr>
          <w:t>California sea lions (0.07 million to 0.61 million)</w:t>
        </w:r>
      </w:ins>
      <w:ins w:id="452" w:author="Client Services" w:date="2017-03-05T17:01:00Z">
        <w:r w:rsidR="00B3284C" w:rsidRPr="00D77A50">
          <w:rPr>
            <w:color w:val="BFBFBF" w:themeColor="background1" w:themeShade="BF"/>
            <w:sz w:val="16"/>
            <w:szCs w:val="16"/>
            <w:rPrChange w:id="453" w:author="Kaplan, Isaac" w:date="2017-03-24T08:40:00Z">
              <w:rPr/>
            </w:rPrChange>
          </w:rPr>
          <w:t>, and Steller sea lions (0.07 million to 0.55 million).</w:t>
        </w:r>
      </w:ins>
      <w:ins w:id="454" w:author="Kaplan, Isaac [2]" w:date="2017-03-11T07:09:00Z">
        <w:del w:id="455" w:author="Kaplan, Isaac" w:date="2017-03-24T08:30:00Z">
          <w:r w:rsidR="00B10CC1" w:rsidRPr="00D77A50" w:rsidDel="001B4289">
            <w:rPr>
              <w:color w:val="BFBFBF" w:themeColor="background1" w:themeShade="BF"/>
              <w:sz w:val="16"/>
              <w:szCs w:val="16"/>
              <w:rPrChange w:id="456" w:author="Kaplan, Isaac" w:date="2017-03-24T08:40:00Z">
                <w:rPr/>
              </w:rPrChange>
            </w:rPr>
            <w:delText xml:space="preserve"> </w:delText>
          </w:r>
          <w:r w:rsidR="00B10CC1" w:rsidRPr="00D77A50" w:rsidDel="001B4289">
            <w:rPr>
              <w:color w:val="BFBFBF" w:themeColor="background1" w:themeShade="BF"/>
              <w:sz w:val="16"/>
              <w:szCs w:val="16"/>
              <w:highlight w:val="yellow"/>
              <w:rPrChange w:id="457" w:author="Kaplan, Isaac" w:date="2017-03-24T08:40:00Z">
                <w:rPr/>
              </w:rPrChange>
            </w:rPr>
            <w:delText xml:space="preserve">[BRANDON—CAN YOU CHECK AGAINST FIGURE 3B </w:delText>
          </w:r>
        </w:del>
      </w:ins>
      <w:ins w:id="458" w:author="Kaplan, Isaac [2]" w:date="2017-03-11T07:10:00Z">
        <w:del w:id="459" w:author="Kaplan, Isaac" w:date="2017-03-24T08:30:00Z">
          <w:r w:rsidR="00B10CC1" w:rsidRPr="00D77A50" w:rsidDel="001B4289">
            <w:rPr>
              <w:color w:val="BFBFBF" w:themeColor="background1" w:themeShade="BF"/>
              <w:sz w:val="16"/>
              <w:szCs w:val="16"/>
              <w:highlight w:val="yellow"/>
              <w:rPrChange w:id="460" w:author="Kaplan, Isaac" w:date="2017-03-24T08:40:00Z">
                <w:rPr/>
              </w:rPrChange>
            </w:rPr>
            <w:delText>–</w:delText>
          </w:r>
        </w:del>
      </w:ins>
      <w:ins w:id="461" w:author="Kaplan, Isaac [2]" w:date="2017-03-11T07:09:00Z">
        <w:del w:id="462" w:author="Kaplan, Isaac" w:date="2017-03-24T08:30:00Z">
          <w:r w:rsidR="00B10CC1" w:rsidRPr="00D77A50" w:rsidDel="001B4289">
            <w:rPr>
              <w:color w:val="BFBFBF" w:themeColor="background1" w:themeShade="BF"/>
              <w:sz w:val="16"/>
              <w:szCs w:val="16"/>
              <w:highlight w:val="yellow"/>
              <w:rPrChange w:id="463" w:author="Kaplan, Isaac" w:date="2017-03-24T08:40:00Z">
                <w:rPr/>
              </w:rPrChange>
            </w:rPr>
            <w:delText xml:space="preserve"> KILLER </w:delText>
          </w:r>
        </w:del>
      </w:ins>
      <w:ins w:id="464" w:author="Kaplan, Isaac [2]" w:date="2017-03-11T07:10:00Z">
        <w:del w:id="465" w:author="Kaplan, Isaac" w:date="2017-03-24T08:30:00Z">
          <w:r w:rsidR="00B10CC1" w:rsidRPr="00D77A50" w:rsidDel="001B4289">
            <w:rPr>
              <w:color w:val="BFBFBF" w:themeColor="background1" w:themeShade="BF"/>
              <w:sz w:val="16"/>
              <w:szCs w:val="16"/>
              <w:highlight w:val="yellow"/>
              <w:rPrChange w:id="466" w:author="Kaplan, Isaac" w:date="2017-03-24T08:40:00Z">
                <w:rPr/>
              </w:rPrChange>
            </w:rPr>
            <w:delText>WHALES HARDLY VISIBLE THERE]</w:delText>
          </w:r>
        </w:del>
      </w:ins>
      <w:del w:id="467" w:author="Client Services" w:date="2017-03-05T17:01:00Z">
        <w:r w:rsidR="001B6CF8" w:rsidRPr="00D77A50" w:rsidDel="00B3284C">
          <w:rPr>
            <w:color w:val="BFBFBF" w:themeColor="background1" w:themeShade="BF"/>
            <w:sz w:val="16"/>
            <w:szCs w:val="16"/>
            <w:rPrChange w:id="468" w:author="Kaplan, Isaac" w:date="2017-03-24T08:40:00Z">
              <w:rPr/>
            </w:rPrChange>
          </w:rPr>
          <w:delText>.</w:delText>
        </w:r>
      </w:del>
    </w:p>
    <w:p w14:paraId="2DD68906" w14:textId="64B311B6" w:rsidR="001B6CF8" w:rsidRPr="00D77A50" w:rsidRDefault="00272D27" w:rsidP="001B6CF8">
      <w:pPr>
        <w:rPr>
          <w:color w:val="BFBFBF" w:themeColor="background1" w:themeShade="BF"/>
          <w:sz w:val="16"/>
          <w:szCs w:val="16"/>
          <w:rPrChange w:id="469" w:author="Kaplan, Isaac" w:date="2017-03-24T08:40:00Z">
            <w:rPr/>
          </w:rPrChange>
        </w:rPr>
      </w:pPr>
      <w:r w:rsidRPr="00D77A50">
        <w:rPr>
          <w:color w:val="BFBFBF" w:themeColor="background1" w:themeShade="BF"/>
          <w:sz w:val="16"/>
          <w:szCs w:val="16"/>
          <w:rPrChange w:id="470" w:author="Kaplan, Isaac" w:date="2017-03-24T08:40:00Z">
            <w:rPr/>
          </w:rPrChange>
        </w:rPr>
        <w:t>P</w:t>
      </w:r>
      <w:r w:rsidR="001B6CF8" w:rsidRPr="00D77A50">
        <w:rPr>
          <w:color w:val="BFBFBF" w:themeColor="background1" w:themeShade="BF"/>
          <w:sz w:val="16"/>
          <w:szCs w:val="16"/>
          <w:rPrChange w:id="471" w:author="Kaplan, Isaac" w:date="2017-03-24T08:40:00Z">
            <w:rPr/>
          </w:rPrChange>
        </w:rPr>
        <w:t xml:space="preserve">inniped </w:t>
      </w:r>
      <w:r w:rsidRPr="00D77A50">
        <w:rPr>
          <w:color w:val="BFBFBF" w:themeColor="background1" w:themeShade="BF"/>
          <w:sz w:val="16"/>
          <w:szCs w:val="16"/>
          <w:rPrChange w:id="472" w:author="Kaplan, Isaac" w:date="2017-03-24T08:40:00Z">
            <w:rPr/>
          </w:rPrChange>
        </w:rPr>
        <w:t xml:space="preserve">consumption of </w:t>
      </w:r>
      <w:r w:rsidR="001B6CF8" w:rsidRPr="00D77A50">
        <w:rPr>
          <w:color w:val="BFBFBF" w:themeColor="background1" w:themeShade="BF"/>
          <w:sz w:val="16"/>
          <w:szCs w:val="16"/>
          <w:rPrChange w:id="473" w:author="Kaplan, Isaac" w:date="2017-03-24T08:40:00Z">
            <w:rPr/>
          </w:rPrChange>
        </w:rPr>
        <w:t>juvenile Chinook salmon</w:t>
      </w:r>
      <w:r w:rsidRPr="00D77A50">
        <w:rPr>
          <w:color w:val="BFBFBF" w:themeColor="background1" w:themeShade="BF"/>
          <w:sz w:val="16"/>
          <w:szCs w:val="16"/>
          <w:rPrChange w:id="474" w:author="Kaplan, Isaac" w:date="2017-03-24T08:40:00Z">
            <w:rPr/>
          </w:rPrChange>
        </w:rPr>
        <w:t xml:space="preserve"> was a substantial component of predation mortality</w:t>
      </w:r>
      <w:ins w:id="475" w:author="Kaplan, Isaac" w:date="2017-02-21T23:31:00Z">
        <w:r w:rsidR="00D14EAD" w:rsidRPr="00D77A50">
          <w:rPr>
            <w:color w:val="BFBFBF" w:themeColor="background1" w:themeShade="BF"/>
            <w:sz w:val="16"/>
            <w:szCs w:val="16"/>
            <w:rPrChange w:id="476" w:author="Kaplan, Isaac" w:date="2017-03-24T08:40:00Z">
              <w:rPr/>
            </w:rPrChange>
          </w:rPr>
          <w:t xml:space="preserve"> coastwide</w:t>
        </w:r>
      </w:ins>
      <w:ins w:id="477" w:author="Kaplan, Isaac" w:date="2017-02-21T23:30:00Z">
        <w:r w:rsidR="00767091" w:rsidRPr="00D77A50">
          <w:rPr>
            <w:color w:val="BFBFBF" w:themeColor="background1" w:themeShade="BF"/>
            <w:sz w:val="16"/>
            <w:szCs w:val="16"/>
            <w:rPrChange w:id="478" w:author="Kaplan, Isaac" w:date="2017-03-24T08:40:00Z">
              <w:rPr/>
            </w:rPrChange>
          </w:rPr>
          <w:t xml:space="preserve">, </w:t>
        </w:r>
      </w:ins>
      <w:ins w:id="479" w:author="Kaplan, Isaac" w:date="2017-02-21T23:31:00Z">
        <w:r w:rsidR="00D14EAD" w:rsidRPr="00D77A50">
          <w:rPr>
            <w:color w:val="BFBFBF" w:themeColor="background1" w:themeShade="BF"/>
            <w:sz w:val="16"/>
            <w:szCs w:val="16"/>
            <w:rPrChange w:id="480" w:author="Kaplan, Isaac" w:date="2017-03-24T08:40:00Z">
              <w:rPr/>
            </w:rPrChange>
          </w:rPr>
          <w:t>but</w:t>
        </w:r>
        <w:del w:id="481" w:author="Client Services" w:date="2017-03-03T15:31:00Z">
          <w:r w:rsidR="00D14EAD" w:rsidRPr="00D77A50" w:rsidDel="00387DC7">
            <w:rPr>
              <w:color w:val="BFBFBF" w:themeColor="background1" w:themeShade="BF"/>
              <w:sz w:val="16"/>
              <w:szCs w:val="16"/>
              <w:rPrChange w:id="482" w:author="Kaplan, Isaac" w:date="2017-03-24T08:40:00Z">
                <w:rPr/>
              </w:rPrChange>
            </w:rPr>
            <w:delText xml:space="preserve"> </w:delText>
          </w:r>
        </w:del>
      </w:ins>
      <w:ins w:id="483" w:author="Kaplan, Isaac" w:date="2017-02-21T23:30:00Z">
        <w:r w:rsidR="00767091" w:rsidRPr="00D77A50">
          <w:rPr>
            <w:color w:val="BFBFBF" w:themeColor="background1" w:themeShade="BF"/>
            <w:sz w:val="16"/>
            <w:szCs w:val="16"/>
            <w:rPrChange w:id="484" w:author="Kaplan, Isaac" w:date="2017-03-24T08:40:00Z">
              <w:rPr/>
            </w:rPrChange>
          </w:rPr>
          <w:t xml:space="preserve"> particularly in the Salish Sea</w:t>
        </w:r>
      </w:ins>
      <w:r w:rsidR="001B6CF8" w:rsidRPr="00D77A50">
        <w:rPr>
          <w:color w:val="BFBFBF" w:themeColor="background1" w:themeShade="BF"/>
          <w:sz w:val="16"/>
          <w:szCs w:val="16"/>
          <w:rPrChange w:id="485" w:author="Kaplan, Isaac" w:date="2017-03-24T08:40:00Z">
            <w:rPr/>
          </w:rPrChange>
        </w:rPr>
        <w:t xml:space="preserve">. Of the estimated </w:t>
      </w:r>
      <w:del w:id="486" w:author="Client Services" w:date="2017-03-03T15:31:00Z">
        <w:r w:rsidR="001B6CF8" w:rsidRPr="00D77A50" w:rsidDel="00387DC7">
          <w:rPr>
            <w:color w:val="BFBFBF" w:themeColor="background1" w:themeShade="BF"/>
            <w:sz w:val="16"/>
            <w:szCs w:val="16"/>
            <w:rPrChange w:id="487" w:author="Kaplan, Isaac" w:date="2017-03-24T08:40:00Z">
              <w:rPr/>
            </w:rPrChange>
          </w:rPr>
          <w:delText>79.2</w:delText>
        </w:r>
      </w:del>
      <w:ins w:id="488" w:author="Client Services" w:date="2017-03-03T15:31:00Z">
        <w:r w:rsidR="00387DC7" w:rsidRPr="00D77A50">
          <w:rPr>
            <w:color w:val="BFBFBF" w:themeColor="background1" w:themeShade="BF"/>
            <w:sz w:val="16"/>
            <w:szCs w:val="16"/>
            <w:rPrChange w:id="489" w:author="Kaplan, Isaac" w:date="2017-03-24T08:40:00Z">
              <w:rPr/>
            </w:rPrChange>
          </w:rPr>
          <w:t>21.1</w:t>
        </w:r>
      </w:ins>
      <w:r w:rsidR="001B6CF8" w:rsidRPr="00D77A50">
        <w:rPr>
          <w:color w:val="BFBFBF" w:themeColor="background1" w:themeShade="BF"/>
          <w:sz w:val="16"/>
          <w:szCs w:val="16"/>
          <w:rPrChange w:id="490" w:author="Kaplan, Isaac" w:date="2017-03-24T08:40:00Z">
            <w:rPr/>
          </w:rPrChange>
        </w:rPr>
        <w:t xml:space="preserve"> million Chinook salmon consumed </w:t>
      </w:r>
      <w:ins w:id="491" w:author="Kaplan, Isaac" w:date="2017-02-21T23:30:00Z">
        <w:r w:rsidR="00767091" w:rsidRPr="00D77A50">
          <w:rPr>
            <w:color w:val="BFBFBF" w:themeColor="background1" w:themeShade="BF"/>
            <w:sz w:val="16"/>
            <w:szCs w:val="16"/>
            <w:rPrChange w:id="492" w:author="Kaplan, Isaac" w:date="2017-03-24T08:40:00Z">
              <w:rPr/>
            </w:rPrChange>
          </w:rPr>
          <w:t xml:space="preserve">coastwide </w:t>
        </w:r>
      </w:ins>
      <w:r w:rsidR="001B6CF8" w:rsidRPr="00D77A50">
        <w:rPr>
          <w:color w:val="BFBFBF" w:themeColor="background1" w:themeShade="BF"/>
          <w:sz w:val="16"/>
          <w:szCs w:val="16"/>
          <w:rPrChange w:id="493" w:author="Kaplan, Isaac" w:date="2017-03-24T08:40:00Z">
            <w:rPr/>
          </w:rPrChange>
        </w:rPr>
        <w:t>by harbor seals in 2015</w:t>
      </w:r>
      <w:ins w:id="494" w:author="Kaplan, Isaac" w:date="2017-03-20T13:12:00Z">
        <w:r w:rsidR="000944C7" w:rsidRPr="00D77A50">
          <w:rPr>
            <w:color w:val="BFBFBF" w:themeColor="background1" w:themeShade="BF"/>
            <w:sz w:val="16"/>
            <w:szCs w:val="16"/>
            <w:rPrChange w:id="495" w:author="Kaplan, Isaac" w:date="2017-03-24T08:40:00Z">
              <w:rPr/>
            </w:rPrChange>
          </w:rPr>
          <w:t xml:space="preserve"> </w:t>
        </w:r>
        <w:r w:rsidR="000944C7" w:rsidRPr="00D77A50">
          <w:rPr>
            <w:color w:val="BFBFBF" w:themeColor="background1" w:themeShade="BF"/>
            <w:sz w:val="16"/>
            <w:szCs w:val="16"/>
            <w:highlight w:val="cyan"/>
            <w:rPrChange w:id="496" w:author="Kaplan, Isaac" w:date="2017-03-24T08:40:00Z">
              <w:rPr/>
            </w:rPrChange>
          </w:rPr>
          <w:t>(Figure 3)</w:t>
        </w:r>
      </w:ins>
      <w:r w:rsidR="001B6CF8" w:rsidRPr="00D77A50">
        <w:rPr>
          <w:color w:val="BFBFBF" w:themeColor="background1" w:themeShade="BF"/>
          <w:sz w:val="16"/>
          <w:szCs w:val="16"/>
          <w:rPrChange w:id="497" w:author="Kaplan, Isaac" w:date="2017-03-24T08:40:00Z">
            <w:rPr/>
          </w:rPrChange>
        </w:rPr>
        <w:t xml:space="preserve">, </w:t>
      </w:r>
      <w:del w:id="498" w:author="Client Services" w:date="2017-03-03T15:32:00Z">
        <w:r w:rsidR="001B6CF8" w:rsidRPr="00D77A50" w:rsidDel="00387DC7">
          <w:rPr>
            <w:color w:val="BFBFBF" w:themeColor="background1" w:themeShade="BF"/>
            <w:sz w:val="16"/>
            <w:szCs w:val="16"/>
            <w:rPrChange w:id="499" w:author="Kaplan, Isaac" w:date="2017-03-24T08:40:00Z">
              <w:rPr/>
            </w:rPrChange>
          </w:rPr>
          <w:delText>78.5</w:delText>
        </w:r>
      </w:del>
      <w:ins w:id="500" w:author="Client Services" w:date="2017-03-03T15:32:00Z">
        <w:r w:rsidR="00387DC7" w:rsidRPr="00D77A50">
          <w:rPr>
            <w:color w:val="BFBFBF" w:themeColor="background1" w:themeShade="BF"/>
            <w:sz w:val="16"/>
            <w:szCs w:val="16"/>
            <w:rPrChange w:id="501" w:author="Kaplan, Isaac" w:date="2017-03-24T08:40:00Z">
              <w:rPr/>
            </w:rPrChange>
          </w:rPr>
          <w:t>20.4</w:t>
        </w:r>
      </w:ins>
      <w:r w:rsidR="001B6CF8" w:rsidRPr="00D77A50">
        <w:rPr>
          <w:color w:val="BFBFBF" w:themeColor="background1" w:themeShade="BF"/>
          <w:sz w:val="16"/>
          <w:szCs w:val="16"/>
          <w:rPrChange w:id="502" w:author="Kaplan, Isaac" w:date="2017-03-24T08:40:00Z">
            <w:rPr/>
          </w:rPrChange>
        </w:rPr>
        <w:t xml:space="preserve"> million were smolts. The percentage of the total coastwide smolt production consumed by harbor seals increased from </w:t>
      </w:r>
      <w:ins w:id="503" w:author="Client Services" w:date="2017-03-03T15:32:00Z">
        <w:r w:rsidR="00387DC7" w:rsidRPr="00D77A50">
          <w:rPr>
            <w:color w:val="BFBFBF" w:themeColor="background1" w:themeShade="BF"/>
            <w:sz w:val="16"/>
            <w:szCs w:val="16"/>
            <w:rPrChange w:id="504" w:author="Kaplan, Isaac" w:date="2017-03-24T08:40:00Z">
              <w:rPr/>
            </w:rPrChange>
          </w:rPr>
          <w:t>1</w:t>
        </w:r>
      </w:ins>
      <w:del w:id="505" w:author="Client Services" w:date="2017-03-03T15:32:00Z">
        <w:r w:rsidR="001B6CF8" w:rsidRPr="00D77A50" w:rsidDel="00387DC7">
          <w:rPr>
            <w:color w:val="BFBFBF" w:themeColor="background1" w:themeShade="BF"/>
            <w:sz w:val="16"/>
            <w:szCs w:val="16"/>
            <w:rPrChange w:id="506" w:author="Kaplan, Isaac" w:date="2017-03-24T08:40:00Z">
              <w:rPr/>
            </w:rPrChange>
          </w:rPr>
          <w:delText>5</w:delText>
        </w:r>
      </w:del>
      <w:r w:rsidR="001B6CF8" w:rsidRPr="00D77A50">
        <w:rPr>
          <w:color w:val="BFBFBF" w:themeColor="background1" w:themeShade="BF"/>
          <w:sz w:val="16"/>
          <w:szCs w:val="16"/>
          <w:rPrChange w:id="507" w:author="Kaplan, Isaac" w:date="2017-03-24T08:40:00Z">
            <w:rPr/>
          </w:rPrChange>
        </w:rPr>
        <w:t>% (</w:t>
      </w:r>
      <w:del w:id="508" w:author="Client Services" w:date="2017-03-03T15:32:00Z">
        <w:r w:rsidR="001B6CF8" w:rsidRPr="00D77A50" w:rsidDel="00387DC7">
          <w:rPr>
            <w:color w:val="BFBFBF" w:themeColor="background1" w:themeShade="BF"/>
            <w:sz w:val="16"/>
            <w:szCs w:val="16"/>
            <w:rPrChange w:id="509" w:author="Kaplan, Isaac" w:date="2017-03-24T08:40:00Z">
              <w:rPr/>
            </w:rPrChange>
          </w:rPr>
          <w:delText xml:space="preserve">10 </w:delText>
        </w:r>
      </w:del>
      <w:ins w:id="510" w:author="Client Services" w:date="2017-03-03T15:32:00Z">
        <w:r w:rsidR="00387DC7" w:rsidRPr="00D77A50">
          <w:rPr>
            <w:color w:val="BFBFBF" w:themeColor="background1" w:themeShade="BF"/>
            <w:sz w:val="16"/>
            <w:szCs w:val="16"/>
            <w:rPrChange w:id="511" w:author="Kaplan, Isaac" w:date="2017-03-24T08:40:00Z">
              <w:rPr/>
            </w:rPrChange>
          </w:rPr>
          <w:t xml:space="preserve">3 </w:t>
        </w:r>
      </w:ins>
      <w:r w:rsidR="001B6CF8" w:rsidRPr="00D77A50">
        <w:rPr>
          <w:color w:val="BFBFBF" w:themeColor="background1" w:themeShade="BF"/>
          <w:sz w:val="16"/>
          <w:szCs w:val="16"/>
          <w:rPrChange w:id="512" w:author="Kaplan, Isaac" w:date="2017-03-24T08:40:00Z">
            <w:rPr/>
          </w:rPrChange>
        </w:rPr>
        <w:t xml:space="preserve">million of 225 million estimated total production) in 1975 to </w:t>
      </w:r>
      <w:del w:id="513" w:author="Client Services" w:date="2017-03-03T15:32:00Z">
        <w:r w:rsidR="001B6CF8" w:rsidRPr="00D77A50" w:rsidDel="00387DC7">
          <w:rPr>
            <w:color w:val="BFBFBF" w:themeColor="background1" w:themeShade="BF"/>
            <w:sz w:val="16"/>
            <w:szCs w:val="16"/>
            <w:rPrChange w:id="514" w:author="Kaplan, Isaac" w:date="2017-03-24T08:40:00Z">
              <w:rPr/>
            </w:rPrChange>
          </w:rPr>
          <w:delText>19</w:delText>
        </w:r>
      </w:del>
      <w:ins w:id="515" w:author="Client Services" w:date="2017-03-03T15:32:00Z">
        <w:r w:rsidR="00387DC7" w:rsidRPr="00D77A50">
          <w:rPr>
            <w:color w:val="BFBFBF" w:themeColor="background1" w:themeShade="BF"/>
            <w:sz w:val="16"/>
            <w:szCs w:val="16"/>
            <w:rPrChange w:id="516" w:author="Kaplan, Isaac" w:date="2017-03-24T08:40:00Z">
              <w:rPr/>
            </w:rPrChange>
          </w:rPr>
          <w:t>5</w:t>
        </w:r>
      </w:ins>
      <w:r w:rsidR="001B6CF8" w:rsidRPr="00D77A50">
        <w:rPr>
          <w:color w:val="BFBFBF" w:themeColor="background1" w:themeShade="BF"/>
          <w:sz w:val="16"/>
          <w:szCs w:val="16"/>
          <w:rPrChange w:id="517" w:author="Kaplan, Isaac" w:date="2017-03-24T08:40:00Z">
            <w:rPr/>
          </w:rPrChange>
        </w:rPr>
        <w:t>% (</w:t>
      </w:r>
      <w:del w:id="518" w:author="Client Services" w:date="2017-03-03T15:32:00Z">
        <w:r w:rsidR="001B6CF8" w:rsidRPr="00D77A50" w:rsidDel="00387DC7">
          <w:rPr>
            <w:color w:val="BFBFBF" w:themeColor="background1" w:themeShade="BF"/>
            <w:sz w:val="16"/>
            <w:szCs w:val="16"/>
            <w:rPrChange w:id="519" w:author="Kaplan, Isaac" w:date="2017-03-24T08:40:00Z">
              <w:rPr/>
            </w:rPrChange>
          </w:rPr>
          <w:delText xml:space="preserve">79 </w:delText>
        </w:r>
      </w:del>
      <w:ins w:id="520" w:author="Client Services" w:date="2017-03-03T15:32:00Z">
        <w:r w:rsidR="00387DC7" w:rsidRPr="00D77A50">
          <w:rPr>
            <w:color w:val="BFBFBF" w:themeColor="background1" w:themeShade="BF"/>
            <w:sz w:val="16"/>
            <w:szCs w:val="16"/>
            <w:rPrChange w:id="521" w:author="Kaplan, Isaac" w:date="2017-03-24T08:40:00Z">
              <w:rPr/>
            </w:rPrChange>
          </w:rPr>
          <w:t xml:space="preserve">21 </w:t>
        </w:r>
      </w:ins>
      <w:r w:rsidR="001B6CF8" w:rsidRPr="00D77A50">
        <w:rPr>
          <w:color w:val="BFBFBF" w:themeColor="background1" w:themeShade="BF"/>
          <w:sz w:val="16"/>
          <w:szCs w:val="16"/>
          <w:rPrChange w:id="522" w:author="Kaplan, Isaac" w:date="2017-03-24T08:40:00Z">
            <w:rPr/>
          </w:rPrChange>
        </w:rPr>
        <w:t>million of 406 million estimated total production) in 2015. Harbor</w:t>
      </w:r>
      <w:del w:id="523" w:author="Kaplan, Isaac" w:date="2017-02-21T23:29:00Z">
        <w:r w:rsidR="001B6CF8" w:rsidRPr="00D77A50" w:rsidDel="00767091">
          <w:rPr>
            <w:color w:val="BFBFBF" w:themeColor="background1" w:themeShade="BF"/>
            <w:sz w:val="16"/>
            <w:szCs w:val="16"/>
            <w:rPrChange w:id="524" w:author="Kaplan, Isaac" w:date="2017-03-24T08:40:00Z">
              <w:rPr/>
            </w:rPrChange>
          </w:rPr>
          <w:delText>s</w:delText>
        </w:r>
      </w:del>
      <w:r w:rsidR="001B6CF8" w:rsidRPr="00D77A50">
        <w:rPr>
          <w:color w:val="BFBFBF" w:themeColor="background1" w:themeShade="BF"/>
          <w:sz w:val="16"/>
          <w:szCs w:val="16"/>
          <w:rPrChange w:id="525" w:author="Kaplan, Isaac" w:date="2017-03-24T08:40:00Z">
            <w:rPr/>
          </w:rPrChange>
        </w:rPr>
        <w:t xml:space="preserve"> seals in the Salish Sea (i.e. Puget Sound, Strait of Georgia, and Strait of San Juan de Fuca) accounted for 8</w:t>
      </w:r>
      <w:ins w:id="526" w:author="Client Services" w:date="2017-03-05T15:36:00Z">
        <w:r w:rsidR="00FC24A4" w:rsidRPr="00D77A50">
          <w:rPr>
            <w:color w:val="BFBFBF" w:themeColor="background1" w:themeShade="BF"/>
            <w:sz w:val="16"/>
            <w:szCs w:val="16"/>
            <w:rPrChange w:id="527" w:author="Kaplan, Isaac" w:date="2017-03-24T08:40:00Z">
              <w:rPr/>
            </w:rPrChange>
          </w:rPr>
          <w:t>6</w:t>
        </w:r>
      </w:ins>
      <w:del w:id="528" w:author="Client Services" w:date="2017-03-05T15:36:00Z">
        <w:r w:rsidR="001B6CF8" w:rsidRPr="00D77A50" w:rsidDel="00FC24A4">
          <w:rPr>
            <w:color w:val="BFBFBF" w:themeColor="background1" w:themeShade="BF"/>
            <w:sz w:val="16"/>
            <w:szCs w:val="16"/>
            <w:rPrChange w:id="529" w:author="Kaplan, Isaac" w:date="2017-03-24T08:40:00Z">
              <w:rPr/>
            </w:rPrChange>
          </w:rPr>
          <w:delText>4</w:delText>
        </w:r>
      </w:del>
      <w:r w:rsidR="001B6CF8" w:rsidRPr="00D77A50">
        <w:rPr>
          <w:color w:val="BFBFBF" w:themeColor="background1" w:themeShade="BF"/>
          <w:sz w:val="16"/>
          <w:szCs w:val="16"/>
          <w:rPrChange w:id="530" w:author="Kaplan, Isaac" w:date="2017-03-24T08:40:00Z">
            <w:rPr/>
          </w:rPrChange>
        </w:rPr>
        <w:t>% of the total coast wide smolt consumption in 2015, due to large increases in the harbor seal abundance in this region between 1975 and 2015 (9 thousand to 78 thousand), as well as a large diet fraction of Chinook salmon smolts</w:t>
      </w:r>
      <w:ins w:id="531" w:author="Kaplan, Isaac" w:date="2017-02-21T12:11:00Z">
        <w:r w:rsidR="003760BA" w:rsidRPr="00D77A50">
          <w:rPr>
            <w:color w:val="BFBFBF" w:themeColor="background1" w:themeShade="BF"/>
            <w:sz w:val="16"/>
            <w:szCs w:val="16"/>
            <w:rPrChange w:id="532" w:author="Kaplan, Isaac" w:date="2017-03-24T08:40:00Z">
              <w:rPr/>
            </w:rPrChange>
          </w:rPr>
          <w:t xml:space="preserve"> relative to other regions</w:t>
        </w:r>
      </w:ins>
      <w:r w:rsidR="001B6CF8" w:rsidRPr="00D77A50">
        <w:rPr>
          <w:color w:val="BFBFBF" w:themeColor="background1" w:themeShade="BF"/>
          <w:sz w:val="16"/>
          <w:szCs w:val="16"/>
          <w:rPrChange w:id="533" w:author="Kaplan, Isaac" w:date="2017-03-24T08:40:00Z">
            <w:rPr/>
          </w:rPrChange>
        </w:rPr>
        <w:t>.</w:t>
      </w:r>
    </w:p>
    <w:p w14:paraId="1A536E18" w14:textId="0A0D05B5" w:rsidR="001B6CF8" w:rsidRPr="00D77A50" w:rsidRDefault="006B1F28" w:rsidP="001B6CF8">
      <w:pPr>
        <w:rPr>
          <w:color w:val="BFBFBF" w:themeColor="background1" w:themeShade="BF"/>
          <w:sz w:val="16"/>
          <w:szCs w:val="16"/>
          <w:rPrChange w:id="534" w:author="Kaplan, Isaac" w:date="2017-03-24T08:40:00Z">
            <w:rPr/>
          </w:rPrChange>
        </w:rPr>
      </w:pPr>
      <w:r w:rsidRPr="00D77A50">
        <w:rPr>
          <w:color w:val="BFBFBF" w:themeColor="background1" w:themeShade="BF"/>
          <w:sz w:val="16"/>
          <w:szCs w:val="16"/>
          <w:rPrChange w:id="535" w:author="Kaplan, Isaac" w:date="2017-03-24T08:40:00Z">
            <w:rPr/>
          </w:rPrChange>
        </w:rPr>
        <w:t xml:space="preserve">While predation on Chinook salmon by marine mammal predators increased, annual harvest by commercial and recreational fisheries decreased </w:t>
      </w:r>
      <w:r w:rsidR="001B6CF8" w:rsidRPr="00D77A50">
        <w:rPr>
          <w:color w:val="BFBFBF" w:themeColor="background1" w:themeShade="BF"/>
          <w:sz w:val="16"/>
          <w:szCs w:val="16"/>
          <w:rPrChange w:id="536" w:author="Kaplan, Isaac" w:date="2017-03-24T08:40:00Z">
            <w:rPr/>
          </w:rPrChange>
        </w:rPr>
        <w:t>from 3.6 million to 2 million individuals</w:t>
      </w:r>
      <w:ins w:id="537" w:author="Kaplan, Isaac [2]" w:date="2017-03-11T08:19:00Z">
        <w:r w:rsidR="008600EA" w:rsidRPr="00D77A50">
          <w:rPr>
            <w:color w:val="BFBFBF" w:themeColor="background1" w:themeShade="BF"/>
            <w:sz w:val="16"/>
            <w:szCs w:val="16"/>
            <w:rPrChange w:id="538" w:author="Kaplan, Isaac" w:date="2017-03-24T08:40:00Z">
              <w:rPr/>
            </w:rPrChange>
          </w:rPr>
          <w:t xml:space="preserve"> </w:t>
        </w:r>
        <w:r w:rsidR="008600EA" w:rsidRPr="00D77A50">
          <w:rPr>
            <w:color w:val="BFBFBF" w:themeColor="background1" w:themeShade="BF"/>
            <w:sz w:val="16"/>
            <w:szCs w:val="16"/>
            <w:highlight w:val="yellow"/>
            <w:rPrChange w:id="539" w:author="Kaplan, Isaac" w:date="2017-03-24T08:40:00Z">
              <w:rPr/>
            </w:rPrChange>
          </w:rPr>
          <w:t xml:space="preserve">[BRANDON-  from figure looks more like </w:t>
        </w:r>
      </w:ins>
      <w:ins w:id="540" w:author="Kaplan, Isaac [2]" w:date="2017-03-11T08:20:00Z">
        <w:r w:rsidR="008600EA" w:rsidRPr="00D77A50">
          <w:rPr>
            <w:color w:val="BFBFBF" w:themeColor="background1" w:themeShade="BF"/>
            <w:sz w:val="16"/>
            <w:szCs w:val="16"/>
            <w:highlight w:val="yellow"/>
            <w:rPrChange w:id="541" w:author="Kaplan, Isaac" w:date="2017-03-24T08:40:00Z">
              <w:rPr/>
            </w:rPrChange>
          </w:rPr>
          <w:t>2.9 million to 1.5 million</w:t>
        </w:r>
        <w:r w:rsidR="008600EA" w:rsidRPr="00D77A50">
          <w:rPr>
            <w:color w:val="BFBFBF" w:themeColor="background1" w:themeShade="BF"/>
            <w:sz w:val="16"/>
            <w:szCs w:val="16"/>
            <w:rPrChange w:id="542" w:author="Kaplan, Isaac" w:date="2017-03-24T08:40:00Z">
              <w:rPr/>
            </w:rPrChange>
          </w:rPr>
          <w:t>]</w:t>
        </w:r>
      </w:ins>
      <w:r w:rsidR="001B6CF8" w:rsidRPr="00D77A50">
        <w:rPr>
          <w:color w:val="BFBFBF" w:themeColor="background1" w:themeShade="BF"/>
          <w:sz w:val="16"/>
          <w:szCs w:val="16"/>
          <w:rPrChange w:id="543" w:author="Kaplan, Isaac" w:date="2017-03-24T08:40:00Z">
            <w:rPr/>
          </w:rPrChange>
        </w:rPr>
        <w:t xml:space="preserve">, equivalent to </w:t>
      </w:r>
      <w:del w:id="544" w:author="Client Services" w:date="2017-03-03T15:33:00Z">
        <w:r w:rsidR="001B6CF8" w:rsidRPr="00D77A50" w:rsidDel="00387DC7">
          <w:rPr>
            <w:color w:val="BFBFBF" w:themeColor="background1" w:themeShade="BF"/>
            <w:sz w:val="16"/>
            <w:szCs w:val="16"/>
            <w:rPrChange w:id="545" w:author="Kaplan, Isaac" w:date="2017-03-24T08:40:00Z">
              <w:rPr/>
            </w:rPrChange>
          </w:rPr>
          <w:delText xml:space="preserve">29 </w:delText>
        </w:r>
      </w:del>
      <w:ins w:id="546" w:author="Client Services" w:date="2017-03-03T15:33:00Z">
        <w:r w:rsidR="00387DC7" w:rsidRPr="00D77A50">
          <w:rPr>
            <w:color w:val="BFBFBF" w:themeColor="background1" w:themeShade="BF"/>
            <w:sz w:val="16"/>
            <w:szCs w:val="16"/>
            <w:rPrChange w:id="547" w:author="Kaplan, Isaac" w:date="2017-03-24T08:40:00Z">
              <w:rPr/>
            </w:rPrChange>
          </w:rPr>
          <w:t xml:space="preserve">16,500 </w:t>
        </w:r>
      </w:ins>
      <w:r w:rsidR="001B6CF8" w:rsidRPr="00D77A50">
        <w:rPr>
          <w:color w:val="BFBFBF" w:themeColor="background1" w:themeShade="BF"/>
          <w:sz w:val="16"/>
          <w:szCs w:val="16"/>
          <w:rPrChange w:id="548" w:author="Kaplan, Isaac" w:date="2017-03-24T08:40:00Z">
            <w:rPr/>
          </w:rPrChange>
        </w:rPr>
        <w:t xml:space="preserve">to </w:t>
      </w:r>
      <w:del w:id="549" w:author="Client Services" w:date="2017-03-03T15:33:00Z">
        <w:r w:rsidR="001B6CF8" w:rsidRPr="00D77A50" w:rsidDel="00387DC7">
          <w:rPr>
            <w:color w:val="BFBFBF" w:themeColor="background1" w:themeShade="BF"/>
            <w:sz w:val="16"/>
            <w:szCs w:val="16"/>
            <w:rPrChange w:id="550" w:author="Kaplan, Isaac" w:date="2017-03-24T08:40:00Z">
              <w:rPr/>
            </w:rPrChange>
          </w:rPr>
          <w:delText>15.9</w:delText>
        </w:r>
      </w:del>
      <w:ins w:id="551" w:author="Client Services" w:date="2017-03-03T15:33:00Z">
        <w:r w:rsidR="00387DC7" w:rsidRPr="00D77A50">
          <w:rPr>
            <w:color w:val="BFBFBF" w:themeColor="background1" w:themeShade="BF"/>
            <w:sz w:val="16"/>
            <w:szCs w:val="16"/>
            <w:rPrChange w:id="552" w:author="Kaplan, Isaac" w:date="2017-03-24T08:40:00Z">
              <w:rPr/>
            </w:rPrChange>
          </w:rPr>
          <w:t>9,100</w:t>
        </w:r>
      </w:ins>
      <w:r w:rsidR="001B6CF8" w:rsidRPr="00D77A50">
        <w:rPr>
          <w:color w:val="BFBFBF" w:themeColor="background1" w:themeShade="BF"/>
          <w:sz w:val="16"/>
          <w:szCs w:val="16"/>
          <w:rPrChange w:id="553" w:author="Kaplan, Isaac" w:date="2017-03-24T08:40:00Z">
            <w:rPr/>
          </w:rPrChange>
        </w:rPr>
        <w:t xml:space="preserve"> </w:t>
      </w:r>
      <w:del w:id="554" w:author="Client Services" w:date="2017-03-03T15:33:00Z">
        <w:r w:rsidR="001B6CF8" w:rsidRPr="00D77A50" w:rsidDel="00387DC7">
          <w:rPr>
            <w:color w:val="BFBFBF" w:themeColor="background1" w:themeShade="BF"/>
            <w:sz w:val="16"/>
            <w:szCs w:val="16"/>
            <w:rPrChange w:id="555" w:author="Kaplan, Isaac" w:date="2017-03-24T08:40:00Z">
              <w:rPr/>
            </w:rPrChange>
          </w:rPr>
          <w:lastRenderedPageBreak/>
          <w:delText xml:space="preserve">thousand </w:delText>
        </w:r>
      </w:del>
      <w:ins w:id="556" w:author="Client Services" w:date="2017-03-03T15:33:00Z">
        <w:r w:rsidR="00387DC7" w:rsidRPr="00D77A50">
          <w:rPr>
            <w:color w:val="BFBFBF" w:themeColor="background1" w:themeShade="BF"/>
            <w:sz w:val="16"/>
            <w:szCs w:val="16"/>
            <w:rPrChange w:id="557" w:author="Kaplan, Isaac" w:date="2017-03-24T08:40:00Z">
              <w:rPr/>
            </w:rPrChange>
          </w:rPr>
          <w:t xml:space="preserve">metric </w:t>
        </w:r>
      </w:ins>
      <w:r w:rsidR="001B6CF8" w:rsidRPr="00D77A50">
        <w:rPr>
          <w:color w:val="BFBFBF" w:themeColor="background1" w:themeShade="BF"/>
          <w:sz w:val="16"/>
          <w:szCs w:val="16"/>
          <w:rPrChange w:id="558" w:author="Kaplan, Isaac" w:date="2017-03-24T08:40:00Z">
            <w:rPr/>
          </w:rPrChange>
        </w:rPr>
        <w:t>tons (Figure 4)</w:t>
      </w:r>
      <w:ins w:id="559" w:author="Kaplan, Isaac [2]" w:date="2017-03-11T08:21:00Z">
        <w:r w:rsidR="008600EA" w:rsidRPr="00D77A50">
          <w:rPr>
            <w:color w:val="BFBFBF" w:themeColor="background1" w:themeShade="BF"/>
            <w:sz w:val="16"/>
            <w:szCs w:val="16"/>
            <w:highlight w:val="yellow"/>
            <w:rPrChange w:id="560" w:author="Kaplan, Isaac" w:date="2017-03-24T08:40:00Z">
              <w:rPr/>
            </w:rPrChange>
          </w:rPr>
          <w:t xml:space="preserve">[ BRANDON </w:t>
        </w:r>
      </w:ins>
      <w:ins w:id="561" w:author="Kaplan, Isaac [2]" w:date="2017-03-11T08:22:00Z">
        <w:r w:rsidR="008600EA" w:rsidRPr="00D77A50">
          <w:rPr>
            <w:color w:val="BFBFBF" w:themeColor="background1" w:themeShade="BF"/>
            <w:sz w:val="16"/>
            <w:szCs w:val="16"/>
            <w:highlight w:val="yellow"/>
            <w:rPrChange w:id="562" w:author="Kaplan, Isaac" w:date="2017-03-24T08:40:00Z">
              <w:rPr/>
            </w:rPrChange>
          </w:rPr>
          <w:t>–</w:t>
        </w:r>
      </w:ins>
      <w:ins w:id="563" w:author="Kaplan, Isaac [2]" w:date="2017-03-11T08:21:00Z">
        <w:r w:rsidR="008600EA" w:rsidRPr="00D77A50">
          <w:rPr>
            <w:color w:val="BFBFBF" w:themeColor="background1" w:themeShade="BF"/>
            <w:sz w:val="16"/>
            <w:szCs w:val="16"/>
            <w:highlight w:val="yellow"/>
            <w:rPrChange w:id="564" w:author="Kaplan, Isaac" w:date="2017-03-24T08:40:00Z">
              <w:rPr/>
            </w:rPrChange>
          </w:rPr>
          <w:t xml:space="preserve">from </w:t>
        </w:r>
      </w:ins>
      <w:ins w:id="565" w:author="Kaplan, Isaac [2]" w:date="2017-03-11T08:22:00Z">
        <w:r w:rsidR="008600EA" w:rsidRPr="00D77A50">
          <w:rPr>
            <w:color w:val="BFBFBF" w:themeColor="background1" w:themeShade="BF"/>
            <w:sz w:val="16"/>
            <w:szCs w:val="16"/>
            <w:highlight w:val="yellow"/>
            <w:rPrChange w:id="566" w:author="Kaplan, Isaac" w:date="2017-03-24T08:40:00Z">
              <w:rPr/>
            </w:rPrChange>
          </w:rPr>
          <w:t>figure looks like 24 mill</w:t>
        </w:r>
      </w:ins>
      <w:ins w:id="567" w:author="Kaplan, Isaac [2]" w:date="2017-03-11T08:27:00Z">
        <w:r w:rsidR="007E5268" w:rsidRPr="00D77A50">
          <w:rPr>
            <w:color w:val="BFBFBF" w:themeColor="background1" w:themeShade="BF"/>
            <w:sz w:val="16"/>
            <w:szCs w:val="16"/>
            <w:highlight w:val="yellow"/>
            <w:rPrChange w:id="568" w:author="Kaplan, Isaac" w:date="2017-03-24T08:40:00Z">
              <w:rPr>
                <w:highlight w:val="yellow"/>
              </w:rPr>
            </w:rPrChange>
          </w:rPr>
          <w:t>i</w:t>
        </w:r>
      </w:ins>
      <w:ins w:id="569" w:author="Kaplan, Isaac [2]" w:date="2017-03-11T08:22:00Z">
        <w:r w:rsidR="008600EA" w:rsidRPr="00D77A50">
          <w:rPr>
            <w:color w:val="BFBFBF" w:themeColor="background1" w:themeShade="BF"/>
            <w:sz w:val="16"/>
            <w:szCs w:val="16"/>
            <w:highlight w:val="yellow"/>
            <w:rPrChange w:id="570" w:author="Kaplan, Isaac" w:date="2017-03-24T08:40:00Z">
              <w:rPr/>
            </w:rPrChange>
          </w:rPr>
          <w:t>on to 12 mill</w:t>
        </w:r>
      </w:ins>
      <w:ins w:id="571" w:author="Kaplan, Isaac [2]" w:date="2017-03-11T08:27:00Z">
        <w:r w:rsidR="007E5268" w:rsidRPr="00D77A50">
          <w:rPr>
            <w:color w:val="BFBFBF" w:themeColor="background1" w:themeShade="BF"/>
            <w:sz w:val="16"/>
            <w:szCs w:val="16"/>
            <w:highlight w:val="yellow"/>
            <w:rPrChange w:id="572" w:author="Kaplan, Isaac" w:date="2017-03-24T08:40:00Z">
              <w:rPr>
                <w:highlight w:val="yellow"/>
              </w:rPr>
            </w:rPrChange>
          </w:rPr>
          <w:t>i</w:t>
        </w:r>
      </w:ins>
      <w:ins w:id="573" w:author="Kaplan, Isaac [2]" w:date="2017-03-11T08:22:00Z">
        <w:r w:rsidR="008600EA" w:rsidRPr="00D77A50">
          <w:rPr>
            <w:color w:val="BFBFBF" w:themeColor="background1" w:themeShade="BF"/>
            <w:sz w:val="16"/>
            <w:szCs w:val="16"/>
            <w:highlight w:val="yellow"/>
            <w:rPrChange w:id="574" w:author="Kaplan, Isaac" w:date="2017-03-24T08:40:00Z">
              <w:rPr/>
            </w:rPrChange>
          </w:rPr>
          <w:t>on]</w:t>
        </w:r>
      </w:ins>
      <w:r w:rsidR="001B6CF8" w:rsidRPr="00D77A50">
        <w:rPr>
          <w:color w:val="BFBFBF" w:themeColor="background1" w:themeShade="BF"/>
          <w:sz w:val="16"/>
          <w:szCs w:val="16"/>
          <w:highlight w:val="yellow"/>
          <w:rPrChange w:id="575" w:author="Kaplan, Isaac" w:date="2017-03-24T08:40:00Z">
            <w:rPr/>
          </w:rPrChange>
        </w:rPr>
        <w:t>.</w:t>
      </w:r>
      <w:r w:rsidR="001B6CF8" w:rsidRPr="00D77A50">
        <w:rPr>
          <w:color w:val="BFBFBF" w:themeColor="background1" w:themeShade="BF"/>
          <w:sz w:val="16"/>
          <w:szCs w:val="16"/>
          <w:rPrChange w:id="576" w:author="Kaplan, Isaac" w:date="2017-03-24T08:40:00Z">
            <w:rPr/>
          </w:rPrChange>
        </w:rPr>
        <w:t xml:space="preserve"> </w:t>
      </w:r>
      <w:commentRangeStart w:id="577"/>
      <w:commentRangeStart w:id="578"/>
      <w:r w:rsidR="001B6CF8" w:rsidRPr="00D77A50">
        <w:rPr>
          <w:color w:val="BFBFBF" w:themeColor="background1" w:themeShade="BF"/>
          <w:sz w:val="16"/>
          <w:szCs w:val="16"/>
          <w:rPrChange w:id="579" w:author="Kaplan, Isaac" w:date="2017-03-24T08:40:00Z">
            <w:rPr/>
          </w:rPrChange>
        </w:rPr>
        <w:t>At the same time</w:t>
      </w:r>
      <w:ins w:id="580" w:author="Kaplan, Isaac" w:date="2017-02-21T23:32:00Z">
        <w:r w:rsidR="00652391" w:rsidRPr="00D77A50">
          <w:rPr>
            <w:color w:val="BFBFBF" w:themeColor="background1" w:themeShade="BF"/>
            <w:sz w:val="16"/>
            <w:szCs w:val="16"/>
            <w:rPrChange w:id="581" w:author="Kaplan, Isaac" w:date="2017-03-24T08:40:00Z">
              <w:rPr/>
            </w:rPrChange>
          </w:rPr>
          <w:t>,</w:t>
        </w:r>
      </w:ins>
      <w:r w:rsidR="001B6CF8" w:rsidRPr="00D77A50">
        <w:rPr>
          <w:color w:val="BFBFBF" w:themeColor="background1" w:themeShade="BF"/>
          <w:sz w:val="16"/>
          <w:szCs w:val="16"/>
          <w:rPrChange w:id="582" w:author="Kaplan, Isaac" w:date="2017-03-24T08:40:00Z">
            <w:rPr/>
          </w:rPrChange>
        </w:rPr>
        <w:t xml:space="preserve"> </w:t>
      </w:r>
      <w:del w:id="583" w:author="Kaplan, Isaac" w:date="2017-02-21T12:11:00Z">
        <w:r w:rsidR="001B6CF8" w:rsidRPr="00D77A50" w:rsidDel="00EF07B0">
          <w:rPr>
            <w:color w:val="BFBFBF" w:themeColor="background1" w:themeShade="BF"/>
            <w:sz w:val="16"/>
            <w:szCs w:val="16"/>
            <w:rPrChange w:id="584" w:author="Kaplan, Isaac" w:date="2017-03-24T08:40:00Z">
              <w:rPr/>
            </w:rPrChange>
          </w:rPr>
          <w:delText xml:space="preserve">the </w:delText>
        </w:r>
      </w:del>
      <w:r w:rsidR="001B6CF8" w:rsidRPr="00D77A50">
        <w:rPr>
          <w:color w:val="BFBFBF" w:themeColor="background1" w:themeShade="BF"/>
          <w:sz w:val="16"/>
          <w:szCs w:val="16"/>
          <w:rPrChange w:id="585" w:author="Kaplan, Isaac" w:date="2017-03-24T08:40:00Z">
            <w:rPr/>
          </w:rPrChange>
        </w:rPr>
        <w:t xml:space="preserve">predator consumption </w:t>
      </w:r>
      <w:ins w:id="586" w:author="Kaplan, Isaac" w:date="2017-02-21T12:11:00Z">
        <w:r w:rsidR="00EF07B0" w:rsidRPr="00D77A50">
          <w:rPr>
            <w:color w:val="BFBFBF" w:themeColor="background1" w:themeShade="BF"/>
            <w:sz w:val="16"/>
            <w:szCs w:val="16"/>
            <w:rPrChange w:id="587" w:author="Kaplan, Isaac" w:date="2017-03-24T08:40:00Z">
              <w:rPr/>
            </w:rPrChange>
          </w:rPr>
          <w:t xml:space="preserve">of Chinook salmon </w:t>
        </w:r>
      </w:ins>
      <w:r w:rsidR="001B6CF8" w:rsidRPr="00D77A50">
        <w:rPr>
          <w:color w:val="BFBFBF" w:themeColor="background1" w:themeShade="BF"/>
          <w:sz w:val="16"/>
          <w:szCs w:val="16"/>
          <w:rPrChange w:id="588" w:author="Kaplan, Isaac" w:date="2017-03-24T08:40:00Z">
            <w:rPr/>
          </w:rPrChange>
        </w:rPr>
        <w:t>increased from 1.</w:t>
      </w:r>
      <w:del w:id="589" w:author="Client Services" w:date="2017-03-03T15:34:00Z">
        <w:r w:rsidR="001B6CF8" w:rsidRPr="00D77A50" w:rsidDel="00387DC7">
          <w:rPr>
            <w:color w:val="BFBFBF" w:themeColor="background1" w:themeShade="BF"/>
            <w:sz w:val="16"/>
            <w:szCs w:val="16"/>
            <w:rPrChange w:id="590" w:author="Kaplan, Isaac" w:date="2017-03-24T08:40:00Z">
              <w:rPr/>
            </w:rPrChange>
          </w:rPr>
          <w:delText xml:space="preserve">6 </w:delText>
        </w:r>
      </w:del>
      <w:ins w:id="591" w:author="Client Services" w:date="2017-03-03T15:34:00Z">
        <w:r w:rsidR="00387DC7" w:rsidRPr="00D77A50">
          <w:rPr>
            <w:color w:val="BFBFBF" w:themeColor="background1" w:themeShade="BF"/>
            <w:sz w:val="16"/>
            <w:szCs w:val="16"/>
            <w:rPrChange w:id="592" w:author="Kaplan, Isaac" w:date="2017-03-24T08:40:00Z">
              <w:rPr/>
            </w:rPrChange>
          </w:rPr>
          <w:t xml:space="preserve">2 </w:t>
        </w:r>
      </w:ins>
      <w:r w:rsidR="001B6CF8" w:rsidRPr="00D77A50">
        <w:rPr>
          <w:color w:val="BFBFBF" w:themeColor="background1" w:themeShade="BF"/>
          <w:sz w:val="16"/>
          <w:szCs w:val="16"/>
          <w:rPrChange w:id="593" w:author="Kaplan, Isaac" w:date="2017-03-24T08:40:00Z">
            <w:rPr/>
          </w:rPrChange>
        </w:rPr>
        <w:t xml:space="preserve">to </w:t>
      </w:r>
      <w:del w:id="594" w:author="Client Services" w:date="2017-03-03T15:34:00Z">
        <w:r w:rsidR="001B6CF8" w:rsidRPr="00D77A50" w:rsidDel="00387DC7">
          <w:rPr>
            <w:color w:val="BFBFBF" w:themeColor="background1" w:themeShade="BF"/>
            <w:sz w:val="16"/>
            <w:szCs w:val="16"/>
            <w:rPrChange w:id="595" w:author="Kaplan, Isaac" w:date="2017-03-24T08:40:00Z">
              <w:rPr/>
            </w:rPrChange>
          </w:rPr>
          <w:delText>3.8</w:delText>
        </w:r>
      </w:del>
      <w:ins w:id="596" w:author="Client Services" w:date="2017-03-05T15:38:00Z">
        <w:r w:rsidR="00B3284C" w:rsidRPr="00D77A50">
          <w:rPr>
            <w:color w:val="BFBFBF" w:themeColor="background1" w:themeShade="BF"/>
            <w:sz w:val="16"/>
            <w:szCs w:val="16"/>
            <w:rPrChange w:id="597" w:author="Kaplan, Isaac" w:date="2017-03-24T08:40:00Z">
              <w:rPr/>
            </w:rPrChange>
          </w:rPr>
          <w:t>2.9</w:t>
        </w:r>
      </w:ins>
      <w:r w:rsidR="001B6CF8" w:rsidRPr="00D77A50">
        <w:rPr>
          <w:color w:val="BFBFBF" w:themeColor="background1" w:themeShade="BF"/>
          <w:sz w:val="16"/>
          <w:szCs w:val="16"/>
          <w:rPrChange w:id="598" w:author="Kaplan, Isaac" w:date="2017-03-24T08:40:00Z">
            <w:rPr/>
          </w:rPrChange>
        </w:rPr>
        <w:t xml:space="preserve"> million adults</w:t>
      </w:r>
      <w:ins w:id="599" w:author="Client Services" w:date="2017-03-03T15:33:00Z">
        <w:r w:rsidR="00387DC7" w:rsidRPr="00D77A50">
          <w:rPr>
            <w:color w:val="BFBFBF" w:themeColor="background1" w:themeShade="BF"/>
            <w:sz w:val="16"/>
            <w:szCs w:val="16"/>
            <w:rPrChange w:id="600" w:author="Kaplan, Isaac" w:date="2017-03-24T08:40:00Z">
              <w:rPr/>
            </w:rPrChange>
          </w:rPr>
          <w:t xml:space="preserve"> (</w:t>
        </w:r>
      </w:ins>
      <w:ins w:id="601" w:author="Client Services" w:date="2017-03-05T15:37:00Z">
        <w:r w:rsidR="00FC24A4" w:rsidRPr="00D77A50">
          <w:rPr>
            <w:color w:val="BFBFBF" w:themeColor="background1" w:themeShade="BF"/>
            <w:sz w:val="16"/>
            <w:szCs w:val="16"/>
            <w:rPrChange w:id="602" w:author="Kaplan, Isaac" w:date="2017-03-24T08:40:00Z">
              <w:rPr/>
            </w:rPrChange>
          </w:rPr>
          <w:t>we exclude smolts and jacks from the estimate because they are not retained in f</w:t>
        </w:r>
      </w:ins>
      <w:ins w:id="603" w:author="Client Services" w:date="2017-03-05T17:02:00Z">
        <w:r w:rsidR="00B3284C" w:rsidRPr="00D77A50">
          <w:rPr>
            <w:color w:val="BFBFBF" w:themeColor="background1" w:themeShade="BF"/>
            <w:sz w:val="16"/>
            <w:szCs w:val="16"/>
            <w:rPrChange w:id="604" w:author="Kaplan, Isaac" w:date="2017-03-24T08:40:00Z">
              <w:rPr/>
            </w:rPrChange>
          </w:rPr>
          <w:t>i</w:t>
        </w:r>
      </w:ins>
      <w:ins w:id="605" w:author="Client Services" w:date="2017-03-05T15:37:00Z">
        <w:r w:rsidR="00FC24A4" w:rsidRPr="00D77A50">
          <w:rPr>
            <w:color w:val="BFBFBF" w:themeColor="background1" w:themeShade="BF"/>
            <w:sz w:val="16"/>
            <w:szCs w:val="16"/>
            <w:rPrChange w:id="606" w:author="Kaplan, Isaac" w:date="2017-03-24T08:40:00Z">
              <w:rPr/>
            </w:rPrChange>
          </w:rPr>
          <w:t>sheries</w:t>
        </w:r>
      </w:ins>
      <w:ins w:id="607" w:author="Client Services" w:date="2017-03-03T15:33:00Z">
        <w:r w:rsidR="00387DC7" w:rsidRPr="00D77A50">
          <w:rPr>
            <w:color w:val="BFBFBF" w:themeColor="background1" w:themeShade="BF"/>
            <w:sz w:val="16"/>
            <w:szCs w:val="16"/>
            <w:rPrChange w:id="608" w:author="Kaplan, Isaac" w:date="2017-03-24T08:40:00Z">
              <w:rPr/>
            </w:rPrChange>
          </w:rPr>
          <w:t>)</w:t>
        </w:r>
      </w:ins>
      <w:r w:rsidR="001B6CF8" w:rsidRPr="00D77A50">
        <w:rPr>
          <w:color w:val="BFBFBF" w:themeColor="background1" w:themeShade="BF"/>
          <w:sz w:val="16"/>
          <w:szCs w:val="16"/>
          <w:rPrChange w:id="609" w:author="Kaplan, Isaac" w:date="2017-03-24T08:40:00Z">
            <w:rPr/>
          </w:rPrChange>
        </w:rPr>
        <w:t xml:space="preserve">, or from </w:t>
      </w:r>
      <w:del w:id="610" w:author="Client Services" w:date="2017-03-03T15:34:00Z">
        <w:r w:rsidR="001B6CF8" w:rsidRPr="00D77A50" w:rsidDel="00387DC7">
          <w:rPr>
            <w:color w:val="BFBFBF" w:themeColor="background1" w:themeShade="BF"/>
            <w:sz w:val="16"/>
            <w:szCs w:val="16"/>
            <w:rPrChange w:id="611" w:author="Kaplan, Isaac" w:date="2017-03-24T08:40:00Z">
              <w:rPr/>
            </w:rPrChange>
          </w:rPr>
          <w:delText>12.7</w:delText>
        </w:r>
      </w:del>
      <w:ins w:id="612" w:author="Client Services" w:date="2017-03-03T15:34:00Z">
        <w:r w:rsidR="00387DC7" w:rsidRPr="00D77A50">
          <w:rPr>
            <w:color w:val="BFBFBF" w:themeColor="background1" w:themeShade="BF"/>
            <w:sz w:val="16"/>
            <w:szCs w:val="16"/>
            <w:rPrChange w:id="613" w:author="Kaplan, Isaac" w:date="2017-03-24T08:40:00Z">
              <w:rPr/>
            </w:rPrChange>
          </w:rPr>
          <w:t>9,600</w:t>
        </w:r>
      </w:ins>
      <w:r w:rsidR="001B6CF8" w:rsidRPr="00D77A50">
        <w:rPr>
          <w:color w:val="BFBFBF" w:themeColor="background1" w:themeShade="BF"/>
          <w:sz w:val="16"/>
          <w:szCs w:val="16"/>
          <w:rPrChange w:id="614" w:author="Kaplan, Isaac" w:date="2017-03-24T08:40:00Z">
            <w:rPr/>
          </w:rPrChange>
        </w:rPr>
        <w:t xml:space="preserve"> </w:t>
      </w:r>
      <w:del w:id="615" w:author="Client Services" w:date="2017-03-03T15:34:00Z">
        <w:r w:rsidR="001B6CF8" w:rsidRPr="00D77A50" w:rsidDel="00387DC7">
          <w:rPr>
            <w:color w:val="BFBFBF" w:themeColor="background1" w:themeShade="BF"/>
            <w:sz w:val="16"/>
            <w:szCs w:val="16"/>
            <w:rPrChange w:id="616" w:author="Kaplan, Isaac" w:date="2017-03-24T08:40:00Z">
              <w:rPr/>
            </w:rPrChange>
          </w:rPr>
          <w:delText xml:space="preserve">thousand </w:delText>
        </w:r>
      </w:del>
      <w:r w:rsidR="001B6CF8" w:rsidRPr="00D77A50">
        <w:rPr>
          <w:color w:val="BFBFBF" w:themeColor="background1" w:themeShade="BF"/>
          <w:sz w:val="16"/>
          <w:szCs w:val="16"/>
          <w:rPrChange w:id="617" w:author="Kaplan, Isaac" w:date="2017-03-24T08:40:00Z">
            <w:rPr/>
          </w:rPrChange>
        </w:rPr>
        <w:t xml:space="preserve">to </w:t>
      </w:r>
      <w:del w:id="618" w:author="Client Services" w:date="2017-03-03T15:34:00Z">
        <w:r w:rsidR="001B6CF8" w:rsidRPr="00D77A50" w:rsidDel="00387DC7">
          <w:rPr>
            <w:color w:val="BFBFBF" w:themeColor="background1" w:themeShade="BF"/>
            <w:sz w:val="16"/>
            <w:szCs w:val="16"/>
            <w:rPrChange w:id="619" w:author="Kaplan, Isaac" w:date="2017-03-24T08:40:00Z">
              <w:rPr/>
            </w:rPrChange>
          </w:rPr>
          <w:delText xml:space="preserve">30.5 thousand </w:delText>
        </w:r>
      </w:del>
      <w:ins w:id="620" w:author="Client Services" w:date="2017-03-03T15:34:00Z">
        <w:r w:rsidR="00387DC7" w:rsidRPr="00D77A50">
          <w:rPr>
            <w:color w:val="BFBFBF" w:themeColor="background1" w:themeShade="BF"/>
            <w:sz w:val="16"/>
            <w:szCs w:val="16"/>
            <w:rPrChange w:id="621" w:author="Kaplan, Isaac" w:date="2017-03-24T08:40:00Z">
              <w:rPr/>
            </w:rPrChange>
          </w:rPr>
          <w:t>2</w:t>
        </w:r>
      </w:ins>
      <w:ins w:id="622" w:author="Client Services" w:date="2017-03-05T17:02:00Z">
        <w:r w:rsidR="00B3284C" w:rsidRPr="00D77A50">
          <w:rPr>
            <w:color w:val="BFBFBF" w:themeColor="background1" w:themeShade="BF"/>
            <w:sz w:val="16"/>
            <w:szCs w:val="16"/>
            <w:rPrChange w:id="623" w:author="Kaplan, Isaac" w:date="2017-03-24T08:40:00Z">
              <w:rPr/>
            </w:rPrChange>
          </w:rPr>
          <w:t>4</w:t>
        </w:r>
      </w:ins>
      <w:ins w:id="624" w:author="Client Services" w:date="2017-03-05T15:38:00Z">
        <w:r w:rsidR="00FC24A4" w:rsidRPr="00D77A50">
          <w:rPr>
            <w:color w:val="BFBFBF" w:themeColor="background1" w:themeShade="BF"/>
            <w:sz w:val="16"/>
            <w:szCs w:val="16"/>
            <w:rPrChange w:id="625" w:author="Kaplan, Isaac" w:date="2017-03-24T08:40:00Z">
              <w:rPr/>
            </w:rPrChange>
          </w:rPr>
          <w:t>,</w:t>
        </w:r>
      </w:ins>
      <w:ins w:id="626" w:author="Client Services" w:date="2017-03-05T17:02:00Z">
        <w:r w:rsidR="00B3284C" w:rsidRPr="00D77A50">
          <w:rPr>
            <w:color w:val="BFBFBF" w:themeColor="background1" w:themeShade="BF"/>
            <w:sz w:val="16"/>
            <w:szCs w:val="16"/>
            <w:rPrChange w:id="627" w:author="Kaplan, Isaac" w:date="2017-03-24T08:40:00Z">
              <w:rPr/>
            </w:rPrChange>
          </w:rPr>
          <w:t>2</w:t>
        </w:r>
      </w:ins>
      <w:ins w:id="628" w:author="Client Services" w:date="2017-03-03T15:34:00Z">
        <w:r w:rsidR="00387DC7" w:rsidRPr="00D77A50">
          <w:rPr>
            <w:color w:val="BFBFBF" w:themeColor="background1" w:themeShade="BF"/>
            <w:sz w:val="16"/>
            <w:szCs w:val="16"/>
            <w:rPrChange w:id="629" w:author="Kaplan, Isaac" w:date="2017-03-24T08:40:00Z">
              <w:rPr/>
            </w:rPrChange>
          </w:rPr>
          <w:t xml:space="preserve">00 metric </w:t>
        </w:r>
      </w:ins>
      <w:r w:rsidR="001B6CF8" w:rsidRPr="00D77A50">
        <w:rPr>
          <w:color w:val="BFBFBF" w:themeColor="background1" w:themeShade="BF"/>
          <w:sz w:val="16"/>
          <w:szCs w:val="16"/>
          <w:rPrChange w:id="630" w:author="Kaplan, Isaac" w:date="2017-03-24T08:40:00Z">
            <w:rPr/>
          </w:rPrChange>
        </w:rPr>
        <w:t>tons</w:t>
      </w:r>
      <w:commentRangeEnd w:id="577"/>
      <w:r w:rsidRPr="00D77A50">
        <w:rPr>
          <w:rStyle w:val="CommentReference"/>
          <w:color w:val="BFBFBF" w:themeColor="background1" w:themeShade="BF"/>
          <w:rPrChange w:id="631" w:author="Kaplan, Isaac" w:date="2017-03-24T08:40:00Z">
            <w:rPr>
              <w:rStyle w:val="CommentReference"/>
            </w:rPr>
          </w:rPrChange>
        </w:rPr>
        <w:commentReference w:id="577"/>
      </w:r>
      <w:commentRangeEnd w:id="578"/>
      <w:r w:rsidR="007E5268" w:rsidRPr="00D77A50">
        <w:rPr>
          <w:rStyle w:val="CommentReference"/>
          <w:color w:val="BFBFBF" w:themeColor="background1" w:themeShade="BF"/>
          <w:rPrChange w:id="632" w:author="Kaplan, Isaac" w:date="2017-03-24T08:40:00Z">
            <w:rPr>
              <w:rStyle w:val="CommentReference"/>
            </w:rPr>
          </w:rPrChange>
        </w:rPr>
        <w:commentReference w:id="578"/>
      </w:r>
      <w:r w:rsidR="001B6CF8" w:rsidRPr="00D77A50">
        <w:rPr>
          <w:color w:val="BFBFBF" w:themeColor="background1" w:themeShade="BF"/>
          <w:sz w:val="16"/>
          <w:szCs w:val="16"/>
          <w:rPrChange w:id="633" w:author="Kaplan, Isaac" w:date="2017-03-24T08:40:00Z">
            <w:rPr/>
          </w:rPrChange>
        </w:rPr>
        <w:t xml:space="preserve">. The change in consumption and harvest was not evenly distributed across Chinook salmon from different </w:t>
      </w:r>
      <w:r w:rsidR="001B6CF8" w:rsidRPr="00D77A50">
        <w:rPr>
          <w:color w:val="BFBFBF" w:themeColor="background1" w:themeShade="BF"/>
          <w:sz w:val="16"/>
          <w:szCs w:val="16"/>
          <w:highlight w:val="cyan"/>
          <w:rPrChange w:id="634" w:author="Kaplan, Isaac" w:date="2017-03-24T08:40:00Z">
            <w:rPr/>
          </w:rPrChange>
        </w:rPr>
        <w:t>areas</w:t>
      </w:r>
      <w:ins w:id="635" w:author="Kaplan, Isaac [2]" w:date="2017-03-11T08:36:00Z">
        <w:r w:rsidR="00DE3581" w:rsidRPr="00D77A50">
          <w:rPr>
            <w:color w:val="BFBFBF" w:themeColor="background1" w:themeShade="BF"/>
            <w:sz w:val="16"/>
            <w:szCs w:val="16"/>
            <w:highlight w:val="cyan"/>
            <w:rPrChange w:id="636" w:author="Kaplan, Isaac" w:date="2017-03-24T08:40:00Z">
              <w:rPr/>
            </w:rPrChange>
          </w:rPr>
          <w:t xml:space="preserve"> [</w:t>
        </w:r>
        <w:commentRangeStart w:id="637"/>
        <w:del w:id="638" w:author="Kaplan, Isaac" w:date="2017-03-20T13:20:00Z">
          <w:r w:rsidR="00DE3581" w:rsidRPr="00D77A50" w:rsidDel="00D457A2">
            <w:rPr>
              <w:color w:val="BFBFBF" w:themeColor="background1" w:themeShade="BF"/>
              <w:sz w:val="16"/>
              <w:szCs w:val="16"/>
              <w:highlight w:val="cyan"/>
              <w:rPrChange w:id="639" w:author="Kaplan, Isaac" w:date="2017-03-24T08:40:00Z">
                <w:rPr/>
              </w:rPrChange>
            </w:rPr>
            <w:delText>IS THERE AN OLD APPENDIX FIGUURE WITH THIS?</w:delText>
          </w:r>
        </w:del>
      </w:ins>
      <w:ins w:id="640" w:author="Kaplan, Isaac" w:date="2017-03-20T13:20:00Z">
        <w:r w:rsidR="00D457A2" w:rsidRPr="00D77A50">
          <w:rPr>
            <w:color w:val="BFBFBF" w:themeColor="background1" w:themeShade="BF"/>
            <w:sz w:val="16"/>
            <w:szCs w:val="16"/>
            <w:highlight w:val="cyan"/>
            <w:rPrChange w:id="641" w:author="Kaplan, Isaac" w:date="2017-03-24T08:40:00Z">
              <w:rPr>
                <w:highlight w:val="yellow"/>
              </w:rPr>
            </w:rPrChange>
          </w:rPr>
          <w:t xml:space="preserve">See Eric ideas </w:t>
        </w:r>
      </w:ins>
      <w:ins w:id="642" w:author="Kaplan, Isaac" w:date="2017-03-20T13:30:00Z">
        <w:r w:rsidR="006E1E94" w:rsidRPr="00D77A50">
          <w:rPr>
            <w:color w:val="BFBFBF" w:themeColor="background1" w:themeShade="BF"/>
            <w:sz w:val="16"/>
            <w:szCs w:val="16"/>
            <w:highlight w:val="cyan"/>
            <w:rPrChange w:id="643" w:author="Kaplan, Isaac" w:date="2017-03-24T08:40:00Z">
              <w:rPr>
                <w:highlight w:val="cyan"/>
              </w:rPr>
            </w:rPrChange>
          </w:rPr>
          <w:t xml:space="preserve">in comment bubble </w:t>
        </w:r>
      </w:ins>
      <w:ins w:id="644" w:author="Kaplan, Isaac" w:date="2017-03-20T13:20:00Z">
        <w:r w:rsidR="00D457A2" w:rsidRPr="00D77A50">
          <w:rPr>
            <w:color w:val="BFBFBF" w:themeColor="background1" w:themeShade="BF"/>
            <w:sz w:val="16"/>
            <w:szCs w:val="16"/>
            <w:highlight w:val="cyan"/>
            <w:rPrChange w:id="645" w:author="Kaplan, Isaac" w:date="2017-03-24T08:40:00Z">
              <w:rPr>
                <w:highlight w:val="yellow"/>
              </w:rPr>
            </w:rPrChange>
          </w:rPr>
          <w:t>on subpanels for this plot</w:t>
        </w:r>
        <w:commentRangeEnd w:id="637"/>
        <w:r w:rsidR="00D457A2" w:rsidRPr="00D77A50">
          <w:rPr>
            <w:rStyle w:val="CommentReference"/>
            <w:color w:val="BFBFBF" w:themeColor="background1" w:themeShade="BF"/>
            <w:highlight w:val="cyan"/>
            <w:rPrChange w:id="646" w:author="Kaplan, Isaac" w:date="2017-03-24T08:40:00Z">
              <w:rPr>
                <w:rStyle w:val="CommentReference"/>
              </w:rPr>
            </w:rPrChange>
          </w:rPr>
          <w:commentReference w:id="637"/>
        </w:r>
      </w:ins>
      <w:ins w:id="647" w:author="Kaplan, Isaac" w:date="2017-03-20T13:30:00Z">
        <w:r w:rsidR="00DE1463" w:rsidRPr="00D77A50">
          <w:rPr>
            <w:color w:val="BFBFBF" w:themeColor="background1" w:themeShade="BF"/>
            <w:sz w:val="16"/>
            <w:szCs w:val="16"/>
            <w:highlight w:val="cyan"/>
            <w:rPrChange w:id="648" w:author="Kaplan, Isaac" w:date="2017-03-24T08:40:00Z">
              <w:rPr>
                <w:highlight w:val="cyan"/>
              </w:rPr>
            </w:rPrChange>
          </w:rPr>
          <w:t xml:space="preserve"> Figure 4</w:t>
        </w:r>
      </w:ins>
      <w:ins w:id="649" w:author="Kaplan, Isaac" w:date="2017-03-20T13:20:00Z">
        <w:r w:rsidR="00D457A2" w:rsidRPr="00D77A50">
          <w:rPr>
            <w:color w:val="BFBFBF" w:themeColor="background1" w:themeShade="BF"/>
            <w:sz w:val="16"/>
            <w:szCs w:val="16"/>
            <w:highlight w:val="cyan"/>
            <w:rPrChange w:id="650" w:author="Kaplan, Isaac" w:date="2017-03-24T08:40:00Z">
              <w:rPr>
                <w:highlight w:val="yellow"/>
              </w:rPr>
            </w:rPrChange>
          </w:rPr>
          <w:t>:.</w:t>
        </w:r>
      </w:ins>
      <w:ins w:id="651" w:author="Kaplan, Isaac [2]" w:date="2017-03-11T08:36:00Z">
        <w:r w:rsidR="00DE3581" w:rsidRPr="00D77A50">
          <w:rPr>
            <w:color w:val="BFBFBF" w:themeColor="background1" w:themeShade="BF"/>
            <w:sz w:val="16"/>
            <w:szCs w:val="16"/>
            <w:highlight w:val="cyan"/>
            <w:rPrChange w:id="652" w:author="Kaplan, Isaac" w:date="2017-03-24T08:40:00Z">
              <w:rPr/>
            </w:rPrChange>
          </w:rPr>
          <w:t>]</w:t>
        </w:r>
      </w:ins>
      <w:r w:rsidR="001B6CF8" w:rsidRPr="00D77A50">
        <w:rPr>
          <w:color w:val="BFBFBF" w:themeColor="background1" w:themeShade="BF"/>
          <w:sz w:val="16"/>
          <w:szCs w:val="16"/>
          <w:highlight w:val="cyan"/>
          <w:rPrChange w:id="653" w:author="Kaplan, Isaac" w:date="2017-03-24T08:40:00Z">
            <w:rPr/>
          </w:rPrChange>
        </w:rPr>
        <w:t>.</w:t>
      </w:r>
      <w:r w:rsidR="001B6CF8" w:rsidRPr="00D77A50">
        <w:rPr>
          <w:color w:val="BFBFBF" w:themeColor="background1" w:themeShade="BF"/>
          <w:sz w:val="16"/>
          <w:szCs w:val="16"/>
          <w:rPrChange w:id="654" w:author="Kaplan, Isaac" w:date="2017-03-24T08:40:00Z">
            <w:rPr/>
          </w:rPrChange>
        </w:rPr>
        <w:t xml:space="preserve"> </w:t>
      </w:r>
      <w:ins w:id="655" w:author="Client Services" w:date="2017-03-03T15:41:00Z">
        <w:r w:rsidR="0026688E" w:rsidRPr="00D77A50">
          <w:rPr>
            <w:color w:val="BFBFBF" w:themeColor="background1" w:themeShade="BF"/>
            <w:sz w:val="16"/>
            <w:szCs w:val="16"/>
            <w:rPrChange w:id="656" w:author="Kaplan, Isaac" w:date="2017-03-24T08:40:00Z">
              <w:rPr/>
            </w:rPrChange>
          </w:rPr>
          <w:t xml:space="preserve">The total predation </w:t>
        </w:r>
      </w:ins>
      <w:ins w:id="657" w:author="Client Services" w:date="2017-03-05T15:51:00Z">
        <w:r w:rsidR="004F6B97" w:rsidRPr="00D77A50">
          <w:rPr>
            <w:color w:val="BFBFBF" w:themeColor="background1" w:themeShade="BF"/>
            <w:sz w:val="16"/>
            <w:szCs w:val="16"/>
            <w:rPrChange w:id="658" w:author="Kaplan, Isaac" w:date="2017-03-24T08:40:00Z">
              <w:rPr/>
            </w:rPrChange>
          </w:rPr>
          <w:t xml:space="preserve">along </w:t>
        </w:r>
      </w:ins>
      <w:ins w:id="659" w:author="Client Services" w:date="2017-03-03T15:42:00Z">
        <w:r w:rsidR="0026688E" w:rsidRPr="00D77A50">
          <w:rPr>
            <w:color w:val="BFBFBF" w:themeColor="background1" w:themeShade="BF"/>
            <w:sz w:val="16"/>
            <w:szCs w:val="16"/>
            <w:rPrChange w:id="660" w:author="Kaplan, Isaac" w:date="2017-03-24T08:40:00Z">
              <w:rPr/>
            </w:rPrChange>
          </w:rPr>
          <w:t xml:space="preserve">the west coast </w:t>
        </w:r>
      </w:ins>
      <w:ins w:id="661" w:author="Kaplan, Isaac [2]" w:date="2017-03-11T08:30:00Z">
        <w:r w:rsidR="00C31C66" w:rsidRPr="00D77A50">
          <w:rPr>
            <w:color w:val="BFBFBF" w:themeColor="background1" w:themeShade="BF"/>
            <w:sz w:val="16"/>
            <w:szCs w:val="16"/>
            <w:rPrChange w:id="662" w:author="Kaplan, Isaac" w:date="2017-03-24T08:40:00Z">
              <w:rPr/>
            </w:rPrChange>
          </w:rPr>
          <w:t xml:space="preserve">of </w:t>
        </w:r>
      </w:ins>
      <w:ins w:id="663" w:author="Client Services" w:date="2017-03-03T15:42:00Z">
        <w:r w:rsidR="0026688E" w:rsidRPr="00D77A50">
          <w:rPr>
            <w:color w:val="BFBFBF" w:themeColor="background1" w:themeShade="BF"/>
            <w:sz w:val="16"/>
            <w:szCs w:val="16"/>
            <w:rPrChange w:id="664" w:author="Kaplan, Isaac" w:date="2017-03-24T08:40:00Z">
              <w:rPr/>
            </w:rPrChange>
          </w:rPr>
          <w:t xml:space="preserve">Vancouver Island and British Columbia area </w:t>
        </w:r>
      </w:ins>
      <w:ins w:id="665" w:author="Client Services" w:date="2017-03-05T20:48:00Z">
        <w:r w:rsidR="00A257F5" w:rsidRPr="00D77A50">
          <w:rPr>
            <w:color w:val="BFBFBF" w:themeColor="background1" w:themeShade="BF"/>
            <w:sz w:val="16"/>
            <w:szCs w:val="16"/>
            <w:rPrChange w:id="666" w:author="Kaplan, Isaac" w:date="2017-03-24T08:40:00Z">
              <w:rPr/>
            </w:rPrChange>
          </w:rPr>
          <w:t xml:space="preserve">roughly doubled </w:t>
        </w:r>
      </w:ins>
      <w:ins w:id="667" w:author="Client Services" w:date="2017-03-05T17:03:00Z">
        <w:r w:rsidR="00B3284C" w:rsidRPr="00D77A50">
          <w:rPr>
            <w:color w:val="BFBFBF" w:themeColor="background1" w:themeShade="BF"/>
            <w:sz w:val="16"/>
            <w:szCs w:val="16"/>
            <w:rPrChange w:id="668" w:author="Kaplan, Isaac" w:date="2017-03-24T08:40:00Z">
              <w:rPr/>
            </w:rPrChange>
          </w:rPr>
          <w:t xml:space="preserve">from an </w:t>
        </w:r>
      </w:ins>
      <w:ins w:id="669" w:author="Client Services" w:date="2017-03-05T15:50:00Z">
        <w:r w:rsidR="004F6B97" w:rsidRPr="00D77A50">
          <w:rPr>
            <w:color w:val="BFBFBF" w:themeColor="background1" w:themeShade="BF"/>
            <w:sz w:val="16"/>
            <w:szCs w:val="16"/>
            <w:rPrChange w:id="670" w:author="Kaplan, Isaac" w:date="2017-03-24T08:40:00Z">
              <w:rPr/>
            </w:rPrChange>
          </w:rPr>
          <w:t xml:space="preserve">estimated </w:t>
        </w:r>
      </w:ins>
      <w:ins w:id="671" w:author="Client Services" w:date="2017-03-05T17:09:00Z">
        <w:r w:rsidR="00FD5BD1" w:rsidRPr="00D77A50">
          <w:rPr>
            <w:color w:val="BFBFBF" w:themeColor="background1" w:themeShade="BF"/>
            <w:sz w:val="16"/>
            <w:szCs w:val="16"/>
            <w:rPrChange w:id="672" w:author="Kaplan, Isaac" w:date="2017-03-24T08:40:00Z">
              <w:rPr/>
            </w:rPrChange>
          </w:rPr>
          <w:t>530</w:t>
        </w:r>
      </w:ins>
      <w:ins w:id="673" w:author="Client Services" w:date="2017-03-03T15:42:00Z">
        <w:r w:rsidR="0026688E" w:rsidRPr="00D77A50">
          <w:rPr>
            <w:color w:val="BFBFBF" w:themeColor="background1" w:themeShade="BF"/>
            <w:sz w:val="16"/>
            <w:szCs w:val="16"/>
            <w:rPrChange w:id="674" w:author="Kaplan, Isaac" w:date="2017-03-24T08:40:00Z">
              <w:rPr/>
            </w:rPrChange>
          </w:rPr>
          <w:t xml:space="preserve">,000 </w:t>
        </w:r>
      </w:ins>
      <w:ins w:id="675" w:author="Client Services" w:date="2017-03-05T15:53:00Z">
        <w:r w:rsidR="004F6B97" w:rsidRPr="00D77A50">
          <w:rPr>
            <w:color w:val="BFBFBF" w:themeColor="background1" w:themeShade="BF"/>
            <w:sz w:val="16"/>
            <w:szCs w:val="16"/>
            <w:rPrChange w:id="676" w:author="Kaplan, Isaac" w:date="2017-03-24T08:40:00Z">
              <w:rPr/>
            </w:rPrChange>
          </w:rPr>
          <w:t xml:space="preserve">adult </w:t>
        </w:r>
      </w:ins>
      <w:ins w:id="677" w:author="Client Services" w:date="2017-03-05T15:50:00Z">
        <w:r w:rsidR="004F6B97" w:rsidRPr="00D77A50">
          <w:rPr>
            <w:color w:val="BFBFBF" w:themeColor="background1" w:themeShade="BF"/>
            <w:sz w:val="16"/>
            <w:szCs w:val="16"/>
            <w:rPrChange w:id="678" w:author="Kaplan, Isaac" w:date="2017-03-24T08:40:00Z">
              <w:rPr/>
            </w:rPrChange>
          </w:rPr>
          <w:t>Chinook salmon</w:t>
        </w:r>
      </w:ins>
      <w:ins w:id="679" w:author="Client Services" w:date="2017-03-05T17:03:00Z">
        <w:r w:rsidR="00B3284C" w:rsidRPr="00D77A50">
          <w:rPr>
            <w:color w:val="BFBFBF" w:themeColor="background1" w:themeShade="BF"/>
            <w:sz w:val="16"/>
            <w:szCs w:val="16"/>
            <w:rPrChange w:id="680" w:author="Kaplan, Isaac" w:date="2017-03-24T08:40:00Z">
              <w:rPr/>
            </w:rPrChange>
          </w:rPr>
          <w:t xml:space="preserve"> </w:t>
        </w:r>
      </w:ins>
      <w:ins w:id="681" w:author="Client Services" w:date="2017-03-05T17:09:00Z">
        <w:r w:rsidR="00FD5BD1" w:rsidRPr="00D77A50">
          <w:rPr>
            <w:color w:val="BFBFBF" w:themeColor="background1" w:themeShade="BF"/>
            <w:sz w:val="16"/>
            <w:szCs w:val="16"/>
            <w:rPrChange w:id="682" w:author="Kaplan, Isaac" w:date="2017-03-24T08:40:00Z">
              <w:rPr/>
            </w:rPrChange>
          </w:rPr>
          <w:t xml:space="preserve">in 1975 </w:t>
        </w:r>
      </w:ins>
      <w:ins w:id="683" w:author="Client Services" w:date="2017-03-05T17:03:00Z">
        <w:r w:rsidR="00B3284C" w:rsidRPr="00D77A50">
          <w:rPr>
            <w:color w:val="BFBFBF" w:themeColor="background1" w:themeShade="BF"/>
            <w:sz w:val="16"/>
            <w:szCs w:val="16"/>
            <w:rPrChange w:id="684" w:author="Kaplan, Isaac" w:date="2017-03-24T08:40:00Z">
              <w:rPr/>
            </w:rPrChange>
          </w:rPr>
          <w:t xml:space="preserve">to </w:t>
        </w:r>
      </w:ins>
      <w:ins w:id="685" w:author="Client Services" w:date="2017-03-05T17:09:00Z">
        <w:r w:rsidR="00FD5BD1" w:rsidRPr="00D77A50">
          <w:rPr>
            <w:color w:val="BFBFBF" w:themeColor="background1" w:themeShade="BF"/>
            <w:sz w:val="16"/>
            <w:szCs w:val="16"/>
            <w:rPrChange w:id="686" w:author="Kaplan, Isaac" w:date="2017-03-24T08:40:00Z">
              <w:rPr/>
            </w:rPrChange>
          </w:rPr>
          <w:t>996,000 in 2015</w:t>
        </w:r>
      </w:ins>
      <w:ins w:id="687" w:author="Client Services" w:date="2017-03-05T15:51:00Z">
        <w:r w:rsidR="004F6B97" w:rsidRPr="00D77A50">
          <w:rPr>
            <w:color w:val="BFBFBF" w:themeColor="background1" w:themeShade="BF"/>
            <w:sz w:val="16"/>
            <w:szCs w:val="16"/>
            <w:rPrChange w:id="688" w:author="Kaplan, Isaac" w:date="2017-03-24T08:40:00Z">
              <w:rPr/>
            </w:rPrChange>
          </w:rPr>
          <w:t>.</w:t>
        </w:r>
      </w:ins>
      <w:ins w:id="689" w:author="Client Services" w:date="2017-03-03T15:43:00Z">
        <w:r w:rsidR="0026688E" w:rsidRPr="00D77A50">
          <w:rPr>
            <w:color w:val="BFBFBF" w:themeColor="background1" w:themeShade="BF"/>
            <w:sz w:val="16"/>
            <w:szCs w:val="16"/>
            <w:rPrChange w:id="690" w:author="Kaplan, Isaac" w:date="2017-03-24T08:40:00Z">
              <w:rPr/>
            </w:rPrChange>
          </w:rPr>
          <w:t xml:space="preserve">   </w:t>
        </w:r>
      </w:ins>
      <w:ins w:id="691" w:author="Client Services" w:date="2017-03-05T17:02:00Z">
        <w:r w:rsidR="00B3284C" w:rsidRPr="00D77A50">
          <w:rPr>
            <w:color w:val="BFBFBF" w:themeColor="background1" w:themeShade="BF"/>
            <w:sz w:val="16"/>
            <w:szCs w:val="16"/>
            <w:rPrChange w:id="692" w:author="Kaplan, Isaac" w:date="2017-03-24T08:40:00Z">
              <w:rPr/>
            </w:rPrChange>
          </w:rPr>
          <w:t>D</w:t>
        </w:r>
      </w:ins>
      <w:ins w:id="693" w:author="Client Services" w:date="2017-03-05T16:46:00Z">
        <w:r w:rsidR="0072289B" w:rsidRPr="00D77A50">
          <w:rPr>
            <w:color w:val="BFBFBF" w:themeColor="background1" w:themeShade="BF"/>
            <w:sz w:val="16"/>
            <w:szCs w:val="16"/>
            <w:rPrChange w:id="694" w:author="Kaplan, Isaac" w:date="2017-03-24T08:40:00Z">
              <w:rPr/>
            </w:rPrChange>
          </w:rPr>
          <w:t>uring the same period,</w:t>
        </w:r>
      </w:ins>
      <w:ins w:id="695" w:author="Client Services" w:date="2017-03-05T17:02:00Z">
        <w:r w:rsidR="00B3284C" w:rsidRPr="00D77A50">
          <w:rPr>
            <w:color w:val="BFBFBF" w:themeColor="background1" w:themeShade="BF"/>
            <w:sz w:val="16"/>
            <w:szCs w:val="16"/>
            <w:rPrChange w:id="696" w:author="Kaplan, Isaac" w:date="2017-03-24T08:40:00Z">
              <w:rPr/>
            </w:rPrChange>
          </w:rPr>
          <w:t xml:space="preserve"> </w:t>
        </w:r>
      </w:ins>
      <w:del w:id="697" w:author="Client Services" w:date="2017-03-03T15:38:00Z">
        <w:r w:rsidR="001B6CF8" w:rsidRPr="00D77A50" w:rsidDel="00027275">
          <w:rPr>
            <w:color w:val="BFBFBF" w:themeColor="background1" w:themeShade="BF"/>
            <w:sz w:val="16"/>
            <w:szCs w:val="16"/>
            <w:rPrChange w:id="698" w:author="Kaplan, Isaac" w:date="2017-03-24T08:40:00Z">
              <w:rPr/>
            </w:rPrChange>
          </w:rPr>
          <w:delText xml:space="preserve">Columbia River </w:delText>
        </w:r>
      </w:del>
      <w:del w:id="699" w:author="Client Services" w:date="2017-03-05T15:51:00Z">
        <w:r w:rsidR="001B6CF8" w:rsidRPr="00D77A50" w:rsidDel="004F6B97">
          <w:rPr>
            <w:color w:val="BFBFBF" w:themeColor="background1" w:themeShade="BF"/>
            <w:sz w:val="16"/>
            <w:szCs w:val="16"/>
            <w:rPrChange w:id="700" w:author="Kaplan, Isaac" w:date="2017-03-24T08:40:00Z">
              <w:rPr/>
            </w:rPrChange>
          </w:rPr>
          <w:delText xml:space="preserve">Chinook salmon </w:delText>
        </w:r>
      </w:del>
      <w:ins w:id="701" w:author="Client Services" w:date="2017-03-05T15:52:00Z">
        <w:r w:rsidR="004F6B97" w:rsidRPr="00D77A50">
          <w:rPr>
            <w:color w:val="BFBFBF" w:themeColor="background1" w:themeShade="BF"/>
            <w:sz w:val="16"/>
            <w:szCs w:val="16"/>
            <w:rPrChange w:id="702" w:author="Kaplan, Isaac" w:date="2017-03-24T08:40:00Z">
              <w:rPr/>
            </w:rPrChange>
          </w:rPr>
          <w:t xml:space="preserve">the </w:t>
        </w:r>
      </w:ins>
      <w:ins w:id="703" w:author="Client Services" w:date="2017-03-05T16:45:00Z">
        <w:r w:rsidR="0072289B" w:rsidRPr="00D77A50">
          <w:rPr>
            <w:color w:val="BFBFBF" w:themeColor="background1" w:themeShade="BF"/>
            <w:sz w:val="16"/>
            <w:szCs w:val="16"/>
            <w:rPrChange w:id="704" w:author="Kaplan, Isaac" w:date="2017-03-24T08:40:00Z">
              <w:rPr/>
            </w:rPrChange>
          </w:rPr>
          <w:t xml:space="preserve">estimated </w:t>
        </w:r>
      </w:ins>
      <w:ins w:id="705" w:author="Client Services" w:date="2017-03-05T15:52:00Z">
        <w:r w:rsidR="004F6B97" w:rsidRPr="00D77A50">
          <w:rPr>
            <w:color w:val="BFBFBF" w:themeColor="background1" w:themeShade="BF"/>
            <w:sz w:val="16"/>
            <w:szCs w:val="16"/>
            <w:rPrChange w:id="706" w:author="Kaplan, Isaac" w:date="2017-03-24T08:40:00Z">
              <w:rPr/>
            </w:rPrChange>
          </w:rPr>
          <w:t xml:space="preserve">predation </w:t>
        </w:r>
      </w:ins>
      <w:ins w:id="707" w:author="Client Services" w:date="2017-03-05T16:45:00Z">
        <w:r w:rsidR="0072289B" w:rsidRPr="00D77A50">
          <w:rPr>
            <w:color w:val="BFBFBF" w:themeColor="background1" w:themeShade="BF"/>
            <w:sz w:val="16"/>
            <w:szCs w:val="16"/>
            <w:rPrChange w:id="708" w:author="Kaplan, Isaac" w:date="2017-03-24T08:40:00Z">
              <w:rPr/>
            </w:rPrChange>
          </w:rPr>
          <w:t xml:space="preserve">by pinnipeds </w:t>
        </w:r>
      </w:ins>
      <w:ins w:id="709" w:author="Client Services" w:date="2017-03-05T16:46:00Z">
        <w:r w:rsidR="0072289B" w:rsidRPr="00D77A50">
          <w:rPr>
            <w:color w:val="BFBFBF" w:themeColor="background1" w:themeShade="BF"/>
            <w:sz w:val="16"/>
            <w:szCs w:val="16"/>
            <w:rPrChange w:id="710" w:author="Kaplan, Isaac" w:date="2017-03-24T08:40:00Z">
              <w:rPr/>
            </w:rPrChange>
          </w:rPr>
          <w:t xml:space="preserve">in the Columbia River </w:t>
        </w:r>
      </w:ins>
      <w:ins w:id="711" w:author="Client Services" w:date="2017-03-05T15:52:00Z">
        <w:r w:rsidR="004F6B97" w:rsidRPr="00D77A50">
          <w:rPr>
            <w:color w:val="BFBFBF" w:themeColor="background1" w:themeShade="BF"/>
            <w:sz w:val="16"/>
            <w:szCs w:val="16"/>
            <w:rPrChange w:id="712" w:author="Kaplan, Isaac" w:date="2017-03-24T08:40:00Z">
              <w:rPr/>
            </w:rPrChange>
          </w:rPr>
          <w:t xml:space="preserve">increased </w:t>
        </w:r>
      </w:ins>
      <w:ins w:id="713" w:author="Client Services" w:date="2017-03-05T17:11:00Z">
        <w:r w:rsidR="00FD5BD1" w:rsidRPr="00D77A50">
          <w:rPr>
            <w:color w:val="BFBFBF" w:themeColor="background1" w:themeShade="BF"/>
            <w:sz w:val="16"/>
            <w:szCs w:val="16"/>
            <w:rPrChange w:id="714" w:author="Kaplan, Isaac" w:date="2017-03-24T08:40:00Z">
              <w:rPr/>
            </w:rPrChange>
          </w:rPr>
          <w:t xml:space="preserve">from ~100 adult Chinook salmon in 1975 to </w:t>
        </w:r>
      </w:ins>
      <w:ins w:id="715" w:author="Client Services" w:date="2017-03-05T16:30:00Z">
        <w:r w:rsidR="00980358" w:rsidRPr="00D77A50">
          <w:rPr>
            <w:color w:val="BFBFBF" w:themeColor="background1" w:themeShade="BF"/>
            <w:sz w:val="16"/>
            <w:szCs w:val="16"/>
            <w:rPrChange w:id="716" w:author="Kaplan, Isaac" w:date="2017-03-24T08:40:00Z">
              <w:rPr/>
            </w:rPrChange>
          </w:rPr>
          <w:t>82</w:t>
        </w:r>
      </w:ins>
      <w:ins w:id="717" w:author="Client Services" w:date="2017-03-03T15:38:00Z">
        <w:r w:rsidR="00027275" w:rsidRPr="00D77A50">
          <w:rPr>
            <w:color w:val="BFBFBF" w:themeColor="background1" w:themeShade="BF"/>
            <w:sz w:val="16"/>
            <w:szCs w:val="16"/>
            <w:rPrChange w:id="718" w:author="Kaplan, Isaac" w:date="2017-03-24T08:40:00Z">
              <w:rPr/>
            </w:rPrChange>
          </w:rPr>
          <w:t>,000</w:t>
        </w:r>
      </w:ins>
      <w:ins w:id="719" w:author="Client Services" w:date="2017-03-05T17:11:00Z">
        <w:r w:rsidR="00FD5BD1" w:rsidRPr="00D77A50">
          <w:rPr>
            <w:color w:val="BFBFBF" w:themeColor="background1" w:themeShade="BF"/>
            <w:sz w:val="16"/>
            <w:szCs w:val="16"/>
            <w:rPrChange w:id="720" w:author="Kaplan, Isaac" w:date="2017-03-24T08:40:00Z">
              <w:rPr/>
            </w:rPrChange>
          </w:rPr>
          <w:t xml:space="preserve"> in 2015</w:t>
        </w:r>
      </w:ins>
      <w:ins w:id="721" w:author="Client Services" w:date="2017-03-05T16:46:00Z">
        <w:r w:rsidR="0072289B" w:rsidRPr="00D77A50">
          <w:rPr>
            <w:color w:val="BFBFBF" w:themeColor="background1" w:themeShade="BF"/>
            <w:sz w:val="16"/>
            <w:szCs w:val="16"/>
            <w:rPrChange w:id="722" w:author="Kaplan, Isaac" w:date="2017-03-24T08:40:00Z">
              <w:rPr/>
            </w:rPrChange>
          </w:rPr>
          <w:t xml:space="preserve">, or </w:t>
        </w:r>
      </w:ins>
      <w:ins w:id="723" w:author="Client Services" w:date="2017-03-05T17:12:00Z">
        <w:r w:rsidR="00FD5BD1" w:rsidRPr="00D77A50">
          <w:rPr>
            <w:color w:val="BFBFBF" w:themeColor="background1" w:themeShade="BF"/>
            <w:sz w:val="16"/>
            <w:szCs w:val="16"/>
            <w:rPrChange w:id="724" w:author="Kaplan, Isaac" w:date="2017-03-24T08:40:00Z">
              <w:rPr/>
            </w:rPrChange>
          </w:rPr>
          <w:t>roughly 860 times</w:t>
        </w:r>
      </w:ins>
      <w:ins w:id="725" w:author="Client Services" w:date="2017-03-05T16:50:00Z">
        <w:r w:rsidR="0072289B" w:rsidRPr="00D77A50">
          <w:rPr>
            <w:color w:val="BFBFBF" w:themeColor="background1" w:themeShade="BF"/>
            <w:sz w:val="16"/>
            <w:szCs w:val="16"/>
            <w:rPrChange w:id="726" w:author="Kaplan, Isaac" w:date="2017-03-24T08:40:00Z">
              <w:rPr/>
            </w:rPrChange>
          </w:rPr>
          <w:t>.</w:t>
        </w:r>
      </w:ins>
      <w:del w:id="727" w:author="Client Services" w:date="2017-03-03T15:39:00Z">
        <w:r w:rsidR="001B6CF8" w:rsidRPr="00D77A50" w:rsidDel="00027275">
          <w:rPr>
            <w:color w:val="BFBFBF" w:themeColor="background1" w:themeShade="BF"/>
            <w:sz w:val="16"/>
            <w:szCs w:val="16"/>
            <w:rPrChange w:id="728" w:author="Kaplan, Isaac" w:date="2017-03-24T08:40:00Z">
              <w:rPr/>
            </w:rPrChange>
          </w:rPr>
          <w:delText>experienced the largest overall increase in predat</w:delText>
        </w:r>
        <w:r w:rsidR="0029114A" w:rsidRPr="00D77A50" w:rsidDel="00027275">
          <w:rPr>
            <w:color w:val="BFBFBF" w:themeColor="background1" w:themeShade="BF"/>
            <w:sz w:val="16"/>
            <w:szCs w:val="16"/>
            <w:rPrChange w:id="729" w:author="Kaplan, Isaac" w:date="2017-03-24T08:40:00Z">
              <w:rPr/>
            </w:rPrChange>
          </w:rPr>
          <w:delText>ion</w:delText>
        </w:r>
        <w:r w:rsidR="001B6CF8" w:rsidRPr="00D77A50" w:rsidDel="00027275">
          <w:rPr>
            <w:color w:val="BFBFBF" w:themeColor="background1" w:themeShade="BF"/>
            <w:sz w:val="16"/>
            <w:szCs w:val="16"/>
            <w:rPrChange w:id="730" w:author="Kaplan, Isaac" w:date="2017-03-24T08:40:00Z">
              <w:rPr/>
            </w:rPrChange>
          </w:rPr>
          <w:delText xml:space="preserve"> (10 thousand tons)</w:delText>
        </w:r>
        <w:r w:rsidR="00CE7129" w:rsidRPr="00D77A50" w:rsidDel="00027275">
          <w:rPr>
            <w:color w:val="BFBFBF" w:themeColor="background1" w:themeShade="BF"/>
            <w:sz w:val="16"/>
            <w:szCs w:val="16"/>
            <w:rPrChange w:id="731" w:author="Kaplan, Isaac" w:date="2017-03-24T08:40:00Z">
              <w:rPr/>
            </w:rPrChange>
          </w:rPr>
          <w:delText xml:space="preserve">. </w:delText>
        </w:r>
      </w:del>
      <w:del w:id="732" w:author="Client Services" w:date="2017-03-05T16:50:00Z">
        <w:r w:rsidR="00CE7129" w:rsidRPr="00D77A50" w:rsidDel="0072289B">
          <w:rPr>
            <w:color w:val="BFBFBF" w:themeColor="background1" w:themeShade="BF"/>
            <w:sz w:val="16"/>
            <w:szCs w:val="16"/>
            <w:rPrChange w:id="733" w:author="Kaplan, Isaac" w:date="2017-03-24T08:40:00Z">
              <w:rPr/>
            </w:rPrChange>
          </w:rPr>
          <w:delText>However, t</w:delText>
        </w:r>
        <w:r w:rsidR="001B6CF8" w:rsidRPr="00D77A50" w:rsidDel="0072289B">
          <w:rPr>
            <w:color w:val="BFBFBF" w:themeColor="background1" w:themeShade="BF"/>
            <w:sz w:val="16"/>
            <w:szCs w:val="16"/>
            <w:rPrChange w:id="734" w:author="Kaplan, Isaac" w:date="2017-03-24T08:40:00Z">
              <w:rPr/>
            </w:rPrChange>
          </w:rPr>
          <w:delText xml:space="preserve">he consumption of the southeast Alaska Chinook salmon stocks </w:delText>
        </w:r>
      </w:del>
      <w:ins w:id="735" w:author="Eric Ward" w:date="2017-02-22T17:00:00Z">
        <w:del w:id="736" w:author="Client Services" w:date="2017-03-05T16:50:00Z">
          <w:r w:rsidR="006F3F8D" w:rsidRPr="00D77A50" w:rsidDel="0072289B">
            <w:rPr>
              <w:color w:val="BFBFBF" w:themeColor="background1" w:themeShade="BF"/>
              <w:sz w:val="16"/>
              <w:szCs w:val="16"/>
              <w:rPrChange w:id="737" w:author="Kaplan, Isaac" w:date="2017-03-24T08:40:00Z">
                <w:rPr/>
              </w:rPrChange>
            </w:rPr>
            <w:delText xml:space="preserve">populations </w:delText>
          </w:r>
        </w:del>
      </w:ins>
      <w:del w:id="738" w:author="Client Services" w:date="2017-03-05T16:50:00Z">
        <w:r w:rsidR="00CE7129" w:rsidRPr="00D77A50" w:rsidDel="0072289B">
          <w:rPr>
            <w:color w:val="BFBFBF" w:themeColor="background1" w:themeShade="BF"/>
            <w:sz w:val="16"/>
            <w:szCs w:val="16"/>
            <w:rPrChange w:id="739" w:author="Kaplan, Isaac" w:date="2017-03-24T08:40:00Z">
              <w:rPr/>
            </w:rPrChange>
          </w:rPr>
          <w:delText xml:space="preserve">increased more than five-fold </w:delText>
        </w:r>
        <w:r w:rsidR="001B6CF8" w:rsidRPr="00D77A50" w:rsidDel="0072289B">
          <w:rPr>
            <w:color w:val="BFBFBF" w:themeColor="background1" w:themeShade="BF"/>
            <w:sz w:val="16"/>
            <w:szCs w:val="16"/>
            <w:rPrChange w:id="740" w:author="Kaplan, Isaac" w:date="2017-03-24T08:40:00Z">
              <w:rPr/>
            </w:rPrChange>
          </w:rPr>
          <w:delText xml:space="preserve">(0.1 to 0.6 thousand </w:delText>
        </w:r>
        <w:commentRangeStart w:id="741"/>
        <w:r w:rsidR="001B6CF8" w:rsidRPr="00D77A50" w:rsidDel="0072289B">
          <w:rPr>
            <w:color w:val="BFBFBF" w:themeColor="background1" w:themeShade="BF"/>
            <w:sz w:val="16"/>
            <w:szCs w:val="16"/>
            <w:rPrChange w:id="742" w:author="Kaplan, Isaac" w:date="2017-03-24T08:40:00Z">
              <w:rPr/>
            </w:rPrChange>
          </w:rPr>
          <w:delText>tons</w:delText>
        </w:r>
        <w:commentRangeEnd w:id="741"/>
        <w:r w:rsidR="00CE7129" w:rsidRPr="00D77A50" w:rsidDel="0072289B">
          <w:rPr>
            <w:rStyle w:val="CommentReference"/>
            <w:color w:val="BFBFBF" w:themeColor="background1" w:themeShade="BF"/>
            <w:rPrChange w:id="743" w:author="Kaplan, Isaac" w:date="2017-03-24T08:40:00Z">
              <w:rPr>
                <w:rStyle w:val="CommentReference"/>
              </w:rPr>
            </w:rPrChange>
          </w:rPr>
          <w:commentReference w:id="741"/>
        </w:r>
        <w:r w:rsidR="001B6CF8" w:rsidRPr="00D77A50" w:rsidDel="0072289B">
          <w:rPr>
            <w:color w:val="BFBFBF" w:themeColor="background1" w:themeShade="BF"/>
            <w:sz w:val="16"/>
            <w:szCs w:val="16"/>
            <w:rPrChange w:id="744" w:author="Kaplan, Isaac" w:date="2017-03-24T08:40:00Z">
              <w:rPr/>
            </w:rPrChange>
          </w:rPr>
          <w:delText>)</w:delText>
        </w:r>
        <w:r w:rsidR="00CE7129" w:rsidRPr="00D77A50" w:rsidDel="0072289B">
          <w:rPr>
            <w:color w:val="BFBFBF" w:themeColor="background1" w:themeShade="BF"/>
            <w:sz w:val="16"/>
            <w:szCs w:val="16"/>
            <w:rPrChange w:id="745" w:author="Kaplan, Isaac" w:date="2017-03-24T08:40:00Z">
              <w:rPr/>
            </w:rPrChange>
          </w:rPr>
          <w:delText>.</w:delText>
        </w:r>
      </w:del>
    </w:p>
    <w:p w14:paraId="1F784E02" w14:textId="64D72BB3" w:rsidR="00B26646" w:rsidRPr="00D77A50" w:rsidRDefault="002B55A3" w:rsidP="001B6CF8">
      <w:pPr>
        <w:rPr>
          <w:ins w:id="746" w:author="Client Services" w:date="2017-03-06T00:33:00Z"/>
          <w:color w:val="BFBFBF" w:themeColor="background1" w:themeShade="BF"/>
          <w:sz w:val="16"/>
          <w:szCs w:val="16"/>
          <w:rPrChange w:id="747" w:author="Kaplan, Isaac" w:date="2017-03-24T08:40:00Z">
            <w:rPr>
              <w:ins w:id="748" w:author="Client Services" w:date="2017-03-06T00:33:00Z"/>
            </w:rPr>
          </w:rPrChange>
        </w:rPr>
      </w:pPr>
      <w:ins w:id="749" w:author="Client Services" w:date="2017-03-05T17:29:00Z">
        <w:r w:rsidRPr="00D77A50">
          <w:rPr>
            <w:color w:val="BFBFBF" w:themeColor="background1" w:themeShade="BF"/>
            <w:sz w:val="16"/>
            <w:szCs w:val="16"/>
            <w:rPrChange w:id="750" w:author="Kaplan, Isaac" w:date="2017-03-24T08:40:00Z">
              <w:rPr/>
            </w:rPrChange>
          </w:rPr>
          <w:t xml:space="preserve">Killer whales </w:t>
        </w:r>
      </w:ins>
      <w:ins w:id="751" w:author="Client Services" w:date="2017-03-06T00:28:00Z">
        <w:r w:rsidR="00B26646" w:rsidRPr="00D77A50">
          <w:rPr>
            <w:color w:val="BFBFBF" w:themeColor="background1" w:themeShade="BF"/>
            <w:sz w:val="16"/>
            <w:szCs w:val="16"/>
            <w:rPrChange w:id="752" w:author="Kaplan, Isaac" w:date="2017-03-24T08:40:00Z">
              <w:rPr/>
            </w:rPrChange>
          </w:rPr>
          <w:t xml:space="preserve">are the largest consumers of Chinook salmon </w:t>
        </w:r>
      </w:ins>
      <w:ins w:id="753" w:author="Client Services" w:date="2017-03-05T17:29:00Z">
        <w:r w:rsidRPr="00D77A50">
          <w:rPr>
            <w:color w:val="BFBFBF" w:themeColor="background1" w:themeShade="BF"/>
            <w:sz w:val="16"/>
            <w:szCs w:val="16"/>
            <w:rPrChange w:id="754" w:author="Kaplan, Isaac" w:date="2017-03-24T08:40:00Z">
              <w:rPr/>
            </w:rPrChange>
          </w:rPr>
          <w:t xml:space="preserve">biomass </w:t>
        </w:r>
      </w:ins>
      <w:ins w:id="755" w:author="Client Services" w:date="2017-03-06T00:28:00Z">
        <w:r w:rsidR="00B26646" w:rsidRPr="00D77A50">
          <w:rPr>
            <w:color w:val="BFBFBF" w:themeColor="background1" w:themeShade="BF"/>
            <w:sz w:val="16"/>
            <w:szCs w:val="16"/>
            <w:rPrChange w:id="756" w:author="Kaplan, Isaac" w:date="2017-03-24T08:40:00Z">
              <w:rPr/>
            </w:rPrChange>
          </w:rPr>
          <w:t>among the predators in our model</w:t>
        </w:r>
      </w:ins>
      <w:ins w:id="757" w:author="Client Services" w:date="2017-03-05T17:30:00Z">
        <w:r w:rsidRPr="00D77A50">
          <w:rPr>
            <w:color w:val="BFBFBF" w:themeColor="background1" w:themeShade="BF"/>
            <w:sz w:val="16"/>
            <w:szCs w:val="16"/>
            <w:rPrChange w:id="758" w:author="Kaplan, Isaac" w:date="2017-03-24T08:40:00Z">
              <w:rPr/>
            </w:rPrChange>
          </w:rPr>
          <w:t xml:space="preserve">.  Since 1975, the largest increase in consumption has been from the northern resident killer whales along coastal British </w:t>
        </w:r>
        <w:r w:rsidR="004A2314" w:rsidRPr="00D77A50">
          <w:rPr>
            <w:color w:val="BFBFBF" w:themeColor="background1" w:themeShade="BF"/>
            <w:sz w:val="16"/>
            <w:szCs w:val="16"/>
            <w:rPrChange w:id="759" w:author="Kaplan, Isaac" w:date="2017-03-24T08:40:00Z">
              <w:rPr/>
            </w:rPrChange>
          </w:rPr>
          <w:t>Columbia (</w:t>
        </w:r>
      </w:ins>
      <w:ins w:id="760" w:author="Client Services" w:date="2017-03-06T00:27:00Z">
        <w:r w:rsidR="00B26646" w:rsidRPr="00D77A50">
          <w:rPr>
            <w:color w:val="BFBFBF" w:themeColor="background1" w:themeShade="BF"/>
            <w:sz w:val="16"/>
            <w:szCs w:val="16"/>
            <w:rPrChange w:id="761" w:author="Kaplan, Isaac" w:date="2017-03-24T08:40:00Z">
              <w:rPr/>
            </w:rPrChange>
          </w:rPr>
          <w:fldChar w:fldCharType="begin"/>
        </w:r>
        <w:r w:rsidR="00B26646" w:rsidRPr="00D77A50">
          <w:rPr>
            <w:color w:val="BFBFBF" w:themeColor="background1" w:themeShade="BF"/>
            <w:sz w:val="16"/>
            <w:szCs w:val="16"/>
            <w:rPrChange w:id="762" w:author="Kaplan, Isaac" w:date="2017-03-24T08:40:00Z">
              <w:rPr/>
            </w:rPrChange>
          </w:rPr>
          <w:instrText xml:space="preserve"> REF _Ref469411607 \h </w:instrText>
        </w:r>
      </w:ins>
      <w:r w:rsidR="00D77A50" w:rsidRPr="00D77A50">
        <w:rPr>
          <w:color w:val="BFBFBF" w:themeColor="background1" w:themeShade="BF"/>
          <w:sz w:val="16"/>
          <w:szCs w:val="16"/>
          <w:rPrChange w:id="763"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764" w:author="Kaplan, Isaac" w:date="2017-03-24T08:40:00Z">
            <w:rPr>
              <w:color w:val="BFBFBF" w:themeColor="background1" w:themeShade="BF"/>
              <w:sz w:val="16"/>
              <w:szCs w:val="16"/>
            </w:rPr>
          </w:rPrChange>
        </w:rPr>
      </w:r>
      <w:ins w:id="765" w:author="Client Services" w:date="2017-03-06T00:27:00Z">
        <w:r w:rsidR="00B26646" w:rsidRPr="00D77A50">
          <w:rPr>
            <w:color w:val="BFBFBF" w:themeColor="background1" w:themeShade="BF"/>
            <w:sz w:val="16"/>
            <w:szCs w:val="16"/>
            <w:rPrChange w:id="766" w:author="Kaplan, Isaac" w:date="2017-03-24T08:40:00Z">
              <w:rPr/>
            </w:rPrChange>
          </w:rPr>
          <w:fldChar w:fldCharType="separate"/>
        </w:r>
        <w:r w:rsidR="00B26646" w:rsidRPr="00D77A50">
          <w:rPr>
            <w:color w:val="BFBFBF" w:themeColor="background1" w:themeShade="BF"/>
            <w:sz w:val="16"/>
            <w:szCs w:val="16"/>
            <w:rPrChange w:id="767" w:author="Kaplan, Isaac" w:date="2017-03-24T08:40:00Z">
              <w:rPr/>
            </w:rPrChange>
          </w:rPr>
          <w:t xml:space="preserve">Figure </w:t>
        </w:r>
        <w:r w:rsidR="00B26646" w:rsidRPr="00D77A50">
          <w:rPr>
            <w:noProof/>
            <w:color w:val="BFBFBF" w:themeColor="background1" w:themeShade="BF"/>
            <w:sz w:val="16"/>
            <w:szCs w:val="16"/>
            <w:rPrChange w:id="768" w:author="Kaplan, Isaac" w:date="2017-03-24T08:40:00Z">
              <w:rPr>
                <w:noProof/>
              </w:rPr>
            </w:rPrChange>
          </w:rPr>
          <w:t>5</w:t>
        </w:r>
        <w:r w:rsidR="00B26646" w:rsidRPr="00D77A50">
          <w:rPr>
            <w:color w:val="BFBFBF" w:themeColor="background1" w:themeShade="BF"/>
            <w:sz w:val="16"/>
            <w:szCs w:val="16"/>
            <w:rPrChange w:id="769" w:author="Kaplan, Isaac" w:date="2017-03-24T08:40:00Z">
              <w:rPr/>
            </w:rPrChange>
          </w:rPr>
          <w:fldChar w:fldCharType="end"/>
        </w:r>
      </w:ins>
      <w:ins w:id="770" w:author="Kaplan, Isaac [2]" w:date="2017-03-11T08:39:00Z">
        <w:r w:rsidR="006026EA" w:rsidRPr="00D77A50">
          <w:rPr>
            <w:color w:val="BFBFBF" w:themeColor="background1" w:themeShade="BF"/>
            <w:sz w:val="16"/>
            <w:szCs w:val="16"/>
            <w:rPrChange w:id="771" w:author="Kaplan, Isaac" w:date="2017-03-24T08:40:00Z">
              <w:rPr/>
            </w:rPrChange>
          </w:rPr>
          <w:t>a</w:t>
        </w:r>
      </w:ins>
      <w:ins w:id="772" w:author="Client Services" w:date="2017-03-06T00:27:00Z">
        <w:del w:id="773" w:author="Kaplan, Isaac [2]" w:date="2017-03-11T08:39:00Z">
          <w:r w:rsidR="00B26646" w:rsidRPr="00D77A50" w:rsidDel="001C7D1C">
            <w:rPr>
              <w:color w:val="BFBFBF" w:themeColor="background1" w:themeShade="BF"/>
              <w:sz w:val="16"/>
              <w:szCs w:val="16"/>
              <w:rPrChange w:id="774" w:author="Kaplan, Isaac" w:date="2017-03-24T08:40:00Z">
                <w:rPr/>
              </w:rPrChange>
            </w:rPr>
            <w:delText>a</w:delText>
          </w:r>
        </w:del>
      </w:ins>
      <w:ins w:id="775" w:author="Client Services" w:date="2017-03-05T17:30:00Z">
        <w:r w:rsidRPr="00D77A50">
          <w:rPr>
            <w:color w:val="BFBFBF" w:themeColor="background1" w:themeShade="BF"/>
            <w:sz w:val="16"/>
            <w:szCs w:val="16"/>
            <w:rPrChange w:id="776" w:author="Kaplan, Isaac" w:date="2017-03-24T08:40:00Z">
              <w:rPr/>
            </w:rPrChange>
          </w:rPr>
          <w:t>)</w:t>
        </w:r>
      </w:ins>
      <w:ins w:id="777" w:author="Client Services" w:date="2017-03-05T17:31:00Z">
        <w:r w:rsidR="00025A25" w:rsidRPr="00D77A50">
          <w:rPr>
            <w:color w:val="BFBFBF" w:themeColor="background1" w:themeShade="BF"/>
            <w:sz w:val="16"/>
            <w:szCs w:val="16"/>
            <w:rPrChange w:id="778" w:author="Kaplan, Isaac" w:date="2017-03-24T08:40:00Z">
              <w:rPr/>
            </w:rPrChange>
          </w:rPr>
          <w:t xml:space="preserve">, </w:t>
        </w:r>
      </w:ins>
      <w:ins w:id="779" w:author="Kaplan, Isaac [2]" w:date="2017-03-11T08:42:00Z">
        <w:r w:rsidR="006026EA" w:rsidRPr="00D77A50">
          <w:rPr>
            <w:color w:val="BFBFBF" w:themeColor="background1" w:themeShade="BF"/>
            <w:sz w:val="16"/>
            <w:szCs w:val="16"/>
            <w:highlight w:val="yellow"/>
            <w:rPrChange w:id="780" w:author="Kaplan, Isaac" w:date="2017-03-24T08:40:00Z">
              <w:rPr/>
            </w:rPrChange>
          </w:rPr>
          <w:t>[Note that in figure you will want to switch panel 5a and 5b]</w:t>
        </w:r>
        <w:r w:rsidR="006026EA" w:rsidRPr="00D77A50">
          <w:rPr>
            <w:color w:val="BFBFBF" w:themeColor="background1" w:themeShade="BF"/>
            <w:sz w:val="16"/>
            <w:szCs w:val="16"/>
            <w:rPrChange w:id="781" w:author="Kaplan, Isaac" w:date="2017-03-24T08:40:00Z">
              <w:rPr/>
            </w:rPrChange>
          </w:rPr>
          <w:t xml:space="preserve"> </w:t>
        </w:r>
      </w:ins>
      <w:ins w:id="782" w:author="Client Services" w:date="2017-03-05T17:31:00Z">
        <w:r w:rsidR="00025A25" w:rsidRPr="00D77A50">
          <w:rPr>
            <w:color w:val="BFBFBF" w:themeColor="background1" w:themeShade="BF"/>
            <w:sz w:val="16"/>
            <w:szCs w:val="16"/>
            <w:rPrChange w:id="783" w:author="Kaplan, Isaac" w:date="2017-03-24T08:40:00Z">
              <w:rPr/>
            </w:rPrChange>
          </w:rPr>
          <w:t xml:space="preserve">approximately 4,500 metric tons.  </w:t>
        </w:r>
      </w:ins>
      <w:ins w:id="784" w:author="Client Services" w:date="2017-03-05T17:33:00Z">
        <w:r w:rsidR="00025A25" w:rsidRPr="00D77A50">
          <w:rPr>
            <w:color w:val="BFBFBF" w:themeColor="background1" w:themeShade="BF"/>
            <w:sz w:val="16"/>
            <w:szCs w:val="16"/>
            <w:rPrChange w:id="785" w:author="Kaplan, Isaac" w:date="2017-03-24T08:40:00Z">
              <w:rPr/>
            </w:rPrChange>
          </w:rPr>
          <w:t xml:space="preserve">The combined increase in consumption for the southeast Alaska residents and western Alaska residents </w:t>
        </w:r>
      </w:ins>
      <w:ins w:id="786" w:author="Client Services" w:date="2017-03-05T17:34:00Z">
        <w:r w:rsidR="00025A25" w:rsidRPr="00D77A50">
          <w:rPr>
            <w:color w:val="BFBFBF" w:themeColor="background1" w:themeShade="BF"/>
            <w:sz w:val="16"/>
            <w:szCs w:val="16"/>
            <w:rPrChange w:id="787" w:author="Kaplan, Isaac" w:date="2017-03-24T08:40:00Z">
              <w:rPr/>
            </w:rPrChange>
          </w:rPr>
          <w:t xml:space="preserve">from 1975 to 2015 </w:t>
        </w:r>
      </w:ins>
      <w:ins w:id="788" w:author="Client Services" w:date="2017-03-05T17:33:00Z">
        <w:r w:rsidR="00025A25" w:rsidRPr="00D77A50">
          <w:rPr>
            <w:color w:val="BFBFBF" w:themeColor="background1" w:themeShade="BF"/>
            <w:sz w:val="16"/>
            <w:szCs w:val="16"/>
            <w:rPrChange w:id="789" w:author="Kaplan, Isaac" w:date="2017-03-24T08:40:00Z">
              <w:rPr/>
            </w:rPrChange>
          </w:rPr>
          <w:t xml:space="preserve">was equal to </w:t>
        </w:r>
      </w:ins>
      <w:ins w:id="790" w:author="Client Services" w:date="2017-03-05T17:34:00Z">
        <w:r w:rsidR="00025A25" w:rsidRPr="00D77A50">
          <w:rPr>
            <w:color w:val="BFBFBF" w:themeColor="background1" w:themeShade="BF"/>
            <w:sz w:val="16"/>
            <w:szCs w:val="16"/>
            <w:rPrChange w:id="791" w:author="Kaplan, Isaac" w:date="2017-03-24T08:40:00Z">
              <w:rPr/>
            </w:rPrChange>
          </w:rPr>
          <w:t>about 5,000 metric tons</w:t>
        </w:r>
      </w:ins>
      <w:ins w:id="792" w:author="Client Services" w:date="2017-03-05T17:30:00Z">
        <w:r w:rsidRPr="00D77A50">
          <w:rPr>
            <w:color w:val="BFBFBF" w:themeColor="background1" w:themeShade="BF"/>
            <w:sz w:val="16"/>
            <w:szCs w:val="16"/>
            <w:rPrChange w:id="793" w:author="Kaplan, Isaac" w:date="2017-03-24T08:40:00Z">
              <w:rPr/>
            </w:rPrChange>
          </w:rPr>
          <w:t xml:space="preserve">.  </w:t>
        </w:r>
      </w:ins>
      <w:commentRangeStart w:id="794"/>
      <w:commentRangeStart w:id="795"/>
      <w:commentRangeStart w:id="796"/>
      <w:del w:id="797" w:author="Client Services" w:date="2017-03-05T17:34:00Z">
        <w:r w:rsidR="00CE7129" w:rsidRPr="00D77A50" w:rsidDel="00025A25">
          <w:rPr>
            <w:color w:val="BFBFBF" w:themeColor="background1" w:themeShade="BF"/>
            <w:sz w:val="16"/>
            <w:szCs w:val="16"/>
            <w:rPrChange w:id="798" w:author="Kaplan, Isaac" w:date="2017-03-24T08:40:00Z">
              <w:rPr/>
            </w:rPrChange>
          </w:rPr>
          <w:delText>Our</w:delText>
        </w:r>
        <w:commentRangeEnd w:id="794"/>
        <w:r w:rsidR="001D0795" w:rsidRPr="00D77A50" w:rsidDel="00025A25">
          <w:rPr>
            <w:rStyle w:val="CommentReference"/>
            <w:color w:val="BFBFBF" w:themeColor="background1" w:themeShade="BF"/>
            <w:rPrChange w:id="799" w:author="Kaplan, Isaac" w:date="2017-03-24T08:40:00Z">
              <w:rPr>
                <w:rStyle w:val="CommentReference"/>
              </w:rPr>
            </w:rPrChange>
          </w:rPr>
          <w:commentReference w:id="794"/>
        </w:r>
        <w:commentRangeEnd w:id="795"/>
        <w:r w:rsidR="007A3E6C" w:rsidRPr="00D77A50" w:rsidDel="00025A25">
          <w:rPr>
            <w:rStyle w:val="CommentReference"/>
            <w:color w:val="BFBFBF" w:themeColor="background1" w:themeShade="BF"/>
            <w:rPrChange w:id="800" w:author="Kaplan, Isaac" w:date="2017-03-24T08:40:00Z">
              <w:rPr>
                <w:rStyle w:val="CommentReference"/>
              </w:rPr>
            </w:rPrChange>
          </w:rPr>
          <w:commentReference w:id="795"/>
        </w:r>
        <w:r w:rsidR="00CE7129" w:rsidRPr="00D77A50" w:rsidDel="00025A25">
          <w:rPr>
            <w:color w:val="BFBFBF" w:themeColor="background1" w:themeShade="BF"/>
            <w:sz w:val="16"/>
            <w:szCs w:val="16"/>
            <w:rPrChange w:id="801" w:author="Kaplan, Isaac" w:date="2017-03-24T08:40:00Z">
              <w:rPr/>
            </w:rPrChange>
          </w:rPr>
          <w:delText xml:space="preserve"> model reveals that a</w:delText>
        </w:r>
        <w:r w:rsidR="001B6CF8" w:rsidRPr="00D77A50" w:rsidDel="00025A25">
          <w:rPr>
            <w:color w:val="BFBFBF" w:themeColor="background1" w:themeShade="BF"/>
            <w:sz w:val="16"/>
            <w:szCs w:val="16"/>
            <w:rPrChange w:id="802" w:author="Kaplan, Isaac" w:date="2017-03-24T08:40:00Z">
              <w:rPr/>
            </w:rPrChange>
          </w:rPr>
          <w:delText xml:space="preserve">vailability </w:delText>
        </w:r>
        <w:commentRangeEnd w:id="796"/>
        <w:r w:rsidR="00222DDA" w:rsidRPr="00D77A50" w:rsidDel="00025A25">
          <w:rPr>
            <w:rStyle w:val="CommentReference"/>
            <w:color w:val="BFBFBF" w:themeColor="background1" w:themeShade="BF"/>
            <w:rPrChange w:id="803" w:author="Kaplan, Isaac" w:date="2017-03-24T08:40:00Z">
              <w:rPr>
                <w:rStyle w:val="CommentReference"/>
              </w:rPr>
            </w:rPrChange>
          </w:rPr>
          <w:commentReference w:id="796"/>
        </w:r>
        <w:r w:rsidR="001B6CF8" w:rsidRPr="00D77A50" w:rsidDel="00025A25">
          <w:rPr>
            <w:color w:val="BFBFBF" w:themeColor="background1" w:themeShade="BF"/>
            <w:sz w:val="16"/>
            <w:szCs w:val="16"/>
            <w:rPrChange w:id="804" w:author="Kaplan, Isaac" w:date="2017-03-24T08:40:00Z">
              <w:rPr/>
            </w:rPrChange>
          </w:rPr>
          <w:delText xml:space="preserve">of </w:delText>
        </w:r>
        <w:commentRangeStart w:id="805"/>
        <w:r w:rsidR="001B6CF8" w:rsidRPr="00D77A50" w:rsidDel="00025A25">
          <w:rPr>
            <w:color w:val="BFBFBF" w:themeColor="background1" w:themeShade="BF"/>
            <w:sz w:val="16"/>
            <w:szCs w:val="16"/>
            <w:rPrChange w:id="806" w:author="Kaplan, Isaac" w:date="2017-03-24T08:40:00Z">
              <w:rPr/>
            </w:rPrChange>
          </w:rPr>
          <w:delText>Chinook</w:delText>
        </w:r>
        <w:commentRangeEnd w:id="805"/>
        <w:r w:rsidR="00C57A6E" w:rsidRPr="00D77A50" w:rsidDel="00025A25">
          <w:rPr>
            <w:rStyle w:val="CommentReference"/>
            <w:color w:val="BFBFBF" w:themeColor="background1" w:themeShade="BF"/>
            <w:rPrChange w:id="807" w:author="Kaplan, Isaac" w:date="2017-03-24T08:40:00Z">
              <w:rPr>
                <w:rStyle w:val="CommentReference"/>
              </w:rPr>
            </w:rPrChange>
          </w:rPr>
          <w:commentReference w:id="805"/>
        </w:r>
        <w:r w:rsidR="001B6CF8" w:rsidRPr="00D77A50" w:rsidDel="00025A25">
          <w:rPr>
            <w:color w:val="BFBFBF" w:themeColor="background1" w:themeShade="BF"/>
            <w:sz w:val="16"/>
            <w:szCs w:val="16"/>
            <w:rPrChange w:id="808" w:author="Kaplan, Isaac" w:date="2017-03-24T08:40:00Z">
              <w:rPr/>
            </w:rPrChange>
          </w:rPr>
          <w:delText xml:space="preserve"> salmon as prey is </w:delText>
        </w:r>
        <w:r w:rsidR="00CE7129" w:rsidRPr="00D77A50" w:rsidDel="00025A25">
          <w:rPr>
            <w:color w:val="BFBFBF" w:themeColor="background1" w:themeShade="BF"/>
            <w:sz w:val="16"/>
            <w:szCs w:val="16"/>
            <w:rPrChange w:id="809" w:author="Kaplan, Isaac" w:date="2017-03-24T08:40:00Z">
              <w:rPr/>
            </w:rPrChange>
          </w:rPr>
          <w:delText>of particular</w:delText>
        </w:r>
        <w:r w:rsidR="001B6CF8" w:rsidRPr="00D77A50" w:rsidDel="00025A25">
          <w:rPr>
            <w:color w:val="BFBFBF" w:themeColor="background1" w:themeShade="BF"/>
            <w:sz w:val="16"/>
            <w:szCs w:val="16"/>
            <w:rPrChange w:id="810" w:author="Kaplan, Isaac" w:date="2017-03-24T08:40:00Z">
              <w:rPr/>
            </w:rPrChange>
          </w:rPr>
          <w:delText xml:space="preserve"> concern for conservation of </w:delText>
        </w:r>
      </w:del>
      <w:ins w:id="811" w:author="Kaplan, Isaac" w:date="2017-02-21T11:37:00Z">
        <w:del w:id="812" w:author="Client Services" w:date="2017-03-05T17:34:00Z">
          <w:r w:rsidR="003769CE" w:rsidRPr="00D77A50" w:rsidDel="00025A25">
            <w:rPr>
              <w:color w:val="BFBFBF" w:themeColor="background1" w:themeShade="BF"/>
              <w:sz w:val="16"/>
              <w:szCs w:val="16"/>
              <w:rPrChange w:id="813" w:author="Kaplan, Isaac" w:date="2017-03-24T08:40:00Z">
                <w:rPr/>
              </w:rPrChange>
            </w:rPr>
            <w:delText xml:space="preserve">southern resident killer whales </w:delText>
          </w:r>
        </w:del>
      </w:ins>
      <w:commentRangeStart w:id="814"/>
      <w:commentRangeStart w:id="815"/>
      <w:del w:id="816" w:author="Client Services" w:date="2017-03-05T17:34:00Z">
        <w:r w:rsidR="001B6CF8" w:rsidRPr="00D77A50" w:rsidDel="00025A25">
          <w:rPr>
            <w:color w:val="BFBFBF" w:themeColor="background1" w:themeShade="BF"/>
            <w:sz w:val="16"/>
            <w:szCs w:val="16"/>
            <w:rPrChange w:id="817" w:author="Kaplan, Isaac" w:date="2017-03-24T08:40:00Z">
              <w:rPr/>
            </w:rPrChange>
          </w:rPr>
          <w:delText xml:space="preserve">killer whales in the Salish Sea </w:delText>
        </w:r>
      </w:del>
      <w:ins w:id="818" w:author="Kaplan, Isaac" w:date="2017-02-21T23:46:00Z">
        <w:del w:id="819" w:author="Client Services" w:date="2017-03-05T17:34:00Z">
          <w:r w:rsidR="00337080" w:rsidRPr="00D77A50" w:rsidDel="00025A25">
            <w:rPr>
              <w:color w:val="BFBFBF" w:themeColor="background1" w:themeShade="BF"/>
              <w:sz w:val="16"/>
              <w:szCs w:val="16"/>
              <w:rPrChange w:id="820" w:author="Kaplan, Isaac" w:date="2017-03-24T08:40:00Z">
                <w:rPr/>
              </w:rPrChange>
            </w:rPr>
            <w:delText xml:space="preserve">. </w:delText>
          </w:r>
        </w:del>
      </w:ins>
      <w:del w:id="821" w:author="Kaplan, Isaac" w:date="2017-02-21T23:46:00Z">
        <w:r w:rsidR="001B6CF8" w:rsidRPr="00D77A50" w:rsidDel="00337080">
          <w:rPr>
            <w:color w:val="BFBFBF" w:themeColor="background1" w:themeShade="BF"/>
            <w:sz w:val="16"/>
            <w:szCs w:val="16"/>
            <w:rPrChange w:id="822" w:author="Kaplan, Isaac" w:date="2017-03-24T08:40:00Z">
              <w:rPr/>
            </w:rPrChange>
          </w:rPr>
          <w:delText>a</w:delText>
        </w:r>
        <w:commentRangeEnd w:id="814"/>
        <w:r w:rsidR="006F4552" w:rsidRPr="00D77A50" w:rsidDel="00337080">
          <w:rPr>
            <w:rStyle w:val="CommentReference"/>
            <w:color w:val="BFBFBF" w:themeColor="background1" w:themeShade="BF"/>
            <w:rPrChange w:id="823" w:author="Kaplan, Isaac" w:date="2017-03-24T08:40:00Z">
              <w:rPr>
                <w:rStyle w:val="CommentReference"/>
              </w:rPr>
            </w:rPrChange>
          </w:rPr>
          <w:commentReference w:id="814"/>
        </w:r>
        <w:commentRangeEnd w:id="815"/>
        <w:r w:rsidR="004C792F" w:rsidRPr="00D77A50" w:rsidDel="00337080">
          <w:rPr>
            <w:rStyle w:val="CommentReference"/>
            <w:color w:val="BFBFBF" w:themeColor="background1" w:themeShade="BF"/>
            <w:rPrChange w:id="824" w:author="Kaplan, Isaac" w:date="2017-03-24T08:40:00Z">
              <w:rPr>
                <w:rStyle w:val="CommentReference"/>
              </w:rPr>
            </w:rPrChange>
          </w:rPr>
          <w:commentReference w:id="815"/>
        </w:r>
        <w:r w:rsidR="001B6CF8" w:rsidRPr="00D77A50" w:rsidDel="00337080">
          <w:rPr>
            <w:color w:val="BFBFBF" w:themeColor="background1" w:themeShade="BF"/>
            <w:sz w:val="16"/>
            <w:szCs w:val="16"/>
            <w:rPrChange w:id="825" w:author="Kaplan, Isaac" w:date="2017-03-24T08:40:00Z">
              <w:rPr/>
            </w:rPrChange>
          </w:rPr>
          <w:delText xml:space="preserve">nd southeast Alaska (SEAK). Our results suggest that killer whales in both areas have seen shifts in the portfolios of salmon stocks they feed upon, but that a growing SEAK killer whale population has increased consumption needs, perhaps tempered by higher local availability of salmon and a more diverse </w:delText>
        </w:r>
        <w:r w:rsidR="00E27E36" w:rsidRPr="00D77A50" w:rsidDel="00337080">
          <w:rPr>
            <w:color w:val="BFBFBF" w:themeColor="background1" w:themeShade="BF"/>
            <w:sz w:val="16"/>
            <w:szCs w:val="16"/>
            <w:rPrChange w:id="826" w:author="Kaplan, Isaac" w:date="2017-03-24T08:40:00Z">
              <w:rPr/>
            </w:rPrChange>
          </w:rPr>
          <w:delText>d</w:delText>
        </w:r>
        <w:commentRangeStart w:id="827"/>
        <w:r w:rsidR="00E27E36" w:rsidRPr="00D77A50" w:rsidDel="00337080">
          <w:rPr>
            <w:color w:val="BFBFBF" w:themeColor="background1" w:themeShade="BF"/>
            <w:sz w:val="16"/>
            <w:szCs w:val="16"/>
            <w:rPrChange w:id="828" w:author="Kaplan, Isaac" w:date="2017-03-24T08:40:00Z">
              <w:rPr/>
            </w:rPrChange>
          </w:rPr>
          <w:delText>iet</w:delText>
        </w:r>
        <w:r w:rsidR="001B6CF8" w:rsidRPr="00D77A50" w:rsidDel="00337080">
          <w:rPr>
            <w:color w:val="BFBFBF" w:themeColor="background1" w:themeShade="BF"/>
            <w:sz w:val="16"/>
            <w:szCs w:val="16"/>
            <w:rPrChange w:id="829" w:author="Kaplan, Isaac" w:date="2017-03-24T08:40:00Z">
              <w:rPr/>
            </w:rPrChange>
          </w:rPr>
          <w:delText xml:space="preserve">. Resident killer whale abundance in southeast Alaska (SEAK) </w:delText>
        </w:r>
        <w:commentRangeEnd w:id="827"/>
        <w:r w:rsidR="00CC04FA" w:rsidRPr="00D77A50" w:rsidDel="00337080">
          <w:rPr>
            <w:rStyle w:val="CommentReference"/>
            <w:color w:val="BFBFBF" w:themeColor="background1" w:themeShade="BF"/>
            <w:rPrChange w:id="830" w:author="Kaplan, Isaac" w:date="2017-03-24T08:40:00Z">
              <w:rPr>
                <w:rStyle w:val="CommentReference"/>
              </w:rPr>
            </w:rPrChange>
          </w:rPr>
          <w:commentReference w:id="827"/>
        </w:r>
        <w:r w:rsidR="001B6CF8" w:rsidRPr="00D77A50" w:rsidDel="00337080">
          <w:rPr>
            <w:color w:val="BFBFBF" w:themeColor="background1" w:themeShade="BF"/>
            <w:sz w:val="16"/>
            <w:szCs w:val="16"/>
            <w:rPrChange w:id="831" w:author="Kaplan, Isaac" w:date="2017-03-24T08:40:00Z">
              <w:rPr/>
            </w:rPrChange>
          </w:rPr>
          <w:delText xml:space="preserve">was estimated to have increased six-fold in the past 40 years, from an estimated 22 individuals in 1975 to 133 in 2015, </w:delText>
        </w:r>
        <w:commentRangeStart w:id="832"/>
        <w:r w:rsidR="001B6CF8" w:rsidRPr="00D77A50" w:rsidDel="00337080">
          <w:rPr>
            <w:color w:val="BFBFBF" w:themeColor="background1" w:themeShade="BF"/>
            <w:sz w:val="16"/>
            <w:szCs w:val="16"/>
            <w:rPrChange w:id="833" w:author="Kaplan, Isaac" w:date="2017-03-24T08:40:00Z">
              <w:rPr/>
            </w:rPrChange>
          </w:rPr>
          <w:delText>while</w:delText>
        </w:r>
        <w:commentRangeEnd w:id="832"/>
        <w:r w:rsidR="004D5027" w:rsidRPr="00D77A50" w:rsidDel="00337080">
          <w:rPr>
            <w:rStyle w:val="CommentReference"/>
            <w:color w:val="BFBFBF" w:themeColor="background1" w:themeShade="BF"/>
            <w:rPrChange w:id="834" w:author="Kaplan, Isaac" w:date="2017-03-24T08:40:00Z">
              <w:rPr>
                <w:rStyle w:val="CommentReference"/>
              </w:rPr>
            </w:rPrChange>
          </w:rPr>
          <w:commentReference w:id="832"/>
        </w:r>
        <w:r w:rsidR="001B6CF8" w:rsidRPr="00D77A50" w:rsidDel="00337080">
          <w:rPr>
            <w:color w:val="BFBFBF" w:themeColor="background1" w:themeShade="BF"/>
            <w:sz w:val="16"/>
            <w:szCs w:val="16"/>
            <w:rPrChange w:id="835" w:author="Kaplan, Isaac" w:date="2017-03-24T08:40:00Z">
              <w:rPr/>
            </w:rPrChange>
          </w:rPr>
          <w:delText xml:space="preserve"> the population abundance of southern resident killer whales in the Salish Sea (SRKW) has been more stable, varying between 67 and 98 individuals. </w:delText>
        </w:r>
      </w:del>
      <w:ins w:id="836" w:author="Kaplan, Isaac" w:date="2017-02-21T23:50:00Z">
        <w:del w:id="837" w:author="Client Services" w:date="2017-03-05T17:34:00Z">
          <w:r w:rsidR="00DF4B6B" w:rsidRPr="00D77A50" w:rsidDel="00025A25">
            <w:rPr>
              <w:color w:val="BFBFBF" w:themeColor="background1" w:themeShade="BF"/>
              <w:sz w:val="16"/>
              <w:szCs w:val="16"/>
              <w:rPrChange w:id="838" w:author="Kaplan, Isaac" w:date="2017-03-24T08:40:00Z">
                <w:rPr/>
              </w:rPrChange>
            </w:rPr>
            <w:delText>SRKW populations</w:delText>
          </w:r>
        </w:del>
      </w:ins>
      <w:ins w:id="839" w:author="Client Services" w:date="2017-03-05T17:34:00Z">
        <w:r w:rsidR="00025A25" w:rsidRPr="00D77A50">
          <w:rPr>
            <w:color w:val="BFBFBF" w:themeColor="background1" w:themeShade="BF"/>
            <w:sz w:val="16"/>
            <w:szCs w:val="16"/>
            <w:rPrChange w:id="840" w:author="Kaplan, Isaac" w:date="2017-03-24T08:40:00Z">
              <w:rPr/>
            </w:rPrChange>
          </w:rPr>
          <w:t>The southern resident population in the Salish Sea</w:t>
        </w:r>
      </w:ins>
      <w:ins w:id="841" w:author="Client Services" w:date="2017-03-05T17:35:00Z">
        <w:r w:rsidR="00025A25" w:rsidRPr="00D77A50">
          <w:rPr>
            <w:color w:val="BFBFBF" w:themeColor="background1" w:themeShade="BF"/>
            <w:sz w:val="16"/>
            <w:szCs w:val="16"/>
            <w:rPrChange w:id="842" w:author="Kaplan, Isaac" w:date="2017-03-24T08:40:00Z">
              <w:rPr/>
            </w:rPrChange>
          </w:rPr>
          <w:t xml:space="preserve"> has remained relatively stable</w:t>
        </w:r>
      </w:ins>
      <w:ins w:id="843" w:author="Kaplan, Isaac" w:date="2017-02-21T23:50:00Z">
        <w:r w:rsidR="00DF4B6B" w:rsidRPr="00D77A50">
          <w:rPr>
            <w:color w:val="BFBFBF" w:themeColor="background1" w:themeShade="BF"/>
            <w:sz w:val="16"/>
            <w:szCs w:val="16"/>
            <w:rPrChange w:id="844" w:author="Kaplan, Isaac" w:date="2017-03-24T08:40:00Z">
              <w:rPr/>
            </w:rPrChange>
          </w:rPr>
          <w:t xml:space="preserve">, and </w:t>
        </w:r>
        <w:del w:id="845" w:author="Client Services" w:date="2017-03-05T17:35:00Z">
          <w:r w:rsidR="00DF4B6B" w:rsidRPr="00D77A50" w:rsidDel="00025A25">
            <w:rPr>
              <w:color w:val="BFBFBF" w:themeColor="background1" w:themeShade="BF"/>
              <w:sz w:val="16"/>
              <w:szCs w:val="16"/>
              <w:rPrChange w:id="846" w:author="Kaplan, Isaac" w:date="2017-03-24T08:40:00Z">
                <w:rPr/>
              </w:rPrChange>
            </w:rPr>
            <w:delText xml:space="preserve">therefore </w:delText>
          </w:r>
        </w:del>
      </w:ins>
      <w:ins w:id="847" w:author="Kaplan, Isaac" w:date="2017-02-21T23:47:00Z">
        <w:del w:id="848" w:author="Client Services" w:date="2017-03-05T17:35:00Z">
          <w:r w:rsidR="00DF4B6B" w:rsidRPr="00D77A50" w:rsidDel="00025A25">
            <w:rPr>
              <w:color w:val="BFBFBF" w:themeColor="background1" w:themeShade="BF"/>
              <w:sz w:val="16"/>
              <w:szCs w:val="16"/>
              <w:rPrChange w:id="849" w:author="Kaplan, Isaac" w:date="2017-03-24T08:40:00Z">
                <w:rPr/>
              </w:rPrChange>
            </w:rPr>
            <w:delText>c</w:delText>
          </w:r>
        </w:del>
      </w:ins>
      <w:del w:id="850" w:author="Client Services" w:date="2017-03-05T17:35:00Z">
        <w:r w:rsidR="001B6CF8" w:rsidRPr="00D77A50" w:rsidDel="00025A25">
          <w:rPr>
            <w:color w:val="BFBFBF" w:themeColor="background1" w:themeShade="BF"/>
            <w:sz w:val="16"/>
            <w:szCs w:val="16"/>
            <w:rPrChange w:id="851" w:author="Kaplan, Isaac" w:date="2017-03-24T08:40:00Z">
              <w:rPr/>
            </w:rPrChange>
          </w:rPr>
          <w:delText>If we compare the Chinook salmon consumption between areas during June when prey and predator abundance peak in these regions, consumption by SEAK resident killer whales has increased from 4.2 thousand to 24.9 thousand adult Chinook salmon, while consumption by SRKW</w:delText>
        </w:r>
      </w:del>
      <w:ins w:id="852" w:author="Kaplan, Isaac [2]" w:date="2017-03-11T08:40:00Z">
        <w:r w:rsidR="001C7D1C" w:rsidRPr="00D77A50">
          <w:rPr>
            <w:color w:val="BFBFBF" w:themeColor="background1" w:themeShade="BF"/>
            <w:sz w:val="16"/>
            <w:szCs w:val="16"/>
            <w:rPrChange w:id="853" w:author="Kaplan, Isaac" w:date="2017-03-24T08:40:00Z">
              <w:rPr/>
            </w:rPrChange>
          </w:rPr>
          <w:t>therefore</w:t>
        </w:r>
      </w:ins>
      <w:ins w:id="854" w:author="Client Services" w:date="2017-03-05T17:35:00Z">
        <w:del w:id="855" w:author="Kaplan, Isaac [2]" w:date="2017-03-11T08:40:00Z">
          <w:r w:rsidR="00025A25" w:rsidRPr="00D77A50" w:rsidDel="001C7D1C">
            <w:rPr>
              <w:color w:val="BFBFBF" w:themeColor="background1" w:themeShade="BF"/>
              <w:sz w:val="16"/>
              <w:szCs w:val="16"/>
              <w:rPrChange w:id="856" w:author="Kaplan, Isaac" w:date="2017-03-24T08:40:00Z">
                <w:rPr/>
              </w:rPrChange>
            </w:rPr>
            <w:delText>by extension</w:delText>
          </w:r>
        </w:del>
        <w:r w:rsidR="00025A25" w:rsidRPr="00D77A50">
          <w:rPr>
            <w:color w:val="BFBFBF" w:themeColor="background1" w:themeShade="BF"/>
            <w:sz w:val="16"/>
            <w:szCs w:val="16"/>
            <w:rPrChange w:id="857" w:author="Kaplan, Isaac" w:date="2017-03-24T08:40:00Z">
              <w:rPr/>
            </w:rPrChange>
          </w:rPr>
          <w:t xml:space="preserve"> the annual consumption</w:t>
        </w:r>
      </w:ins>
      <w:ins w:id="858" w:author="Kaplan, Isaac" w:date="2017-02-21T23:50:00Z">
        <w:del w:id="859" w:author="Client Services" w:date="2017-03-05T17:35:00Z">
          <w:r w:rsidR="00DF4B6B" w:rsidRPr="00D77A50" w:rsidDel="00025A25">
            <w:rPr>
              <w:color w:val="BFBFBF" w:themeColor="background1" w:themeShade="BF"/>
              <w:sz w:val="16"/>
              <w:szCs w:val="16"/>
              <w:rPrChange w:id="860" w:author="Kaplan, Isaac" w:date="2017-03-24T08:40:00Z">
                <w:rPr/>
              </w:rPrChange>
            </w:rPr>
            <w:delText>,</w:delText>
          </w:r>
        </w:del>
      </w:ins>
      <w:del w:id="861" w:author="Client Services" w:date="2017-03-05T17:35:00Z">
        <w:r w:rsidR="001B6CF8" w:rsidRPr="00D77A50" w:rsidDel="00025A25">
          <w:rPr>
            <w:color w:val="BFBFBF" w:themeColor="background1" w:themeShade="BF"/>
            <w:sz w:val="16"/>
            <w:szCs w:val="16"/>
            <w:rPrChange w:id="862" w:author="Kaplan, Isaac" w:date="2017-03-24T08:40:00Z">
              <w:rPr/>
            </w:rPrChange>
          </w:rPr>
          <w:delText xml:space="preserve"> remained </w:delText>
        </w:r>
      </w:del>
      <w:ins w:id="863" w:author="Client Services" w:date="2017-03-05T17:35:00Z">
        <w:r w:rsidR="00025A25" w:rsidRPr="00D77A50">
          <w:rPr>
            <w:color w:val="BFBFBF" w:themeColor="background1" w:themeShade="BF"/>
            <w:sz w:val="16"/>
            <w:szCs w:val="16"/>
            <w:rPrChange w:id="864" w:author="Kaplan, Isaac" w:date="2017-03-24T08:40:00Z">
              <w:rPr/>
            </w:rPrChange>
          </w:rPr>
          <w:t xml:space="preserve"> </w:t>
        </w:r>
      </w:ins>
      <w:ins w:id="865" w:author="Client Services" w:date="2017-03-05T17:48:00Z">
        <w:r w:rsidR="004A2314" w:rsidRPr="00D77A50">
          <w:rPr>
            <w:color w:val="BFBFBF" w:themeColor="background1" w:themeShade="BF"/>
            <w:sz w:val="16"/>
            <w:szCs w:val="16"/>
            <w:rPrChange w:id="866" w:author="Kaplan, Isaac" w:date="2017-03-24T08:40:00Z">
              <w:rPr/>
            </w:rPrChange>
          </w:rPr>
          <w:t xml:space="preserve">within Salish Sea waters </w:t>
        </w:r>
      </w:ins>
      <w:ins w:id="867" w:author="Client Services" w:date="2017-03-05T17:35:00Z">
        <w:r w:rsidR="00025A25" w:rsidRPr="00D77A50">
          <w:rPr>
            <w:color w:val="BFBFBF" w:themeColor="background1" w:themeShade="BF"/>
            <w:sz w:val="16"/>
            <w:szCs w:val="16"/>
            <w:rPrChange w:id="868" w:author="Kaplan, Isaac" w:date="2017-03-24T08:40:00Z">
              <w:rPr/>
            </w:rPrChange>
          </w:rPr>
          <w:t xml:space="preserve">has been </w:t>
        </w:r>
      </w:ins>
      <w:r w:rsidR="001B6CF8" w:rsidRPr="00D77A50">
        <w:rPr>
          <w:color w:val="BFBFBF" w:themeColor="background1" w:themeShade="BF"/>
          <w:sz w:val="16"/>
          <w:szCs w:val="16"/>
          <w:rPrChange w:id="869" w:author="Kaplan, Isaac" w:date="2017-03-24T08:40:00Z">
            <w:rPr/>
          </w:rPrChange>
        </w:rPr>
        <w:t xml:space="preserve">relatively constant at </w:t>
      </w:r>
      <w:del w:id="870" w:author="Client Services" w:date="2017-03-05T17:15:00Z">
        <w:r w:rsidR="001B6CF8" w:rsidRPr="00D77A50" w:rsidDel="00DE185A">
          <w:rPr>
            <w:color w:val="BFBFBF" w:themeColor="background1" w:themeShade="BF"/>
            <w:sz w:val="16"/>
            <w:szCs w:val="16"/>
            <w:rPrChange w:id="871" w:author="Kaplan, Isaac" w:date="2017-03-24T08:40:00Z">
              <w:rPr/>
            </w:rPrChange>
          </w:rPr>
          <w:delText>38.5</w:delText>
        </w:r>
      </w:del>
      <w:ins w:id="872" w:author="Client Services" w:date="2017-03-05T17:49:00Z">
        <w:r w:rsidR="004A2314" w:rsidRPr="00D77A50">
          <w:rPr>
            <w:color w:val="BFBFBF" w:themeColor="background1" w:themeShade="BF"/>
            <w:sz w:val="16"/>
            <w:szCs w:val="16"/>
            <w:rPrChange w:id="873" w:author="Kaplan, Isaac" w:date="2017-03-24T08:40:00Z">
              <w:rPr/>
            </w:rPrChange>
          </w:rPr>
          <w:t>1,300</w:t>
        </w:r>
      </w:ins>
      <w:r w:rsidR="001B6CF8" w:rsidRPr="00D77A50">
        <w:rPr>
          <w:color w:val="BFBFBF" w:themeColor="background1" w:themeShade="BF"/>
          <w:sz w:val="16"/>
          <w:szCs w:val="16"/>
          <w:rPrChange w:id="874" w:author="Kaplan, Isaac" w:date="2017-03-24T08:40:00Z">
            <w:rPr/>
          </w:rPrChange>
        </w:rPr>
        <w:t xml:space="preserve"> </w:t>
      </w:r>
      <w:del w:id="875" w:author="Client Services" w:date="2017-03-05T17:49:00Z">
        <w:r w:rsidR="001B6CF8" w:rsidRPr="00D77A50" w:rsidDel="004A2314">
          <w:rPr>
            <w:color w:val="BFBFBF" w:themeColor="background1" w:themeShade="BF"/>
            <w:sz w:val="16"/>
            <w:szCs w:val="16"/>
            <w:rPrChange w:id="876" w:author="Kaplan, Isaac" w:date="2017-03-24T08:40:00Z">
              <w:rPr/>
            </w:rPrChange>
          </w:rPr>
          <w:delText xml:space="preserve">thousand to </w:delText>
        </w:r>
      </w:del>
      <w:del w:id="877" w:author="Client Services" w:date="2017-03-05T17:15:00Z">
        <w:r w:rsidR="001B6CF8" w:rsidRPr="00D77A50" w:rsidDel="00DE185A">
          <w:rPr>
            <w:color w:val="BFBFBF" w:themeColor="background1" w:themeShade="BF"/>
            <w:sz w:val="16"/>
            <w:szCs w:val="16"/>
            <w:rPrChange w:id="878" w:author="Kaplan, Isaac" w:date="2017-03-24T08:40:00Z">
              <w:rPr/>
            </w:rPrChange>
          </w:rPr>
          <w:delText>43.8</w:delText>
        </w:r>
      </w:del>
      <w:del w:id="879" w:author="Client Services" w:date="2017-03-05T17:49:00Z">
        <w:r w:rsidR="001B6CF8" w:rsidRPr="00D77A50" w:rsidDel="004A2314">
          <w:rPr>
            <w:color w:val="BFBFBF" w:themeColor="background1" w:themeShade="BF"/>
            <w:sz w:val="16"/>
            <w:szCs w:val="16"/>
            <w:rPrChange w:id="880" w:author="Kaplan, Isaac" w:date="2017-03-24T08:40:00Z">
              <w:rPr/>
            </w:rPrChange>
          </w:rPr>
          <w:delText xml:space="preserve"> </w:delText>
        </w:r>
      </w:del>
      <w:ins w:id="881" w:author="Client Services" w:date="2017-03-05T17:49:00Z">
        <w:r w:rsidR="004A2314" w:rsidRPr="00D77A50">
          <w:rPr>
            <w:color w:val="BFBFBF" w:themeColor="background1" w:themeShade="BF"/>
            <w:sz w:val="16"/>
            <w:szCs w:val="16"/>
            <w:rPrChange w:id="882" w:author="Kaplan, Isaac" w:date="2017-03-24T08:40:00Z">
              <w:rPr/>
            </w:rPrChange>
          </w:rPr>
          <w:t>to 1,500 metric tons, equivalent to about 150,000 to 170,000 adult Chinook salmon annually</w:t>
        </w:r>
      </w:ins>
      <w:del w:id="883" w:author="Client Services" w:date="2017-03-05T17:49:00Z">
        <w:r w:rsidR="001B6CF8" w:rsidRPr="00D77A50" w:rsidDel="004A2314">
          <w:rPr>
            <w:color w:val="BFBFBF" w:themeColor="background1" w:themeShade="BF"/>
            <w:sz w:val="16"/>
            <w:szCs w:val="16"/>
            <w:rPrChange w:id="884" w:author="Kaplan, Isaac" w:date="2017-03-24T08:40:00Z">
              <w:rPr/>
            </w:rPrChange>
          </w:rPr>
          <w:delText>thousand adults</w:delText>
        </w:r>
      </w:del>
      <w:del w:id="885" w:author="Client Services" w:date="2017-03-05T17:35:00Z">
        <w:r w:rsidR="001B6CF8" w:rsidRPr="00D77A50" w:rsidDel="00025A25">
          <w:rPr>
            <w:color w:val="BFBFBF" w:themeColor="background1" w:themeShade="BF"/>
            <w:sz w:val="16"/>
            <w:szCs w:val="16"/>
            <w:rPrChange w:id="886" w:author="Kaplan, Isaac" w:date="2017-03-24T08:40:00Z">
              <w:rPr/>
            </w:rPrChange>
          </w:rPr>
          <w:delText xml:space="preserve"> (Figure 5 a and b)</w:delText>
        </w:r>
      </w:del>
      <w:ins w:id="887" w:author="Kaplan, Isaac" w:date="2017-02-21T23:48:00Z">
        <w:r w:rsidR="00337080" w:rsidRPr="00D77A50">
          <w:rPr>
            <w:color w:val="BFBFBF" w:themeColor="background1" w:themeShade="BF"/>
            <w:sz w:val="16"/>
            <w:szCs w:val="16"/>
            <w:rPrChange w:id="888" w:author="Kaplan, Isaac" w:date="2017-03-24T08:40:00Z">
              <w:rPr/>
            </w:rPrChange>
          </w:rPr>
          <w:t>.</w:t>
        </w:r>
      </w:ins>
      <w:ins w:id="889" w:author="Client Services" w:date="2017-03-05T17:16:00Z">
        <w:r w:rsidR="00DE185A" w:rsidRPr="00D77A50">
          <w:rPr>
            <w:color w:val="BFBFBF" w:themeColor="background1" w:themeShade="BF"/>
            <w:sz w:val="16"/>
            <w:szCs w:val="16"/>
            <w:rPrChange w:id="890" w:author="Kaplan, Isaac" w:date="2017-03-24T08:40:00Z">
              <w:rPr/>
            </w:rPrChange>
          </w:rPr>
          <w:t xml:space="preserve"> </w:t>
        </w:r>
      </w:ins>
    </w:p>
    <w:p w14:paraId="0DB34A11" w14:textId="3B41DAFF" w:rsidR="001B6CF8" w:rsidRPr="00D77A50" w:rsidRDefault="00F10F86" w:rsidP="001B6CF8">
      <w:pPr>
        <w:rPr>
          <w:color w:val="BFBFBF" w:themeColor="background1" w:themeShade="BF"/>
          <w:sz w:val="16"/>
          <w:szCs w:val="16"/>
          <w:rPrChange w:id="891" w:author="Kaplan, Isaac" w:date="2017-03-24T08:40:00Z">
            <w:rPr/>
          </w:rPrChange>
        </w:rPr>
      </w:pPr>
      <w:ins w:id="892" w:author="Kaplan, Isaac [2]" w:date="2017-03-10T23:35:00Z">
        <w:r w:rsidRPr="00D77A50">
          <w:rPr>
            <w:color w:val="BFBFBF" w:themeColor="background1" w:themeShade="BF"/>
            <w:sz w:val="16"/>
            <w:szCs w:val="16"/>
            <w:rPrChange w:id="893" w:author="Kaplan, Isaac" w:date="2017-03-24T08:40:00Z">
              <w:rPr>
                <w:highlight w:val="yellow"/>
              </w:rPr>
            </w:rPrChange>
          </w:rPr>
          <w:t>A</w:t>
        </w:r>
        <w:r w:rsidR="00117748" w:rsidRPr="00D77A50">
          <w:rPr>
            <w:color w:val="BFBFBF" w:themeColor="background1" w:themeShade="BF"/>
            <w:sz w:val="16"/>
            <w:szCs w:val="16"/>
            <w:rPrChange w:id="894" w:author="Kaplan, Isaac" w:date="2017-03-24T08:40:00Z">
              <w:rPr>
                <w:highlight w:val="yellow"/>
              </w:rPr>
            </w:rPrChange>
          </w:rPr>
          <w:t xml:space="preserve">ll regions </w:t>
        </w:r>
      </w:ins>
      <w:ins w:id="895" w:author="Kaplan, Isaac [2]" w:date="2017-03-10T23:38:00Z">
        <w:r w:rsidRPr="00D77A50">
          <w:rPr>
            <w:color w:val="BFBFBF" w:themeColor="background1" w:themeShade="BF"/>
            <w:sz w:val="16"/>
            <w:szCs w:val="16"/>
            <w:rPrChange w:id="896" w:author="Kaplan, Isaac" w:date="2017-03-24T08:40:00Z">
              <w:rPr>
                <w:highlight w:val="yellow"/>
              </w:rPr>
            </w:rPrChange>
          </w:rPr>
          <w:t xml:space="preserve">exhibited </w:t>
        </w:r>
      </w:ins>
      <w:ins w:id="897" w:author="Kaplan, Isaac [2]" w:date="2017-03-10T23:35:00Z">
        <w:r w:rsidRPr="00D77A50">
          <w:rPr>
            <w:color w:val="BFBFBF" w:themeColor="background1" w:themeShade="BF"/>
            <w:sz w:val="16"/>
            <w:szCs w:val="16"/>
            <w:rPrChange w:id="898" w:author="Kaplan, Isaac" w:date="2017-03-24T08:40:00Z">
              <w:rPr>
                <w:highlight w:val="yellow"/>
              </w:rPr>
            </w:rPrChange>
          </w:rPr>
          <w:t>declines in availability of Chinook salmon as</w:t>
        </w:r>
        <w:r w:rsidR="00117748" w:rsidRPr="00D77A50">
          <w:rPr>
            <w:color w:val="BFBFBF" w:themeColor="background1" w:themeShade="BF"/>
            <w:sz w:val="16"/>
            <w:szCs w:val="16"/>
            <w:rPrChange w:id="899" w:author="Kaplan, Isaac" w:date="2017-03-24T08:40:00Z">
              <w:rPr>
                <w:highlight w:val="yellow"/>
              </w:rPr>
            </w:rPrChange>
          </w:rPr>
          <w:t xml:space="preserve"> prey</w:t>
        </w:r>
      </w:ins>
      <w:ins w:id="900" w:author="Kaplan, Isaac [2]" w:date="2017-03-10T23:38:00Z">
        <w:r w:rsidR="00117748" w:rsidRPr="00D77A50">
          <w:rPr>
            <w:color w:val="BFBFBF" w:themeColor="background1" w:themeShade="BF"/>
            <w:sz w:val="16"/>
            <w:szCs w:val="16"/>
            <w:rPrChange w:id="901" w:author="Kaplan, Isaac" w:date="2017-03-24T08:40:00Z">
              <w:rPr>
                <w:highlight w:val="yellow"/>
              </w:rPr>
            </w:rPrChange>
          </w:rPr>
          <w:t xml:space="preserve"> for killer whales</w:t>
        </w:r>
      </w:ins>
      <w:ins w:id="902" w:author="Kaplan, Isaac [2]" w:date="2017-03-10T23:39:00Z">
        <w:r w:rsidRPr="00D77A50">
          <w:rPr>
            <w:color w:val="BFBFBF" w:themeColor="background1" w:themeShade="BF"/>
            <w:sz w:val="16"/>
            <w:szCs w:val="16"/>
            <w:rPrChange w:id="903" w:author="Kaplan, Isaac" w:date="2017-03-24T08:40:00Z">
              <w:rPr>
                <w:highlight w:val="yellow"/>
              </w:rPr>
            </w:rPrChange>
          </w:rPr>
          <w:t>, even though killer whales in each region depend upon different Chinook salmon stocks</w:t>
        </w:r>
      </w:ins>
      <w:ins w:id="904" w:author="Kaplan, Isaac [2]" w:date="2017-03-10T23:35:00Z">
        <w:r w:rsidR="00117748" w:rsidRPr="00D77A50">
          <w:rPr>
            <w:color w:val="BFBFBF" w:themeColor="background1" w:themeShade="BF"/>
            <w:sz w:val="16"/>
            <w:szCs w:val="16"/>
            <w:rPrChange w:id="905" w:author="Kaplan, Isaac" w:date="2017-03-24T08:40:00Z">
              <w:rPr>
                <w:highlight w:val="yellow"/>
              </w:rPr>
            </w:rPrChange>
          </w:rPr>
          <w:t xml:space="preserve">. </w:t>
        </w:r>
      </w:ins>
      <w:ins w:id="906" w:author="Client Services" w:date="2017-03-06T00:38:00Z">
        <w:del w:id="907" w:author="Kaplan, Isaac [2]" w:date="2017-03-10T23:39:00Z">
          <w:r w:rsidR="001933D0" w:rsidRPr="00D77A50" w:rsidDel="00F10F86">
            <w:rPr>
              <w:color w:val="BFBFBF" w:themeColor="background1" w:themeShade="BF"/>
              <w:sz w:val="16"/>
              <w:szCs w:val="16"/>
              <w:rPrChange w:id="908" w:author="Kaplan, Isaac" w:date="2017-03-24T08:40:00Z">
                <w:rPr/>
              </w:rPrChange>
            </w:rPr>
            <w:delText xml:space="preserve">Still confused on about the topic of this paragraph. </w:delText>
          </w:r>
        </w:del>
      </w:ins>
      <w:commentRangeStart w:id="909"/>
      <w:commentRangeStart w:id="910"/>
      <w:ins w:id="911" w:author="Client Services" w:date="2017-03-05T20:50:00Z">
        <w:r w:rsidR="00A257F5" w:rsidRPr="00D77A50">
          <w:rPr>
            <w:color w:val="BFBFBF" w:themeColor="background1" w:themeShade="BF"/>
            <w:sz w:val="16"/>
            <w:szCs w:val="16"/>
            <w:rPrChange w:id="912" w:author="Kaplan, Isaac" w:date="2017-03-24T08:40:00Z">
              <w:rPr/>
            </w:rPrChange>
          </w:rPr>
          <w:t>T</w:t>
        </w:r>
      </w:ins>
      <w:ins w:id="913" w:author="Client Services" w:date="2017-03-05T17:16:00Z">
        <w:r w:rsidR="00DE185A" w:rsidRPr="00D77A50">
          <w:rPr>
            <w:color w:val="BFBFBF" w:themeColor="background1" w:themeShade="BF"/>
            <w:sz w:val="16"/>
            <w:szCs w:val="16"/>
            <w:rPrChange w:id="914" w:author="Kaplan, Isaac" w:date="2017-03-24T08:40:00Z">
              <w:rPr/>
            </w:rPrChange>
          </w:rPr>
          <w:t xml:space="preserve">he </w:t>
        </w:r>
      </w:ins>
      <w:ins w:id="915" w:author="Client Services" w:date="2017-03-05T17:36:00Z">
        <w:r w:rsidR="00025A25" w:rsidRPr="00D77A50">
          <w:rPr>
            <w:color w:val="BFBFBF" w:themeColor="background1" w:themeShade="BF"/>
            <w:sz w:val="16"/>
            <w:szCs w:val="16"/>
            <w:rPrChange w:id="916" w:author="Kaplan, Isaac" w:date="2017-03-24T08:40:00Z">
              <w:rPr/>
            </w:rPrChange>
          </w:rPr>
          <w:t xml:space="preserve">ratio </w:t>
        </w:r>
      </w:ins>
      <w:ins w:id="917" w:author="Client Services" w:date="2017-03-05T17:50:00Z">
        <w:r w:rsidR="004A2314" w:rsidRPr="00D77A50">
          <w:rPr>
            <w:color w:val="BFBFBF" w:themeColor="background1" w:themeShade="BF"/>
            <w:sz w:val="16"/>
            <w:szCs w:val="16"/>
            <w:rPrChange w:id="918" w:author="Kaplan, Isaac" w:date="2017-03-24T08:40:00Z">
              <w:rPr/>
            </w:rPrChange>
          </w:rPr>
          <w:t xml:space="preserve">between </w:t>
        </w:r>
      </w:ins>
      <w:ins w:id="919" w:author="Kaplan, Isaac [2]" w:date="2017-03-11T08:48:00Z">
        <w:r w:rsidR="00430E66" w:rsidRPr="00D77A50">
          <w:rPr>
            <w:color w:val="BFBFBF" w:themeColor="background1" w:themeShade="BF"/>
            <w:sz w:val="16"/>
            <w:szCs w:val="16"/>
            <w:rPrChange w:id="920" w:author="Kaplan, Isaac" w:date="2017-03-24T08:40:00Z">
              <w:rPr/>
            </w:rPrChange>
          </w:rPr>
          <w:t xml:space="preserve">Chinook salmon </w:t>
        </w:r>
      </w:ins>
      <w:ins w:id="921" w:author="Client Services" w:date="2017-03-05T17:16:00Z">
        <w:del w:id="922" w:author="Kaplan, Isaac [2]" w:date="2017-03-11T08:48:00Z">
          <w:r w:rsidR="00DE185A" w:rsidRPr="00D77A50" w:rsidDel="00430E66">
            <w:rPr>
              <w:color w:val="BFBFBF" w:themeColor="background1" w:themeShade="BF"/>
              <w:sz w:val="16"/>
              <w:szCs w:val="16"/>
              <w:rPrChange w:id="923" w:author="Kaplan, Isaac" w:date="2017-03-24T08:40:00Z">
                <w:rPr/>
              </w:rPrChange>
            </w:rPr>
            <w:delText>diet needs of</w:delText>
          </w:r>
          <w:r w:rsidR="002B55A3" w:rsidRPr="00D77A50" w:rsidDel="00430E66">
            <w:rPr>
              <w:color w:val="BFBFBF" w:themeColor="background1" w:themeShade="BF"/>
              <w:sz w:val="16"/>
              <w:szCs w:val="16"/>
              <w:rPrChange w:id="924" w:author="Kaplan, Isaac" w:date="2017-03-24T08:40:00Z">
                <w:rPr/>
              </w:rPrChange>
            </w:rPr>
            <w:delText xml:space="preserve"> the killer whales </w:delText>
          </w:r>
        </w:del>
      </w:ins>
      <w:ins w:id="925" w:author="Client Services" w:date="2017-03-05T17:50:00Z">
        <w:del w:id="926" w:author="Kaplan, Isaac [2]" w:date="2017-03-11T08:48:00Z">
          <w:r w:rsidR="004A2314" w:rsidRPr="00D77A50" w:rsidDel="00430E66">
            <w:rPr>
              <w:color w:val="BFBFBF" w:themeColor="background1" w:themeShade="BF"/>
              <w:sz w:val="16"/>
              <w:szCs w:val="16"/>
              <w:rPrChange w:id="927" w:author="Kaplan, Isaac" w:date="2017-03-24T08:40:00Z">
                <w:rPr/>
              </w:rPrChange>
            </w:rPr>
            <w:delText xml:space="preserve">and </w:delText>
          </w:r>
        </w:del>
        <w:r w:rsidR="004A2314" w:rsidRPr="00D77A50">
          <w:rPr>
            <w:color w:val="BFBFBF" w:themeColor="background1" w:themeShade="BF"/>
            <w:sz w:val="16"/>
            <w:szCs w:val="16"/>
            <w:rPrChange w:id="928" w:author="Kaplan, Isaac" w:date="2017-03-24T08:40:00Z">
              <w:rPr/>
            </w:rPrChange>
          </w:rPr>
          <w:t xml:space="preserve">available </w:t>
        </w:r>
      </w:ins>
      <w:ins w:id="929" w:author="Kaplan, Isaac [2]" w:date="2017-03-11T08:48:00Z">
        <w:r w:rsidR="00430E66" w:rsidRPr="00D77A50">
          <w:rPr>
            <w:color w:val="BFBFBF" w:themeColor="background1" w:themeShade="BF"/>
            <w:sz w:val="16"/>
            <w:szCs w:val="16"/>
            <w:rPrChange w:id="930" w:author="Kaplan, Isaac" w:date="2017-03-24T08:40:00Z">
              <w:rPr/>
            </w:rPrChange>
          </w:rPr>
          <w:t xml:space="preserve">as </w:t>
        </w:r>
      </w:ins>
      <w:ins w:id="931" w:author="Client Services" w:date="2017-03-05T17:50:00Z">
        <w:r w:rsidR="004A2314" w:rsidRPr="00D77A50">
          <w:rPr>
            <w:color w:val="BFBFBF" w:themeColor="background1" w:themeShade="BF"/>
            <w:sz w:val="16"/>
            <w:szCs w:val="16"/>
            <w:rPrChange w:id="932" w:author="Kaplan, Isaac" w:date="2017-03-24T08:40:00Z">
              <w:rPr/>
            </w:rPrChange>
          </w:rPr>
          <w:t xml:space="preserve">prey </w:t>
        </w:r>
      </w:ins>
      <w:ins w:id="933" w:author="Kaplan, Isaac [2]" w:date="2017-03-11T08:48:00Z">
        <w:r w:rsidR="00430E66" w:rsidRPr="00D77A50">
          <w:rPr>
            <w:color w:val="BFBFBF" w:themeColor="background1" w:themeShade="BF"/>
            <w:sz w:val="16"/>
            <w:szCs w:val="16"/>
            <w:rPrChange w:id="934" w:author="Kaplan, Isaac" w:date="2017-03-24T08:40:00Z">
              <w:rPr/>
            </w:rPrChange>
          </w:rPr>
          <w:t xml:space="preserve">and the diet needs of the killer whales </w:t>
        </w:r>
      </w:ins>
      <w:ins w:id="935" w:author="Client Services" w:date="2017-03-05T20:52:00Z">
        <w:r w:rsidR="00A257F5" w:rsidRPr="00D77A50">
          <w:rPr>
            <w:color w:val="BFBFBF" w:themeColor="background1" w:themeShade="BF"/>
            <w:sz w:val="16"/>
            <w:szCs w:val="16"/>
            <w:rPrChange w:id="936" w:author="Kaplan, Isaac" w:date="2017-03-24T08:40:00Z">
              <w:rPr/>
            </w:rPrChange>
          </w:rPr>
          <w:t xml:space="preserve">is </w:t>
        </w:r>
      </w:ins>
      <w:ins w:id="937" w:author="Client Services" w:date="2017-03-05T21:10:00Z">
        <w:r w:rsidR="002C7561" w:rsidRPr="00D77A50">
          <w:rPr>
            <w:color w:val="BFBFBF" w:themeColor="background1" w:themeShade="BF"/>
            <w:sz w:val="16"/>
            <w:szCs w:val="16"/>
            <w:rPrChange w:id="938" w:author="Kaplan, Isaac" w:date="2017-03-24T08:40:00Z">
              <w:rPr/>
            </w:rPrChange>
          </w:rPr>
          <w:t xml:space="preserve">estimated </w:t>
        </w:r>
      </w:ins>
      <w:ins w:id="939" w:author="Client Services" w:date="2017-03-05T20:52:00Z">
        <w:r w:rsidR="00A257F5" w:rsidRPr="00D77A50">
          <w:rPr>
            <w:color w:val="BFBFBF" w:themeColor="background1" w:themeShade="BF"/>
            <w:sz w:val="16"/>
            <w:szCs w:val="16"/>
            <w:rPrChange w:id="940" w:author="Kaplan, Isaac" w:date="2017-03-24T08:40:00Z">
              <w:rPr/>
            </w:rPrChange>
          </w:rPr>
          <w:t xml:space="preserve">to have declined along the entire west coast during the last 40 years </w:t>
        </w:r>
      </w:ins>
      <w:ins w:id="941" w:author="Client Services" w:date="2017-03-05T17:54:00Z">
        <w:r w:rsidR="002E4CEC" w:rsidRPr="00D77A50">
          <w:rPr>
            <w:color w:val="BFBFBF" w:themeColor="background1" w:themeShade="BF"/>
            <w:sz w:val="16"/>
            <w:szCs w:val="16"/>
            <w:rPrChange w:id="942" w:author="Kaplan, Isaac" w:date="2017-03-24T08:40:00Z">
              <w:rPr/>
            </w:rPrChange>
          </w:rPr>
          <w:t>(</w:t>
        </w:r>
      </w:ins>
      <w:ins w:id="943" w:author="Client Services" w:date="2017-03-06T00:29:00Z">
        <w:r w:rsidR="00B26646" w:rsidRPr="00D77A50">
          <w:rPr>
            <w:color w:val="BFBFBF" w:themeColor="background1" w:themeShade="BF"/>
            <w:sz w:val="16"/>
            <w:szCs w:val="16"/>
            <w:rPrChange w:id="944" w:author="Kaplan, Isaac" w:date="2017-03-24T08:40:00Z">
              <w:rPr/>
            </w:rPrChange>
          </w:rPr>
          <w:fldChar w:fldCharType="begin"/>
        </w:r>
        <w:r w:rsidR="00B26646" w:rsidRPr="00D77A50">
          <w:rPr>
            <w:color w:val="BFBFBF" w:themeColor="background1" w:themeShade="BF"/>
            <w:sz w:val="16"/>
            <w:szCs w:val="16"/>
            <w:rPrChange w:id="945" w:author="Kaplan, Isaac" w:date="2017-03-24T08:40:00Z">
              <w:rPr/>
            </w:rPrChange>
          </w:rPr>
          <w:instrText xml:space="preserve"> REF _Ref469411607 \h </w:instrText>
        </w:r>
      </w:ins>
      <w:r w:rsidR="00D77A50" w:rsidRPr="00D77A50">
        <w:rPr>
          <w:color w:val="BFBFBF" w:themeColor="background1" w:themeShade="BF"/>
          <w:sz w:val="16"/>
          <w:szCs w:val="16"/>
          <w:rPrChange w:id="946"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947" w:author="Kaplan, Isaac" w:date="2017-03-24T08:40:00Z">
            <w:rPr>
              <w:color w:val="BFBFBF" w:themeColor="background1" w:themeShade="BF"/>
              <w:sz w:val="16"/>
              <w:szCs w:val="16"/>
            </w:rPr>
          </w:rPrChange>
        </w:rPr>
      </w:r>
      <w:ins w:id="948" w:author="Client Services" w:date="2017-03-06T00:29:00Z">
        <w:r w:rsidR="00B26646" w:rsidRPr="00D77A50">
          <w:rPr>
            <w:color w:val="BFBFBF" w:themeColor="background1" w:themeShade="BF"/>
            <w:sz w:val="16"/>
            <w:szCs w:val="16"/>
            <w:rPrChange w:id="949" w:author="Kaplan, Isaac" w:date="2017-03-24T08:40:00Z">
              <w:rPr/>
            </w:rPrChange>
          </w:rPr>
          <w:fldChar w:fldCharType="separate"/>
        </w:r>
        <w:r w:rsidR="00B26646" w:rsidRPr="00D77A50">
          <w:rPr>
            <w:color w:val="BFBFBF" w:themeColor="background1" w:themeShade="BF"/>
            <w:sz w:val="16"/>
            <w:szCs w:val="16"/>
            <w:rPrChange w:id="950" w:author="Kaplan, Isaac" w:date="2017-03-24T08:40:00Z">
              <w:rPr/>
            </w:rPrChange>
          </w:rPr>
          <w:t xml:space="preserve">Figure </w:t>
        </w:r>
        <w:r w:rsidR="00B26646" w:rsidRPr="00D77A50">
          <w:rPr>
            <w:noProof/>
            <w:color w:val="BFBFBF" w:themeColor="background1" w:themeShade="BF"/>
            <w:sz w:val="16"/>
            <w:szCs w:val="16"/>
            <w:rPrChange w:id="951" w:author="Kaplan, Isaac" w:date="2017-03-24T08:40:00Z">
              <w:rPr>
                <w:noProof/>
              </w:rPr>
            </w:rPrChange>
          </w:rPr>
          <w:t>5</w:t>
        </w:r>
        <w:r w:rsidR="00B26646" w:rsidRPr="00D77A50">
          <w:rPr>
            <w:color w:val="BFBFBF" w:themeColor="background1" w:themeShade="BF"/>
            <w:sz w:val="16"/>
            <w:szCs w:val="16"/>
            <w:rPrChange w:id="952" w:author="Kaplan, Isaac" w:date="2017-03-24T08:40:00Z">
              <w:rPr/>
            </w:rPrChange>
          </w:rPr>
          <w:fldChar w:fldCharType="end"/>
        </w:r>
      </w:ins>
      <w:ins w:id="953" w:author="Client Services" w:date="2017-03-05T17:54:00Z">
        <w:r w:rsidR="002E4CEC" w:rsidRPr="00D77A50">
          <w:rPr>
            <w:color w:val="BFBFBF" w:themeColor="background1" w:themeShade="BF"/>
            <w:sz w:val="16"/>
            <w:szCs w:val="16"/>
            <w:rPrChange w:id="954" w:author="Kaplan, Isaac" w:date="2017-03-24T08:40:00Z">
              <w:rPr/>
            </w:rPrChange>
          </w:rPr>
          <w:t>b)</w:t>
        </w:r>
      </w:ins>
      <w:ins w:id="955" w:author="Client Services" w:date="2017-03-06T00:34:00Z">
        <w:r w:rsidR="00B26646" w:rsidRPr="00D77A50">
          <w:rPr>
            <w:color w:val="BFBFBF" w:themeColor="background1" w:themeShade="BF"/>
            <w:sz w:val="16"/>
            <w:szCs w:val="16"/>
            <w:rPrChange w:id="956" w:author="Kaplan, Isaac" w:date="2017-03-24T08:40:00Z">
              <w:rPr/>
            </w:rPrChange>
          </w:rPr>
          <w:t xml:space="preserve">, although ratios for coastal British Columbia </w:t>
        </w:r>
      </w:ins>
      <w:ins w:id="957" w:author="Client Services" w:date="2017-03-06T00:35:00Z">
        <w:r w:rsidR="00B26646" w:rsidRPr="00D77A50">
          <w:rPr>
            <w:color w:val="BFBFBF" w:themeColor="background1" w:themeShade="BF"/>
            <w:sz w:val="16"/>
            <w:szCs w:val="16"/>
            <w:rPrChange w:id="958" w:author="Kaplan, Isaac" w:date="2017-03-24T08:40:00Z">
              <w:rPr/>
            </w:rPrChange>
          </w:rPr>
          <w:t xml:space="preserve">and southeast Alaska </w:t>
        </w:r>
      </w:ins>
      <w:ins w:id="959" w:author="Kaplan, Isaac [2]" w:date="2017-03-11T08:45:00Z">
        <w:r w:rsidR="00542855" w:rsidRPr="00D77A50">
          <w:rPr>
            <w:color w:val="BFBFBF" w:themeColor="background1" w:themeShade="BF"/>
            <w:sz w:val="16"/>
            <w:szCs w:val="16"/>
            <w:rPrChange w:id="960" w:author="Kaplan, Isaac" w:date="2017-03-24T08:40:00Z">
              <w:rPr/>
            </w:rPrChange>
          </w:rPr>
          <w:t>were consistently</w:t>
        </w:r>
      </w:ins>
      <w:ins w:id="961" w:author="Client Services" w:date="2017-03-06T00:35:00Z">
        <w:del w:id="962" w:author="Kaplan, Isaac [2]" w:date="2017-03-11T08:45:00Z">
          <w:r w:rsidR="00B26646" w:rsidRPr="00D77A50" w:rsidDel="00542855">
            <w:rPr>
              <w:color w:val="BFBFBF" w:themeColor="background1" w:themeShade="BF"/>
              <w:sz w:val="16"/>
              <w:szCs w:val="16"/>
              <w:rPrChange w:id="963" w:author="Kaplan, Isaac" w:date="2017-03-24T08:40:00Z">
                <w:rPr/>
              </w:rPrChange>
            </w:rPr>
            <w:delText>remain</w:delText>
          </w:r>
        </w:del>
        <w:r w:rsidR="00B26646" w:rsidRPr="00D77A50">
          <w:rPr>
            <w:color w:val="BFBFBF" w:themeColor="background1" w:themeShade="BF"/>
            <w:sz w:val="16"/>
            <w:szCs w:val="16"/>
            <w:rPrChange w:id="964" w:author="Kaplan, Isaac" w:date="2017-03-24T08:40:00Z">
              <w:rPr/>
            </w:rPrChange>
          </w:rPr>
          <w:t xml:space="preserve"> higher than </w:t>
        </w:r>
      </w:ins>
      <w:ins w:id="965" w:author="Kaplan, Isaac [2]" w:date="2017-03-11T08:46:00Z">
        <w:r w:rsidR="00542855" w:rsidRPr="00D77A50">
          <w:rPr>
            <w:color w:val="BFBFBF" w:themeColor="background1" w:themeShade="BF"/>
            <w:sz w:val="16"/>
            <w:szCs w:val="16"/>
            <w:rPrChange w:id="966" w:author="Kaplan, Isaac" w:date="2017-03-24T08:40:00Z">
              <w:rPr/>
            </w:rPrChange>
          </w:rPr>
          <w:t xml:space="preserve">for </w:t>
        </w:r>
      </w:ins>
      <w:ins w:id="967" w:author="Client Services" w:date="2017-03-06T00:35:00Z">
        <w:r w:rsidR="00B26646" w:rsidRPr="00D77A50">
          <w:rPr>
            <w:color w:val="BFBFBF" w:themeColor="background1" w:themeShade="BF"/>
            <w:sz w:val="16"/>
            <w:szCs w:val="16"/>
            <w:rPrChange w:id="968" w:author="Kaplan, Isaac" w:date="2017-03-24T08:40:00Z">
              <w:rPr/>
            </w:rPrChange>
          </w:rPr>
          <w:t>the Salish Sea</w:t>
        </w:r>
        <w:del w:id="969" w:author="Kaplan, Isaac [2]" w:date="2017-03-11T08:46:00Z">
          <w:r w:rsidR="00B26646" w:rsidRPr="00D77A50" w:rsidDel="00542855">
            <w:rPr>
              <w:color w:val="BFBFBF" w:themeColor="background1" w:themeShade="BF"/>
              <w:sz w:val="16"/>
              <w:szCs w:val="16"/>
              <w:rPrChange w:id="970" w:author="Kaplan, Isaac" w:date="2017-03-24T08:40:00Z">
                <w:rPr/>
              </w:rPrChange>
            </w:rPr>
            <w:delText xml:space="preserve"> during the duration of the study</w:delText>
          </w:r>
        </w:del>
      </w:ins>
      <w:ins w:id="971" w:author="Client Services" w:date="2017-03-05T20:54:00Z">
        <w:r w:rsidR="00B26646" w:rsidRPr="00D77A50">
          <w:rPr>
            <w:color w:val="BFBFBF" w:themeColor="background1" w:themeShade="BF"/>
            <w:sz w:val="16"/>
            <w:szCs w:val="16"/>
            <w:rPrChange w:id="972" w:author="Kaplan, Isaac" w:date="2017-03-24T08:40:00Z">
              <w:rPr/>
            </w:rPrChange>
          </w:rPr>
          <w:t>.</w:t>
        </w:r>
      </w:ins>
      <w:commentRangeEnd w:id="909"/>
      <w:ins w:id="973" w:author="Client Services" w:date="2017-03-06T00:32:00Z">
        <w:r w:rsidR="00B26646" w:rsidRPr="00D77A50">
          <w:rPr>
            <w:rStyle w:val="CommentReference"/>
            <w:color w:val="BFBFBF" w:themeColor="background1" w:themeShade="BF"/>
            <w:rPrChange w:id="974" w:author="Kaplan, Isaac" w:date="2017-03-24T08:40:00Z">
              <w:rPr>
                <w:rStyle w:val="CommentReference"/>
              </w:rPr>
            </w:rPrChange>
          </w:rPr>
          <w:commentReference w:id="909"/>
        </w:r>
      </w:ins>
      <w:commentRangeEnd w:id="910"/>
      <w:r w:rsidR="00C37483" w:rsidRPr="00D77A50">
        <w:rPr>
          <w:rStyle w:val="CommentReference"/>
          <w:color w:val="BFBFBF" w:themeColor="background1" w:themeShade="BF"/>
          <w:rPrChange w:id="975" w:author="Kaplan, Isaac" w:date="2017-03-24T08:40:00Z">
            <w:rPr>
              <w:rStyle w:val="CommentReference"/>
            </w:rPr>
          </w:rPrChange>
        </w:rPr>
        <w:commentReference w:id="910"/>
      </w:r>
      <w:ins w:id="976" w:author="Client Services" w:date="2017-03-05T20:54:00Z">
        <w:r w:rsidR="00B10EAD" w:rsidRPr="00D77A50">
          <w:rPr>
            <w:color w:val="BFBFBF" w:themeColor="background1" w:themeShade="BF"/>
            <w:sz w:val="16"/>
            <w:szCs w:val="16"/>
            <w:rPrChange w:id="977" w:author="Kaplan, Isaac" w:date="2017-03-24T08:40:00Z">
              <w:rPr/>
            </w:rPrChange>
          </w:rPr>
          <w:t xml:space="preserve">  </w:t>
        </w:r>
      </w:ins>
      <w:ins w:id="978" w:author="Kaplan, Isaac" w:date="2017-02-21T23:48:00Z">
        <w:del w:id="979" w:author="Client Services" w:date="2017-03-05T17:16:00Z">
          <w:r w:rsidR="00337080" w:rsidRPr="00D77A50" w:rsidDel="00DE185A">
            <w:rPr>
              <w:color w:val="BFBFBF" w:themeColor="background1" w:themeShade="BF"/>
              <w:sz w:val="16"/>
              <w:szCs w:val="16"/>
              <w:rPrChange w:id="980" w:author="Kaplan, Isaac" w:date="2017-03-24T08:40:00Z">
                <w:rPr/>
              </w:rPrChange>
            </w:rPr>
            <w:delText xml:space="preserve"> </w:delText>
          </w:r>
        </w:del>
        <w:del w:id="981" w:author="Client Services" w:date="2017-03-05T17:15:00Z">
          <w:r w:rsidR="00337080" w:rsidRPr="00D77A50" w:rsidDel="00DE185A">
            <w:rPr>
              <w:color w:val="BFBFBF" w:themeColor="background1" w:themeShade="BF"/>
              <w:sz w:val="16"/>
              <w:szCs w:val="16"/>
              <w:rPrChange w:id="982" w:author="Kaplan, Isaac" w:date="2017-03-24T08:40:00Z">
                <w:rPr/>
              </w:rPrChange>
            </w:rPr>
            <w:delText>However</w:delText>
          </w:r>
        </w:del>
      </w:ins>
      <w:del w:id="983" w:author="Client Services" w:date="2017-03-05T17:15:00Z">
        <w:r w:rsidR="001B6CF8" w:rsidRPr="00D77A50" w:rsidDel="00DE185A">
          <w:rPr>
            <w:color w:val="BFBFBF" w:themeColor="background1" w:themeShade="BF"/>
            <w:sz w:val="16"/>
            <w:szCs w:val="16"/>
            <w:rPrChange w:id="984" w:author="Kaplan, Isaac" w:date="2017-03-24T08:40:00Z">
              <w:rPr/>
            </w:rPrChange>
          </w:rPr>
          <w:delText xml:space="preserve">. The portfolio of salmon stocks in the diets of </w:delText>
        </w:r>
        <w:commentRangeStart w:id="985"/>
        <w:r w:rsidR="001B6CF8" w:rsidRPr="00D77A50" w:rsidDel="00DE185A">
          <w:rPr>
            <w:color w:val="BFBFBF" w:themeColor="background1" w:themeShade="BF"/>
            <w:sz w:val="16"/>
            <w:szCs w:val="16"/>
            <w:rPrChange w:id="986" w:author="Kaplan, Isaac" w:date="2017-03-24T08:40:00Z">
              <w:rPr/>
            </w:rPrChange>
          </w:rPr>
          <w:delText>SEAK is more diverse than the stocks consumed by SRK</w:delText>
        </w:r>
        <w:commentRangeEnd w:id="985"/>
        <w:r w:rsidR="0000397F" w:rsidRPr="00D77A50" w:rsidDel="00DE185A">
          <w:rPr>
            <w:rStyle w:val="CommentReference"/>
            <w:color w:val="BFBFBF" w:themeColor="background1" w:themeShade="BF"/>
            <w:rPrChange w:id="987" w:author="Kaplan, Isaac" w:date="2017-03-24T08:40:00Z">
              <w:rPr>
                <w:rStyle w:val="CommentReference"/>
              </w:rPr>
            </w:rPrChange>
          </w:rPr>
          <w:commentReference w:id="985"/>
        </w:r>
        <w:r w:rsidR="001B6CF8" w:rsidRPr="00D77A50" w:rsidDel="00DE185A">
          <w:rPr>
            <w:color w:val="BFBFBF" w:themeColor="background1" w:themeShade="BF"/>
            <w:sz w:val="16"/>
            <w:szCs w:val="16"/>
            <w:rPrChange w:id="988" w:author="Kaplan, Isaac" w:date="2017-03-24T08:40:00Z">
              <w:rPr/>
            </w:rPrChange>
          </w:rPr>
          <w:delText xml:space="preserve">W. </w:delText>
        </w:r>
        <w:commentRangeStart w:id="989"/>
        <w:r w:rsidR="001B6CF8" w:rsidRPr="00D77A50" w:rsidDel="00DE185A">
          <w:rPr>
            <w:color w:val="BFBFBF" w:themeColor="background1" w:themeShade="BF"/>
            <w:sz w:val="16"/>
            <w:szCs w:val="16"/>
            <w:rPrChange w:id="990" w:author="Kaplan, Isaac" w:date="2017-03-24T08:40:00Z">
              <w:rPr/>
            </w:rPrChange>
          </w:rPr>
          <w:delText xml:space="preserve">This diverse portfolio of prey stocks also has allowed different stocks to dominate SEAK killer whale diets through the decades, from Salish Sea stocks in the late 1970s, to Columbia River stocks in the 1980s, then briefly northern British Columbia stocks in the early 1990s, and finally southeastern Alaska stocks until 2015. Despite little difference in the SRKW population abundance over time, </w:delText>
        </w:r>
      </w:del>
      <w:ins w:id="991" w:author="Kaplan, Isaac" w:date="2017-02-21T11:39:00Z">
        <w:del w:id="992" w:author="Client Services" w:date="2017-03-05T17:15:00Z">
          <w:r w:rsidR="00D2017D" w:rsidRPr="00D77A50" w:rsidDel="00DE185A">
            <w:rPr>
              <w:color w:val="BFBFBF" w:themeColor="background1" w:themeShade="BF"/>
              <w:sz w:val="16"/>
              <w:szCs w:val="16"/>
              <w:rPrChange w:id="993" w:author="Kaplan, Isaac" w:date="2017-03-24T08:40:00Z">
                <w:rPr/>
              </w:rPrChange>
            </w:rPr>
            <w:delText>due to shifting relative abundance in Chinook salmon stock</w:delText>
          </w:r>
        </w:del>
      </w:ins>
      <w:ins w:id="994" w:author="Eric Ward" w:date="2017-02-22T17:01:00Z">
        <w:del w:id="995" w:author="Client Services" w:date="2017-03-05T17:15:00Z">
          <w:r w:rsidR="006F3F8D" w:rsidRPr="00D77A50" w:rsidDel="00DE185A">
            <w:rPr>
              <w:color w:val="BFBFBF" w:themeColor="background1" w:themeShade="BF"/>
              <w:sz w:val="16"/>
              <w:szCs w:val="16"/>
              <w:rPrChange w:id="996" w:author="Kaplan, Isaac" w:date="2017-03-24T08:40:00Z">
                <w:rPr/>
              </w:rPrChange>
            </w:rPr>
            <w:delText>population</w:delText>
          </w:r>
        </w:del>
      </w:ins>
      <w:ins w:id="997" w:author="Kaplan, Isaac" w:date="2017-02-21T11:39:00Z">
        <w:del w:id="998" w:author="Client Services" w:date="2017-03-05T17:15:00Z">
          <w:r w:rsidR="00D2017D" w:rsidRPr="00D77A50" w:rsidDel="00DE185A">
            <w:rPr>
              <w:color w:val="BFBFBF" w:themeColor="background1" w:themeShade="BF"/>
              <w:sz w:val="16"/>
              <w:szCs w:val="16"/>
              <w:rPrChange w:id="999" w:author="Kaplan, Isaac" w:date="2017-03-24T08:40:00Z">
                <w:rPr/>
              </w:rPrChange>
            </w:rPr>
            <w:delText xml:space="preserve">s </w:delText>
          </w:r>
        </w:del>
      </w:ins>
      <w:del w:id="1000" w:author="Client Services" w:date="2017-03-05T17:15:00Z">
        <w:r w:rsidR="001B6CF8" w:rsidRPr="00D77A50" w:rsidDel="00DE185A">
          <w:rPr>
            <w:color w:val="BFBFBF" w:themeColor="background1" w:themeShade="BF"/>
            <w:sz w:val="16"/>
            <w:szCs w:val="16"/>
            <w:rPrChange w:id="1001" w:author="Kaplan, Isaac" w:date="2017-03-24T08:40:00Z">
              <w:rPr/>
            </w:rPrChange>
          </w:rPr>
          <w:delText>w</w:delText>
        </w:r>
        <w:commentRangeStart w:id="1002"/>
        <w:r w:rsidR="001B6CF8" w:rsidRPr="00D77A50" w:rsidDel="00DE185A">
          <w:rPr>
            <w:color w:val="BFBFBF" w:themeColor="background1" w:themeShade="BF"/>
            <w:sz w:val="16"/>
            <w:szCs w:val="16"/>
            <w:rPrChange w:id="1003" w:author="Kaplan, Isaac" w:date="2017-03-24T08:40:00Z">
              <w:rPr/>
            </w:rPrChange>
          </w:rPr>
          <w:delText xml:space="preserve">e estimated a considerable shift in </w:delText>
        </w:r>
      </w:del>
      <w:ins w:id="1004" w:author="Kaplan, Isaac" w:date="2017-02-21T11:40:00Z">
        <w:del w:id="1005" w:author="Client Services" w:date="2017-03-05T17:15:00Z">
          <w:r w:rsidR="00D2017D" w:rsidRPr="00D77A50" w:rsidDel="00DE185A">
            <w:rPr>
              <w:color w:val="BFBFBF" w:themeColor="background1" w:themeShade="BF"/>
              <w:sz w:val="16"/>
              <w:szCs w:val="16"/>
              <w:rPrChange w:id="1006" w:author="Kaplan, Isaac" w:date="2017-03-24T08:40:00Z">
                <w:rPr/>
              </w:rPrChange>
            </w:rPr>
            <w:delText>SRKW</w:delText>
          </w:r>
        </w:del>
      </w:ins>
      <w:del w:id="1007" w:author="Client Services" w:date="2017-03-05T17:15:00Z">
        <w:r w:rsidR="001B6CF8" w:rsidRPr="00D77A50" w:rsidDel="00DE185A">
          <w:rPr>
            <w:color w:val="BFBFBF" w:themeColor="background1" w:themeShade="BF"/>
            <w:sz w:val="16"/>
            <w:szCs w:val="16"/>
            <w:rPrChange w:id="1008" w:author="Kaplan, Isaac" w:date="2017-03-24T08:40:00Z">
              <w:rPr/>
            </w:rPrChange>
          </w:rPr>
          <w:delText>their diet composition</w:delText>
        </w:r>
        <w:commentRangeEnd w:id="1002"/>
        <w:r w:rsidR="003D770F" w:rsidRPr="00D77A50" w:rsidDel="00DE185A">
          <w:rPr>
            <w:rStyle w:val="CommentReference"/>
            <w:color w:val="BFBFBF" w:themeColor="background1" w:themeShade="BF"/>
            <w:rPrChange w:id="1009" w:author="Kaplan, Isaac" w:date="2017-03-24T08:40:00Z">
              <w:rPr>
                <w:rStyle w:val="CommentReference"/>
              </w:rPr>
            </w:rPrChange>
          </w:rPr>
          <w:commentReference w:id="1002"/>
        </w:r>
        <w:r w:rsidR="001B6CF8" w:rsidRPr="00D77A50" w:rsidDel="00DE185A">
          <w:rPr>
            <w:color w:val="BFBFBF" w:themeColor="background1" w:themeShade="BF"/>
            <w:sz w:val="16"/>
            <w:szCs w:val="16"/>
            <w:rPrChange w:id="1010" w:author="Kaplan, Isaac" w:date="2017-03-24T08:40:00Z">
              <w:rPr/>
            </w:rPrChange>
          </w:rPr>
          <w:delText xml:space="preserve">, from the Salish Sea Chinook salmon (which is estimated to have declined from 87% in 1975 to 66% in 2015), to Columbia River Chinook salmon (which is estimated to have increased from 11% to 30% over this same time period). </w:delText>
        </w:r>
        <w:commentRangeEnd w:id="989"/>
        <w:r w:rsidR="00305D68" w:rsidRPr="00D77A50" w:rsidDel="00DE185A">
          <w:rPr>
            <w:rStyle w:val="CommentReference"/>
            <w:color w:val="BFBFBF" w:themeColor="background1" w:themeShade="BF"/>
            <w:rPrChange w:id="1011" w:author="Kaplan, Isaac" w:date="2017-03-24T08:40:00Z">
              <w:rPr>
                <w:rStyle w:val="CommentReference"/>
              </w:rPr>
            </w:rPrChange>
          </w:rPr>
          <w:commentReference w:id="989"/>
        </w:r>
      </w:del>
      <w:del w:id="1012" w:author="Client Services" w:date="2017-03-05T17:29:00Z">
        <w:r w:rsidR="001B6CF8" w:rsidRPr="00D77A50" w:rsidDel="002B55A3">
          <w:rPr>
            <w:color w:val="BFBFBF" w:themeColor="background1" w:themeShade="BF"/>
            <w:sz w:val="16"/>
            <w:szCs w:val="16"/>
            <w:rPrChange w:id="1013" w:author="Kaplan, Isaac" w:date="2017-03-24T08:40:00Z">
              <w:rPr/>
            </w:rPrChange>
          </w:rPr>
          <w:delText>The availability of salmon relative to killer whale diet needs has declined fo</w:delText>
        </w:r>
      </w:del>
      <w:ins w:id="1014" w:author="Kaplan, Isaac" w:date="2017-02-21T23:48:00Z">
        <w:del w:id="1015" w:author="Client Services" w:date="2017-03-05T17:29:00Z">
          <w:r w:rsidR="00337080" w:rsidRPr="00D77A50" w:rsidDel="002B55A3">
            <w:rPr>
              <w:color w:val="BFBFBF" w:themeColor="background1" w:themeShade="BF"/>
              <w:sz w:val="16"/>
              <w:szCs w:val="16"/>
              <w:rPrChange w:id="1016" w:author="Kaplan, Isaac" w:date="2017-03-24T08:40:00Z">
                <w:rPr/>
              </w:rPrChange>
            </w:rPr>
            <w:delText xml:space="preserve">r SRKW, and </w:delText>
          </w:r>
        </w:del>
      </w:ins>
      <w:del w:id="1017" w:author="Client Services" w:date="2017-03-05T17:29:00Z">
        <w:r w:rsidR="001B6CF8" w:rsidRPr="00D77A50" w:rsidDel="002B55A3">
          <w:rPr>
            <w:color w:val="BFBFBF" w:themeColor="background1" w:themeShade="BF"/>
            <w:sz w:val="16"/>
            <w:szCs w:val="16"/>
            <w:rPrChange w:id="1018" w:author="Kaplan, Isaac" w:date="2017-03-24T08:40:00Z">
              <w:rPr/>
            </w:rPrChange>
          </w:rPr>
          <w:delText xml:space="preserve">r both </w:delText>
        </w:r>
        <w:commentRangeStart w:id="1019"/>
        <w:r w:rsidR="001B6CF8" w:rsidRPr="00D77A50" w:rsidDel="002B55A3">
          <w:rPr>
            <w:color w:val="BFBFBF" w:themeColor="background1" w:themeShade="BF"/>
            <w:sz w:val="16"/>
            <w:szCs w:val="16"/>
            <w:rPrChange w:id="1020" w:author="Kaplan, Isaac" w:date="2017-03-24T08:40:00Z">
              <w:rPr/>
            </w:rPrChange>
          </w:rPr>
          <w:delText>SEAK and SRKW p</w:delText>
        </w:r>
        <w:commentRangeEnd w:id="1019"/>
        <w:r w:rsidR="00255787" w:rsidRPr="00D77A50" w:rsidDel="002B55A3">
          <w:rPr>
            <w:rStyle w:val="CommentReference"/>
            <w:color w:val="BFBFBF" w:themeColor="background1" w:themeShade="BF"/>
            <w:rPrChange w:id="1021" w:author="Kaplan, Isaac" w:date="2017-03-24T08:40:00Z">
              <w:rPr>
                <w:rStyle w:val="CommentReference"/>
              </w:rPr>
            </w:rPrChange>
          </w:rPr>
          <w:commentReference w:id="1019"/>
        </w:r>
        <w:r w:rsidR="001B6CF8" w:rsidRPr="00D77A50" w:rsidDel="002B55A3">
          <w:rPr>
            <w:color w:val="BFBFBF" w:themeColor="background1" w:themeShade="BF"/>
            <w:sz w:val="16"/>
            <w:szCs w:val="16"/>
            <w:rPrChange w:id="1022" w:author="Kaplan, Isaac" w:date="2017-03-24T08:40:00Z">
              <w:rPr/>
            </w:rPrChange>
          </w:rPr>
          <w:delText xml:space="preserve">opulations, but this metric suggests food availability for SRKW may </w:delText>
        </w:r>
      </w:del>
      <w:ins w:id="1023" w:author="Kaplan, Isaac" w:date="2017-02-21T23:49:00Z">
        <w:del w:id="1024" w:author="Client Services" w:date="2017-03-05T17:29:00Z">
          <w:r w:rsidR="00337080" w:rsidRPr="00D77A50" w:rsidDel="002B55A3">
            <w:rPr>
              <w:color w:val="BFBFBF" w:themeColor="background1" w:themeShade="BF"/>
              <w:sz w:val="16"/>
              <w:szCs w:val="16"/>
              <w:rPrChange w:id="1025" w:author="Kaplan, Isaac" w:date="2017-03-24T08:40:00Z">
                <w:rPr/>
              </w:rPrChange>
            </w:rPr>
            <w:delText xml:space="preserve">low (for example, </w:delText>
          </w:r>
        </w:del>
      </w:ins>
      <w:del w:id="1026" w:author="Client Services" w:date="2017-03-05T17:29:00Z">
        <w:r w:rsidR="001B6CF8" w:rsidRPr="00D77A50" w:rsidDel="002B55A3">
          <w:rPr>
            <w:color w:val="BFBFBF" w:themeColor="background1" w:themeShade="BF"/>
            <w:sz w:val="16"/>
            <w:szCs w:val="16"/>
            <w:rPrChange w:id="1027" w:author="Kaplan, Isaac" w:date="2017-03-24T08:40:00Z">
              <w:rPr/>
            </w:rPrChange>
          </w:rPr>
          <w:delText>only be one-quarter that for SEAK killer whales</w:delText>
        </w:r>
      </w:del>
      <w:ins w:id="1028" w:author="Kaplan, Isaac" w:date="2017-02-21T23:49:00Z">
        <w:del w:id="1029" w:author="Client Services" w:date="2017-03-05T17:29:00Z">
          <w:r w:rsidR="00337080" w:rsidRPr="00D77A50" w:rsidDel="002B55A3">
            <w:rPr>
              <w:color w:val="BFBFBF" w:themeColor="background1" w:themeShade="BF"/>
              <w:sz w:val="16"/>
              <w:szCs w:val="16"/>
              <w:rPrChange w:id="1030" w:author="Kaplan, Isaac" w:date="2017-03-24T08:40:00Z">
                <w:rPr/>
              </w:rPrChange>
            </w:rPr>
            <w:delText>)</w:delText>
          </w:r>
        </w:del>
      </w:ins>
      <w:del w:id="1031" w:author="Client Services" w:date="2017-03-05T17:29:00Z">
        <w:r w:rsidR="001B6CF8" w:rsidRPr="00D77A50" w:rsidDel="002B55A3">
          <w:rPr>
            <w:color w:val="BFBFBF" w:themeColor="background1" w:themeShade="BF"/>
            <w:sz w:val="16"/>
            <w:szCs w:val="16"/>
            <w:rPrChange w:id="1032" w:author="Kaplan, Isaac" w:date="2017-03-24T08:40:00Z">
              <w:rPr/>
            </w:rPrChange>
          </w:rPr>
          <w:delText xml:space="preserve">. Specifically, the ratio between estimated number of available Chinook salmon ocean-age 2 and older and the number consumed by killer whales during June from 1975 to 2015 has </w:delText>
        </w:r>
        <w:commentRangeStart w:id="1033"/>
        <w:r w:rsidR="001B6CF8" w:rsidRPr="00D77A50" w:rsidDel="002B55A3">
          <w:rPr>
            <w:color w:val="BFBFBF" w:themeColor="background1" w:themeShade="BF"/>
            <w:sz w:val="16"/>
            <w:szCs w:val="16"/>
            <w:rPrChange w:id="1034" w:author="Kaplan, Isaac" w:date="2017-03-24T08:40:00Z">
              <w:rPr/>
            </w:rPrChange>
          </w:rPr>
          <w:delText>declined</w:delText>
        </w:r>
        <w:commentRangeEnd w:id="1033"/>
        <w:r w:rsidR="00540D37" w:rsidRPr="00D77A50" w:rsidDel="002B55A3">
          <w:rPr>
            <w:rStyle w:val="CommentReference"/>
            <w:color w:val="BFBFBF" w:themeColor="background1" w:themeShade="BF"/>
            <w:rPrChange w:id="1035" w:author="Kaplan, Isaac" w:date="2017-03-24T08:40:00Z">
              <w:rPr>
                <w:rStyle w:val="CommentReference"/>
              </w:rPr>
            </w:rPrChange>
          </w:rPr>
          <w:commentReference w:id="1033"/>
        </w:r>
        <w:r w:rsidR="001B6CF8" w:rsidRPr="00D77A50" w:rsidDel="002B55A3">
          <w:rPr>
            <w:color w:val="BFBFBF" w:themeColor="background1" w:themeShade="BF"/>
            <w:sz w:val="16"/>
            <w:szCs w:val="16"/>
            <w:rPrChange w:id="1036" w:author="Kaplan, Isaac" w:date="2017-03-24T08:40:00Z">
              <w:rPr/>
            </w:rPrChange>
          </w:rPr>
          <w:delText xml:space="preserve"> by 38% in the Salish Sea</w:delText>
        </w:r>
      </w:del>
      <w:ins w:id="1037" w:author="Kaplan, Isaac" w:date="2017-02-21T23:49:00Z">
        <w:del w:id="1038" w:author="Client Services" w:date="2017-03-05T17:29:00Z">
          <w:r w:rsidR="00337080" w:rsidRPr="00D77A50" w:rsidDel="002B55A3">
            <w:rPr>
              <w:color w:val="BFBFBF" w:themeColor="background1" w:themeShade="BF"/>
              <w:sz w:val="16"/>
              <w:szCs w:val="16"/>
              <w:rPrChange w:id="1039" w:author="Kaplan, Isaac" w:date="2017-03-24T08:40:00Z">
                <w:rPr/>
              </w:rPrChange>
            </w:rPr>
            <w:delText>.</w:delText>
          </w:r>
        </w:del>
        <w:del w:id="1040" w:author="Client Services" w:date="2017-03-05T20:53:00Z">
          <w:r w:rsidR="00337080" w:rsidRPr="00D77A50" w:rsidDel="00A257F5">
            <w:rPr>
              <w:color w:val="BFBFBF" w:themeColor="background1" w:themeShade="BF"/>
              <w:sz w:val="16"/>
              <w:szCs w:val="16"/>
              <w:rPrChange w:id="1041" w:author="Kaplan, Isaac" w:date="2017-03-24T08:40:00Z">
                <w:rPr/>
              </w:rPrChange>
            </w:rPr>
            <w:delText xml:space="preserve"> </w:delText>
          </w:r>
        </w:del>
      </w:ins>
      <w:ins w:id="1042" w:author="Client Services" w:date="2017-03-06T00:36:00Z">
        <w:r w:rsidR="001933D0" w:rsidRPr="00D77A50">
          <w:rPr>
            <w:color w:val="BFBFBF" w:themeColor="background1" w:themeShade="BF"/>
            <w:sz w:val="16"/>
            <w:szCs w:val="16"/>
            <w:rPrChange w:id="1043" w:author="Kaplan, Isaac" w:date="2017-03-24T08:40:00Z">
              <w:rPr/>
            </w:rPrChange>
          </w:rPr>
          <w:t xml:space="preserve">We estimated </w:t>
        </w:r>
      </w:ins>
      <w:ins w:id="1044" w:author="Client Services" w:date="2017-03-05T17:38:00Z">
        <w:r w:rsidR="00025A25" w:rsidRPr="00D77A50">
          <w:rPr>
            <w:color w:val="BFBFBF" w:themeColor="background1" w:themeShade="BF"/>
            <w:sz w:val="16"/>
            <w:szCs w:val="16"/>
            <w:rPrChange w:id="1045" w:author="Kaplan, Isaac" w:date="2017-03-24T08:40:00Z">
              <w:rPr/>
            </w:rPrChange>
          </w:rPr>
          <w:t>that</w:t>
        </w:r>
      </w:ins>
      <w:ins w:id="1046" w:author="Kaplan, Isaac [2]" w:date="2017-03-11T08:53:00Z">
        <w:r w:rsidR="00DF61F1" w:rsidRPr="00D77A50">
          <w:rPr>
            <w:color w:val="BFBFBF" w:themeColor="background1" w:themeShade="BF"/>
            <w:sz w:val="16"/>
            <w:szCs w:val="16"/>
            <w:rPrChange w:id="1047" w:author="Kaplan, Isaac" w:date="2017-03-24T08:40:00Z">
              <w:rPr/>
            </w:rPrChange>
          </w:rPr>
          <w:t xml:space="preserve"> </w:t>
        </w:r>
      </w:ins>
      <w:ins w:id="1048" w:author="Client Services" w:date="2017-03-05T17:38:00Z">
        <w:del w:id="1049" w:author="Kaplan, Isaac [2]" w:date="2017-03-11T08:53:00Z">
          <w:r w:rsidR="00025A25" w:rsidRPr="00D77A50" w:rsidDel="00DF61F1">
            <w:rPr>
              <w:color w:val="BFBFBF" w:themeColor="background1" w:themeShade="BF"/>
              <w:sz w:val="16"/>
              <w:szCs w:val="16"/>
              <w:rPrChange w:id="1050" w:author="Kaplan, Isaac" w:date="2017-03-24T08:40:00Z">
                <w:rPr/>
              </w:rPrChange>
            </w:rPr>
            <w:delText xml:space="preserve"> the </w:delText>
          </w:r>
        </w:del>
        <w:del w:id="1051" w:author="Kaplan, Isaac [2]" w:date="2017-03-11T08:52:00Z">
          <w:r w:rsidR="00025A25" w:rsidRPr="00D77A50" w:rsidDel="00DF61F1">
            <w:rPr>
              <w:color w:val="BFBFBF" w:themeColor="background1" w:themeShade="BF"/>
              <w:sz w:val="16"/>
              <w:szCs w:val="16"/>
              <w:rPrChange w:id="1052" w:author="Kaplan, Isaac" w:date="2017-03-24T08:40:00Z">
                <w:rPr/>
              </w:rPrChange>
            </w:rPr>
            <w:delText>diversity of</w:delText>
          </w:r>
        </w:del>
        <w:del w:id="1053" w:author="Kaplan, Isaac [2]" w:date="2017-03-11T08:53:00Z">
          <w:r w:rsidR="00025A25" w:rsidRPr="00D77A50" w:rsidDel="00DF61F1">
            <w:rPr>
              <w:color w:val="BFBFBF" w:themeColor="background1" w:themeShade="BF"/>
              <w:sz w:val="16"/>
              <w:szCs w:val="16"/>
              <w:rPrChange w:id="1054" w:author="Kaplan, Isaac" w:date="2017-03-24T08:40:00Z">
                <w:rPr/>
              </w:rPrChange>
            </w:rPr>
            <w:delText xml:space="preserve"> Chinook salmon </w:delText>
          </w:r>
        </w:del>
      </w:ins>
      <w:ins w:id="1055" w:author="Client Services" w:date="2017-03-05T17:44:00Z">
        <w:del w:id="1056" w:author="Kaplan, Isaac [2]" w:date="2017-03-11T08:53:00Z">
          <w:r w:rsidR="004A2314" w:rsidRPr="00D77A50" w:rsidDel="00DF61F1">
            <w:rPr>
              <w:color w:val="BFBFBF" w:themeColor="background1" w:themeShade="BF"/>
              <w:sz w:val="16"/>
              <w:szCs w:val="16"/>
              <w:rPrChange w:id="1057" w:author="Kaplan, Isaac" w:date="2017-03-24T08:40:00Z">
                <w:rPr/>
              </w:rPrChange>
            </w:rPr>
            <w:delText xml:space="preserve">prey available for </w:delText>
          </w:r>
        </w:del>
      </w:ins>
      <w:ins w:id="1058" w:author="Client Services" w:date="2017-03-05T17:38:00Z">
        <w:r w:rsidR="00025A25" w:rsidRPr="00D77A50">
          <w:rPr>
            <w:color w:val="BFBFBF" w:themeColor="background1" w:themeShade="BF"/>
            <w:sz w:val="16"/>
            <w:szCs w:val="16"/>
            <w:rPrChange w:id="1059" w:author="Kaplan, Isaac" w:date="2017-03-24T08:40:00Z">
              <w:rPr/>
            </w:rPrChange>
          </w:rPr>
          <w:t xml:space="preserve">killer whales </w:t>
        </w:r>
      </w:ins>
      <w:ins w:id="1060" w:author="Kaplan, Isaac [2]" w:date="2017-03-11T08:53:00Z">
        <w:r w:rsidR="00DF61F1" w:rsidRPr="00D77A50">
          <w:rPr>
            <w:color w:val="BFBFBF" w:themeColor="background1" w:themeShade="BF"/>
            <w:sz w:val="16"/>
            <w:szCs w:val="16"/>
            <w:rPrChange w:id="1061" w:author="Kaplan, Isaac" w:date="2017-03-24T08:40:00Z">
              <w:rPr/>
            </w:rPrChange>
          </w:rPr>
          <w:t xml:space="preserve">within each region depend upon Chinook salmon from </w:t>
        </w:r>
      </w:ins>
      <w:ins w:id="1062" w:author="Client Services" w:date="2017-03-05T17:44:00Z">
        <w:del w:id="1063" w:author="Kaplan, Isaac [2]" w:date="2017-03-11T08:54:00Z">
          <w:r w:rsidR="004A2314" w:rsidRPr="00D77A50" w:rsidDel="00DF61F1">
            <w:rPr>
              <w:color w:val="BFBFBF" w:themeColor="background1" w:themeShade="BF"/>
              <w:sz w:val="16"/>
              <w:szCs w:val="16"/>
              <w:rPrChange w:id="1064" w:author="Kaplan, Isaac" w:date="2017-03-24T08:40:00Z">
                <w:rPr/>
              </w:rPrChange>
            </w:rPr>
            <w:delText xml:space="preserve">consumption </w:delText>
          </w:r>
        </w:del>
      </w:ins>
      <w:ins w:id="1065" w:author="Client Services" w:date="2017-03-05T17:42:00Z">
        <w:del w:id="1066" w:author="Kaplan, Isaac [2]" w:date="2017-03-11T08:54:00Z">
          <w:r w:rsidR="001933D0" w:rsidRPr="00D77A50" w:rsidDel="00DF61F1">
            <w:rPr>
              <w:color w:val="BFBFBF" w:themeColor="background1" w:themeShade="BF"/>
              <w:sz w:val="16"/>
              <w:szCs w:val="16"/>
              <w:rPrChange w:id="1067" w:author="Kaplan, Isaac" w:date="2017-03-24T08:40:00Z">
                <w:rPr/>
              </w:rPrChange>
            </w:rPr>
            <w:delText>varies</w:delText>
          </w:r>
        </w:del>
      </w:ins>
      <w:ins w:id="1068" w:author="Kaplan, Isaac [2]" w:date="2017-03-11T08:55:00Z">
        <w:r w:rsidR="00DF61F1" w:rsidRPr="00D77A50">
          <w:rPr>
            <w:color w:val="BFBFBF" w:themeColor="background1" w:themeShade="BF"/>
            <w:sz w:val="16"/>
            <w:szCs w:val="16"/>
            <w:rPrChange w:id="1069" w:author="Kaplan, Isaac" w:date="2017-03-24T08:40:00Z">
              <w:rPr/>
            </w:rPrChange>
          </w:rPr>
          <w:t>distinct populations</w:t>
        </w:r>
      </w:ins>
      <w:ins w:id="1070" w:author="Client Services" w:date="2017-03-05T17:42:00Z">
        <w:del w:id="1071" w:author="Kaplan, Isaac [2]" w:date="2017-03-11T08:54:00Z">
          <w:r w:rsidR="004A2314" w:rsidRPr="00D77A50" w:rsidDel="00DF61F1">
            <w:rPr>
              <w:color w:val="BFBFBF" w:themeColor="background1" w:themeShade="BF"/>
              <w:sz w:val="16"/>
              <w:szCs w:val="16"/>
              <w:rPrChange w:id="1072" w:author="Kaplan, Isaac" w:date="2017-03-24T08:40:00Z">
                <w:rPr/>
              </w:rPrChange>
            </w:rPr>
            <w:delText xml:space="preserve"> </w:delText>
          </w:r>
        </w:del>
        <w:del w:id="1073" w:author="Kaplan, Isaac [2]" w:date="2017-03-11T08:55:00Z">
          <w:r w:rsidR="004A2314" w:rsidRPr="00D77A50" w:rsidDel="00DF61F1">
            <w:rPr>
              <w:color w:val="BFBFBF" w:themeColor="background1" w:themeShade="BF"/>
              <w:sz w:val="16"/>
              <w:szCs w:val="16"/>
              <w:rPrChange w:id="1074" w:author="Kaplan, Isaac" w:date="2017-03-24T08:40:00Z">
                <w:rPr/>
              </w:rPrChange>
            </w:rPr>
            <w:delText>between areas</w:delText>
          </w:r>
        </w:del>
      </w:ins>
      <w:ins w:id="1075" w:author="Client Services" w:date="2017-03-05T17:39:00Z">
        <w:r w:rsidR="001933D0" w:rsidRPr="00D77A50">
          <w:rPr>
            <w:color w:val="BFBFBF" w:themeColor="background1" w:themeShade="BF"/>
            <w:sz w:val="16"/>
            <w:szCs w:val="16"/>
            <w:rPrChange w:id="1076" w:author="Kaplan, Isaac" w:date="2017-03-24T08:40:00Z">
              <w:rPr/>
            </w:rPrChange>
          </w:rPr>
          <w:t xml:space="preserve">: </w:t>
        </w:r>
        <w:r w:rsidR="004A2314" w:rsidRPr="00D77A50">
          <w:rPr>
            <w:color w:val="BFBFBF" w:themeColor="background1" w:themeShade="BF"/>
            <w:sz w:val="16"/>
            <w:szCs w:val="16"/>
            <w:rPrChange w:id="1077" w:author="Kaplan, Isaac" w:date="2017-03-24T08:40:00Z">
              <w:rPr/>
            </w:rPrChange>
          </w:rPr>
          <w:t xml:space="preserve">the </w:t>
        </w:r>
      </w:ins>
      <w:ins w:id="1078" w:author="Client Services" w:date="2017-03-05T21:12:00Z">
        <w:r w:rsidR="00A36048" w:rsidRPr="00D77A50">
          <w:rPr>
            <w:color w:val="BFBFBF" w:themeColor="background1" w:themeShade="BF"/>
            <w:sz w:val="16"/>
            <w:szCs w:val="16"/>
            <w:rPrChange w:id="1079" w:author="Kaplan, Isaac" w:date="2017-03-24T08:40:00Z">
              <w:rPr/>
            </w:rPrChange>
          </w:rPr>
          <w:t xml:space="preserve">southern resident </w:t>
        </w:r>
      </w:ins>
      <w:ins w:id="1080" w:author="Kaplan, Isaac [2]" w:date="2017-03-11T08:50:00Z">
        <w:r w:rsidR="00DF61F1" w:rsidRPr="00D77A50">
          <w:rPr>
            <w:color w:val="BFBFBF" w:themeColor="background1" w:themeShade="BF"/>
            <w:sz w:val="16"/>
            <w:szCs w:val="16"/>
            <w:rPrChange w:id="1081" w:author="Kaplan, Isaac" w:date="2017-03-24T08:40:00Z">
              <w:rPr/>
            </w:rPrChange>
          </w:rPr>
          <w:t xml:space="preserve">killer whale </w:t>
        </w:r>
      </w:ins>
      <w:ins w:id="1082" w:author="Kaplan, Isaac [2]" w:date="2017-03-11T08:56:00Z">
        <w:r w:rsidR="000129A8" w:rsidRPr="00D77A50">
          <w:rPr>
            <w:color w:val="BFBFBF" w:themeColor="background1" w:themeShade="BF"/>
            <w:sz w:val="16"/>
            <w:szCs w:val="16"/>
            <w:rPrChange w:id="1083" w:author="Kaplan, Isaac" w:date="2017-03-24T08:40:00Z">
              <w:rPr/>
            </w:rPrChange>
          </w:rPr>
          <w:t>diets are</w:t>
        </w:r>
      </w:ins>
      <w:ins w:id="1084" w:author="Client Services" w:date="2017-03-05T17:44:00Z">
        <w:del w:id="1085" w:author="Kaplan, Isaac [2]" w:date="2017-03-11T08:56:00Z">
          <w:r w:rsidR="004A2314" w:rsidRPr="00D77A50" w:rsidDel="000129A8">
            <w:rPr>
              <w:color w:val="BFBFBF" w:themeColor="background1" w:themeShade="BF"/>
              <w:sz w:val="16"/>
              <w:szCs w:val="16"/>
              <w:rPrChange w:id="1086" w:author="Kaplan, Isaac" w:date="2017-03-24T08:40:00Z">
                <w:rPr/>
              </w:rPrChange>
            </w:rPr>
            <w:delText xml:space="preserve">consumption </w:delText>
          </w:r>
        </w:del>
      </w:ins>
      <w:ins w:id="1087" w:author="Client Services" w:date="2017-03-05T17:43:00Z">
        <w:del w:id="1088" w:author="Kaplan, Isaac [2]" w:date="2017-03-11T08:56:00Z">
          <w:r w:rsidR="004A2314" w:rsidRPr="00D77A50" w:rsidDel="000129A8">
            <w:rPr>
              <w:color w:val="BFBFBF" w:themeColor="background1" w:themeShade="BF"/>
              <w:sz w:val="16"/>
              <w:szCs w:val="16"/>
              <w:rPrChange w:id="1089" w:author="Kaplan, Isaac" w:date="2017-03-24T08:40:00Z">
                <w:rPr/>
              </w:rPrChange>
            </w:rPr>
            <w:delText>is</w:delText>
          </w:r>
        </w:del>
        <w:del w:id="1090" w:author="Kaplan, Isaac [2]" w:date="2017-03-11T08:51:00Z">
          <w:r w:rsidR="004A2314" w:rsidRPr="00D77A50" w:rsidDel="00DF61F1">
            <w:rPr>
              <w:color w:val="BFBFBF" w:themeColor="background1" w:themeShade="BF"/>
              <w:sz w:val="16"/>
              <w:szCs w:val="16"/>
              <w:rPrChange w:id="1091" w:author="Kaplan, Isaac" w:date="2017-03-24T08:40:00Z">
                <w:rPr/>
              </w:rPrChange>
            </w:rPr>
            <w:delText xml:space="preserve"> </w:delText>
          </w:r>
        </w:del>
      </w:ins>
      <w:ins w:id="1092" w:author="Client Services" w:date="2017-03-05T21:13:00Z">
        <w:del w:id="1093" w:author="Kaplan, Isaac [2]" w:date="2017-03-11T08:51:00Z">
          <w:r w:rsidR="00A36048" w:rsidRPr="00D77A50" w:rsidDel="00DF61F1">
            <w:rPr>
              <w:color w:val="BFBFBF" w:themeColor="background1" w:themeShade="BF"/>
              <w:sz w:val="16"/>
              <w:szCs w:val="16"/>
              <w:rPrChange w:id="1094" w:author="Kaplan, Isaac" w:date="2017-03-24T08:40:00Z">
                <w:rPr/>
              </w:rPrChange>
            </w:rPr>
            <w:delText xml:space="preserve">estimated </w:delText>
          </w:r>
        </w:del>
      </w:ins>
      <w:ins w:id="1095" w:author="Client Services" w:date="2017-03-05T17:44:00Z">
        <w:del w:id="1096" w:author="Kaplan, Isaac [2]" w:date="2017-03-11T08:51:00Z">
          <w:r w:rsidR="004A2314" w:rsidRPr="00D77A50" w:rsidDel="00DF61F1">
            <w:rPr>
              <w:color w:val="BFBFBF" w:themeColor="background1" w:themeShade="BF"/>
              <w:sz w:val="16"/>
              <w:szCs w:val="16"/>
              <w:rPrChange w:id="1097" w:author="Kaplan, Isaac" w:date="2017-03-24T08:40:00Z">
                <w:rPr/>
              </w:rPrChange>
            </w:rPr>
            <w:delText>to be</w:delText>
          </w:r>
        </w:del>
        <w:r w:rsidR="004A2314" w:rsidRPr="00D77A50">
          <w:rPr>
            <w:color w:val="BFBFBF" w:themeColor="background1" w:themeShade="BF"/>
            <w:sz w:val="16"/>
            <w:szCs w:val="16"/>
            <w:rPrChange w:id="1098" w:author="Kaplan, Isaac" w:date="2017-03-24T08:40:00Z">
              <w:rPr/>
            </w:rPrChange>
          </w:rPr>
          <w:t xml:space="preserve"> dominated by </w:t>
        </w:r>
      </w:ins>
      <w:ins w:id="1099" w:author="Client Services" w:date="2017-03-05T17:39:00Z">
        <w:r w:rsidR="00025A25" w:rsidRPr="00D77A50">
          <w:rPr>
            <w:color w:val="BFBFBF" w:themeColor="background1" w:themeShade="BF"/>
            <w:sz w:val="16"/>
            <w:szCs w:val="16"/>
            <w:rPrChange w:id="1100" w:author="Kaplan, Isaac" w:date="2017-03-24T08:40:00Z">
              <w:rPr/>
            </w:rPrChange>
          </w:rPr>
          <w:t>Salish Sea Chinook salmon</w:t>
        </w:r>
      </w:ins>
      <w:ins w:id="1101" w:author="Client Services" w:date="2017-03-05T17:41:00Z">
        <w:r w:rsidR="00025A25" w:rsidRPr="00D77A50">
          <w:rPr>
            <w:color w:val="BFBFBF" w:themeColor="background1" w:themeShade="BF"/>
            <w:sz w:val="16"/>
            <w:szCs w:val="16"/>
            <w:rPrChange w:id="1102" w:author="Kaplan, Isaac" w:date="2017-03-24T08:40:00Z">
              <w:rPr/>
            </w:rPrChange>
          </w:rPr>
          <w:t xml:space="preserve"> (</w:t>
        </w:r>
      </w:ins>
      <w:ins w:id="1103" w:author="Client Services" w:date="2017-03-06T00:32:00Z">
        <w:r w:rsidR="00B26646" w:rsidRPr="00D77A50">
          <w:rPr>
            <w:color w:val="BFBFBF" w:themeColor="background1" w:themeShade="BF"/>
            <w:sz w:val="16"/>
            <w:szCs w:val="16"/>
            <w:rPrChange w:id="1104" w:author="Kaplan, Isaac" w:date="2017-03-24T08:40:00Z">
              <w:rPr/>
            </w:rPrChange>
          </w:rPr>
          <w:fldChar w:fldCharType="begin"/>
        </w:r>
        <w:r w:rsidR="00B26646" w:rsidRPr="00D77A50">
          <w:rPr>
            <w:color w:val="BFBFBF" w:themeColor="background1" w:themeShade="BF"/>
            <w:sz w:val="16"/>
            <w:szCs w:val="16"/>
            <w:rPrChange w:id="1105" w:author="Kaplan, Isaac" w:date="2017-03-24T08:40:00Z">
              <w:rPr/>
            </w:rPrChange>
          </w:rPr>
          <w:instrText xml:space="preserve"> REF _Ref469411607 \h </w:instrText>
        </w:r>
      </w:ins>
      <w:r w:rsidR="00D77A50" w:rsidRPr="00D77A50">
        <w:rPr>
          <w:color w:val="BFBFBF" w:themeColor="background1" w:themeShade="BF"/>
          <w:sz w:val="16"/>
          <w:szCs w:val="16"/>
          <w:rPrChange w:id="1106"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1107" w:author="Kaplan, Isaac" w:date="2017-03-24T08:40:00Z">
            <w:rPr>
              <w:color w:val="BFBFBF" w:themeColor="background1" w:themeShade="BF"/>
              <w:sz w:val="16"/>
              <w:szCs w:val="16"/>
            </w:rPr>
          </w:rPrChange>
        </w:rPr>
      </w:r>
      <w:ins w:id="1108" w:author="Client Services" w:date="2017-03-06T00:32:00Z">
        <w:r w:rsidR="00B26646" w:rsidRPr="00D77A50">
          <w:rPr>
            <w:color w:val="BFBFBF" w:themeColor="background1" w:themeShade="BF"/>
            <w:sz w:val="16"/>
            <w:szCs w:val="16"/>
            <w:rPrChange w:id="1109" w:author="Kaplan, Isaac" w:date="2017-03-24T08:40:00Z">
              <w:rPr/>
            </w:rPrChange>
          </w:rPr>
          <w:fldChar w:fldCharType="separate"/>
        </w:r>
        <w:r w:rsidR="00B26646" w:rsidRPr="00D77A50">
          <w:rPr>
            <w:color w:val="BFBFBF" w:themeColor="background1" w:themeShade="BF"/>
            <w:sz w:val="16"/>
            <w:szCs w:val="16"/>
            <w:rPrChange w:id="1110" w:author="Kaplan, Isaac" w:date="2017-03-24T08:40:00Z">
              <w:rPr/>
            </w:rPrChange>
          </w:rPr>
          <w:t xml:space="preserve">Figure </w:t>
        </w:r>
        <w:r w:rsidR="00B26646" w:rsidRPr="00D77A50">
          <w:rPr>
            <w:noProof/>
            <w:color w:val="BFBFBF" w:themeColor="background1" w:themeShade="BF"/>
            <w:sz w:val="16"/>
            <w:szCs w:val="16"/>
            <w:rPrChange w:id="1111" w:author="Kaplan, Isaac" w:date="2017-03-24T08:40:00Z">
              <w:rPr>
                <w:noProof/>
              </w:rPr>
            </w:rPrChange>
          </w:rPr>
          <w:t>5</w:t>
        </w:r>
        <w:r w:rsidR="00B26646" w:rsidRPr="00D77A50">
          <w:rPr>
            <w:color w:val="BFBFBF" w:themeColor="background1" w:themeShade="BF"/>
            <w:sz w:val="16"/>
            <w:szCs w:val="16"/>
            <w:rPrChange w:id="1112" w:author="Kaplan, Isaac" w:date="2017-03-24T08:40:00Z">
              <w:rPr/>
            </w:rPrChange>
          </w:rPr>
          <w:fldChar w:fldCharType="end"/>
        </w:r>
      </w:ins>
      <w:ins w:id="1113" w:author="Client Services" w:date="2017-03-05T17:41:00Z">
        <w:r w:rsidR="00025A25" w:rsidRPr="00D77A50">
          <w:rPr>
            <w:color w:val="BFBFBF" w:themeColor="background1" w:themeShade="BF"/>
            <w:sz w:val="16"/>
            <w:szCs w:val="16"/>
            <w:rPrChange w:id="1114" w:author="Kaplan, Isaac" w:date="2017-03-24T08:40:00Z">
              <w:rPr/>
            </w:rPrChange>
          </w:rPr>
          <w:t>c)</w:t>
        </w:r>
      </w:ins>
      <w:ins w:id="1115" w:author="Client Services" w:date="2017-03-05T17:39:00Z">
        <w:r w:rsidR="00025A25" w:rsidRPr="00D77A50">
          <w:rPr>
            <w:color w:val="BFBFBF" w:themeColor="background1" w:themeShade="BF"/>
            <w:sz w:val="16"/>
            <w:szCs w:val="16"/>
            <w:rPrChange w:id="1116" w:author="Kaplan, Isaac" w:date="2017-03-24T08:40:00Z">
              <w:rPr/>
            </w:rPrChange>
          </w:rPr>
          <w:t xml:space="preserve">, </w:t>
        </w:r>
      </w:ins>
      <w:ins w:id="1117" w:author="Client Services" w:date="2017-03-05T17:40:00Z">
        <w:r w:rsidR="00025A25" w:rsidRPr="00D77A50">
          <w:rPr>
            <w:color w:val="BFBFBF" w:themeColor="background1" w:themeShade="BF"/>
            <w:sz w:val="16"/>
            <w:szCs w:val="16"/>
            <w:rPrChange w:id="1118" w:author="Kaplan, Isaac" w:date="2017-03-24T08:40:00Z">
              <w:rPr/>
            </w:rPrChange>
          </w:rPr>
          <w:t>northern resident</w:t>
        </w:r>
      </w:ins>
      <w:ins w:id="1119" w:author="Kaplan, Isaac [2]" w:date="2017-03-11T08:56:00Z">
        <w:r w:rsidR="000129A8" w:rsidRPr="00D77A50">
          <w:rPr>
            <w:color w:val="BFBFBF" w:themeColor="background1" w:themeShade="BF"/>
            <w:sz w:val="16"/>
            <w:szCs w:val="16"/>
            <w:rPrChange w:id="1120" w:author="Kaplan, Isaac" w:date="2017-03-24T08:40:00Z">
              <w:rPr/>
            </w:rPrChange>
          </w:rPr>
          <w:t xml:space="preserve"> killer whale diets are</w:t>
        </w:r>
      </w:ins>
      <w:ins w:id="1121" w:author="Client Services" w:date="2017-03-05T17:40:00Z">
        <w:del w:id="1122" w:author="Kaplan, Isaac [2]" w:date="2017-03-11T08:56:00Z">
          <w:r w:rsidR="00025A25" w:rsidRPr="00D77A50" w:rsidDel="000129A8">
            <w:rPr>
              <w:color w:val="BFBFBF" w:themeColor="background1" w:themeShade="BF"/>
              <w:sz w:val="16"/>
              <w:szCs w:val="16"/>
              <w:rPrChange w:id="1123" w:author="Kaplan, Isaac" w:date="2017-03-24T08:40:00Z">
                <w:rPr/>
              </w:rPrChange>
            </w:rPr>
            <w:delText xml:space="preserve"> </w:delText>
          </w:r>
        </w:del>
      </w:ins>
      <w:ins w:id="1124" w:author="Client Services" w:date="2017-03-05T17:45:00Z">
        <w:del w:id="1125" w:author="Kaplan, Isaac [2]" w:date="2017-03-11T08:56:00Z">
          <w:r w:rsidR="004A2314" w:rsidRPr="00D77A50" w:rsidDel="000129A8">
            <w:rPr>
              <w:color w:val="BFBFBF" w:themeColor="background1" w:themeShade="BF"/>
              <w:sz w:val="16"/>
              <w:szCs w:val="16"/>
              <w:rPrChange w:id="1126" w:author="Kaplan, Isaac" w:date="2017-03-24T08:40:00Z">
                <w:rPr/>
              </w:rPrChange>
            </w:rPr>
            <w:delText>consumption is</w:delText>
          </w:r>
        </w:del>
      </w:ins>
      <w:ins w:id="1127" w:author="Kaplan, Isaac [2]" w:date="2017-03-11T08:51:00Z">
        <w:r w:rsidR="00DF61F1" w:rsidRPr="00D77A50">
          <w:rPr>
            <w:color w:val="BFBFBF" w:themeColor="background1" w:themeShade="BF"/>
            <w:sz w:val="16"/>
            <w:szCs w:val="16"/>
            <w:rPrChange w:id="1128" w:author="Kaplan, Isaac" w:date="2017-03-24T08:40:00Z">
              <w:rPr/>
            </w:rPrChange>
          </w:rPr>
          <w:t xml:space="preserve"> </w:t>
        </w:r>
      </w:ins>
      <w:ins w:id="1129" w:author="Client Services" w:date="2017-03-05T17:45:00Z">
        <w:del w:id="1130" w:author="Kaplan, Isaac [2]" w:date="2017-03-11T08:51:00Z">
          <w:r w:rsidR="004A2314" w:rsidRPr="00D77A50" w:rsidDel="00DF61F1">
            <w:rPr>
              <w:color w:val="BFBFBF" w:themeColor="background1" w:themeShade="BF"/>
              <w:sz w:val="16"/>
              <w:szCs w:val="16"/>
              <w:rPrChange w:id="1131" w:author="Kaplan, Isaac" w:date="2017-03-24T08:40:00Z">
                <w:rPr/>
              </w:rPrChange>
            </w:rPr>
            <w:delText xml:space="preserve"> estimated to be </w:delText>
          </w:r>
        </w:del>
      </w:ins>
      <w:ins w:id="1132" w:author="Client Services" w:date="2017-03-05T17:40:00Z">
        <w:r w:rsidR="00025A25" w:rsidRPr="00D77A50">
          <w:rPr>
            <w:color w:val="BFBFBF" w:themeColor="background1" w:themeShade="BF"/>
            <w:sz w:val="16"/>
            <w:szCs w:val="16"/>
            <w:rPrChange w:id="1133" w:author="Kaplan, Isaac" w:date="2017-03-24T08:40:00Z">
              <w:rPr/>
            </w:rPrChange>
          </w:rPr>
          <w:t>primarily Salish Sea and Columbia River Chinook salmon</w:t>
        </w:r>
      </w:ins>
      <w:ins w:id="1134" w:author="Client Services" w:date="2017-03-05T17:41:00Z">
        <w:r w:rsidR="00025A25" w:rsidRPr="00D77A50">
          <w:rPr>
            <w:color w:val="BFBFBF" w:themeColor="background1" w:themeShade="BF"/>
            <w:sz w:val="16"/>
            <w:szCs w:val="16"/>
            <w:rPrChange w:id="1135" w:author="Kaplan, Isaac" w:date="2017-03-24T08:40:00Z">
              <w:rPr/>
            </w:rPrChange>
          </w:rPr>
          <w:t xml:space="preserve"> (</w:t>
        </w:r>
      </w:ins>
      <w:ins w:id="1136" w:author="Client Services" w:date="2017-03-06T00:32:00Z">
        <w:r w:rsidR="00B26646" w:rsidRPr="00D77A50">
          <w:rPr>
            <w:color w:val="BFBFBF" w:themeColor="background1" w:themeShade="BF"/>
            <w:sz w:val="16"/>
            <w:szCs w:val="16"/>
            <w:rPrChange w:id="1137" w:author="Kaplan, Isaac" w:date="2017-03-24T08:40:00Z">
              <w:rPr/>
            </w:rPrChange>
          </w:rPr>
          <w:fldChar w:fldCharType="begin"/>
        </w:r>
        <w:r w:rsidR="00B26646" w:rsidRPr="00D77A50">
          <w:rPr>
            <w:color w:val="BFBFBF" w:themeColor="background1" w:themeShade="BF"/>
            <w:sz w:val="16"/>
            <w:szCs w:val="16"/>
            <w:rPrChange w:id="1138" w:author="Kaplan, Isaac" w:date="2017-03-24T08:40:00Z">
              <w:rPr/>
            </w:rPrChange>
          </w:rPr>
          <w:instrText xml:space="preserve"> REF _Ref469411607 \h </w:instrText>
        </w:r>
      </w:ins>
      <w:r w:rsidR="00D77A50" w:rsidRPr="00D77A50">
        <w:rPr>
          <w:color w:val="BFBFBF" w:themeColor="background1" w:themeShade="BF"/>
          <w:sz w:val="16"/>
          <w:szCs w:val="16"/>
          <w:rPrChange w:id="1139"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1140" w:author="Kaplan, Isaac" w:date="2017-03-24T08:40:00Z">
            <w:rPr>
              <w:color w:val="BFBFBF" w:themeColor="background1" w:themeShade="BF"/>
              <w:sz w:val="16"/>
              <w:szCs w:val="16"/>
            </w:rPr>
          </w:rPrChange>
        </w:rPr>
      </w:r>
      <w:ins w:id="1141" w:author="Client Services" w:date="2017-03-06T00:32:00Z">
        <w:r w:rsidR="00B26646" w:rsidRPr="00D77A50">
          <w:rPr>
            <w:color w:val="BFBFBF" w:themeColor="background1" w:themeShade="BF"/>
            <w:sz w:val="16"/>
            <w:szCs w:val="16"/>
            <w:rPrChange w:id="1142" w:author="Kaplan, Isaac" w:date="2017-03-24T08:40:00Z">
              <w:rPr/>
            </w:rPrChange>
          </w:rPr>
          <w:fldChar w:fldCharType="separate"/>
        </w:r>
        <w:r w:rsidR="00B26646" w:rsidRPr="00D77A50">
          <w:rPr>
            <w:color w:val="BFBFBF" w:themeColor="background1" w:themeShade="BF"/>
            <w:sz w:val="16"/>
            <w:szCs w:val="16"/>
            <w:rPrChange w:id="1143" w:author="Kaplan, Isaac" w:date="2017-03-24T08:40:00Z">
              <w:rPr/>
            </w:rPrChange>
          </w:rPr>
          <w:t xml:space="preserve">Figure </w:t>
        </w:r>
        <w:r w:rsidR="00B26646" w:rsidRPr="00D77A50">
          <w:rPr>
            <w:noProof/>
            <w:color w:val="BFBFBF" w:themeColor="background1" w:themeShade="BF"/>
            <w:sz w:val="16"/>
            <w:szCs w:val="16"/>
            <w:rPrChange w:id="1144" w:author="Kaplan, Isaac" w:date="2017-03-24T08:40:00Z">
              <w:rPr>
                <w:noProof/>
              </w:rPr>
            </w:rPrChange>
          </w:rPr>
          <w:t>5</w:t>
        </w:r>
        <w:r w:rsidR="00B26646" w:rsidRPr="00D77A50">
          <w:rPr>
            <w:color w:val="BFBFBF" w:themeColor="background1" w:themeShade="BF"/>
            <w:sz w:val="16"/>
            <w:szCs w:val="16"/>
            <w:rPrChange w:id="1145" w:author="Kaplan, Isaac" w:date="2017-03-24T08:40:00Z">
              <w:rPr/>
            </w:rPrChange>
          </w:rPr>
          <w:fldChar w:fldCharType="end"/>
        </w:r>
      </w:ins>
      <w:ins w:id="1146" w:author="Client Services" w:date="2017-03-05T17:41:00Z">
        <w:r w:rsidR="00025A25" w:rsidRPr="00D77A50">
          <w:rPr>
            <w:color w:val="BFBFBF" w:themeColor="background1" w:themeShade="BF"/>
            <w:sz w:val="16"/>
            <w:szCs w:val="16"/>
            <w:rPrChange w:id="1147" w:author="Kaplan, Isaac" w:date="2017-03-24T08:40:00Z">
              <w:rPr/>
            </w:rPrChange>
          </w:rPr>
          <w:t>d)</w:t>
        </w:r>
      </w:ins>
      <w:ins w:id="1148" w:author="Client Services" w:date="2017-03-05T17:45:00Z">
        <w:r w:rsidR="004A2314" w:rsidRPr="00D77A50">
          <w:rPr>
            <w:color w:val="BFBFBF" w:themeColor="background1" w:themeShade="BF"/>
            <w:sz w:val="16"/>
            <w:szCs w:val="16"/>
            <w:rPrChange w:id="1149" w:author="Kaplan, Isaac" w:date="2017-03-24T08:40:00Z">
              <w:rPr/>
            </w:rPrChange>
          </w:rPr>
          <w:t xml:space="preserve">, </w:t>
        </w:r>
      </w:ins>
      <w:ins w:id="1150" w:author="Client Services" w:date="2017-03-05T17:41:00Z">
        <w:r w:rsidR="00025A25" w:rsidRPr="00D77A50">
          <w:rPr>
            <w:color w:val="BFBFBF" w:themeColor="background1" w:themeShade="BF"/>
            <w:sz w:val="16"/>
            <w:szCs w:val="16"/>
            <w:rPrChange w:id="1151" w:author="Kaplan, Isaac" w:date="2017-03-24T08:40:00Z">
              <w:rPr/>
            </w:rPrChange>
          </w:rPr>
          <w:t xml:space="preserve">southeast </w:t>
        </w:r>
      </w:ins>
      <w:ins w:id="1152" w:author="Client Services" w:date="2017-03-05T17:46:00Z">
        <w:r w:rsidR="004A2314" w:rsidRPr="00D77A50">
          <w:rPr>
            <w:color w:val="BFBFBF" w:themeColor="background1" w:themeShade="BF"/>
            <w:sz w:val="16"/>
            <w:szCs w:val="16"/>
            <w:rPrChange w:id="1153" w:author="Kaplan, Isaac" w:date="2017-03-24T08:40:00Z">
              <w:rPr/>
            </w:rPrChange>
          </w:rPr>
          <w:t xml:space="preserve">Alaska </w:t>
        </w:r>
      </w:ins>
      <w:ins w:id="1154" w:author="Client Services" w:date="2017-03-05T17:41:00Z">
        <w:r w:rsidR="00025A25" w:rsidRPr="00D77A50">
          <w:rPr>
            <w:color w:val="BFBFBF" w:themeColor="background1" w:themeShade="BF"/>
            <w:sz w:val="16"/>
            <w:szCs w:val="16"/>
            <w:rPrChange w:id="1155" w:author="Kaplan, Isaac" w:date="2017-03-24T08:40:00Z">
              <w:rPr/>
            </w:rPrChange>
          </w:rPr>
          <w:t xml:space="preserve">resident </w:t>
        </w:r>
      </w:ins>
      <w:ins w:id="1156" w:author="Kaplan, Isaac [2]" w:date="2017-03-11T08:56:00Z">
        <w:r w:rsidR="000129A8" w:rsidRPr="00D77A50">
          <w:rPr>
            <w:color w:val="BFBFBF" w:themeColor="background1" w:themeShade="BF"/>
            <w:sz w:val="16"/>
            <w:szCs w:val="16"/>
            <w:rPrChange w:id="1157" w:author="Kaplan, Isaac" w:date="2017-03-24T08:40:00Z">
              <w:rPr/>
            </w:rPrChange>
          </w:rPr>
          <w:t>diets are</w:t>
        </w:r>
      </w:ins>
      <w:ins w:id="1158" w:author="Client Services" w:date="2017-03-05T17:46:00Z">
        <w:del w:id="1159" w:author="Kaplan, Isaac [2]" w:date="2017-03-11T08:56:00Z">
          <w:r w:rsidR="004A2314" w:rsidRPr="00D77A50" w:rsidDel="000129A8">
            <w:rPr>
              <w:color w:val="BFBFBF" w:themeColor="background1" w:themeShade="BF"/>
              <w:sz w:val="16"/>
              <w:szCs w:val="16"/>
              <w:rPrChange w:id="1160" w:author="Kaplan, Isaac" w:date="2017-03-24T08:40:00Z">
                <w:rPr/>
              </w:rPrChange>
            </w:rPr>
            <w:delText xml:space="preserve">consumption </w:delText>
          </w:r>
        </w:del>
      </w:ins>
      <w:ins w:id="1161" w:author="Client Services" w:date="2017-03-05T17:45:00Z">
        <w:del w:id="1162" w:author="Kaplan, Isaac [2]" w:date="2017-03-11T08:56:00Z">
          <w:r w:rsidR="004A2314" w:rsidRPr="00D77A50" w:rsidDel="000129A8">
            <w:rPr>
              <w:color w:val="BFBFBF" w:themeColor="background1" w:themeShade="BF"/>
              <w:sz w:val="16"/>
              <w:szCs w:val="16"/>
              <w:rPrChange w:id="1163" w:author="Kaplan, Isaac" w:date="2017-03-24T08:40:00Z">
                <w:rPr/>
              </w:rPrChange>
            </w:rPr>
            <w:delText>is</w:delText>
          </w:r>
        </w:del>
        <w:r w:rsidR="004A2314" w:rsidRPr="00D77A50">
          <w:rPr>
            <w:color w:val="BFBFBF" w:themeColor="background1" w:themeShade="BF"/>
            <w:sz w:val="16"/>
            <w:szCs w:val="16"/>
            <w:rPrChange w:id="1164" w:author="Kaplan, Isaac" w:date="2017-03-24T08:40:00Z">
              <w:rPr/>
            </w:rPrChange>
          </w:rPr>
          <w:t xml:space="preserve"> more uniformly distributed across Chinook stocks from all regions (</w:t>
        </w:r>
      </w:ins>
      <w:ins w:id="1165" w:author="Client Services" w:date="2017-03-06T00:32:00Z">
        <w:r w:rsidR="00B26646" w:rsidRPr="00D77A50">
          <w:rPr>
            <w:color w:val="BFBFBF" w:themeColor="background1" w:themeShade="BF"/>
            <w:sz w:val="16"/>
            <w:szCs w:val="16"/>
            <w:rPrChange w:id="1166" w:author="Kaplan, Isaac" w:date="2017-03-24T08:40:00Z">
              <w:rPr/>
            </w:rPrChange>
          </w:rPr>
          <w:fldChar w:fldCharType="begin"/>
        </w:r>
        <w:r w:rsidR="00B26646" w:rsidRPr="00D77A50">
          <w:rPr>
            <w:color w:val="BFBFBF" w:themeColor="background1" w:themeShade="BF"/>
            <w:sz w:val="16"/>
            <w:szCs w:val="16"/>
            <w:rPrChange w:id="1167" w:author="Kaplan, Isaac" w:date="2017-03-24T08:40:00Z">
              <w:rPr/>
            </w:rPrChange>
          </w:rPr>
          <w:instrText xml:space="preserve"> REF _Ref469411607 \h </w:instrText>
        </w:r>
      </w:ins>
      <w:r w:rsidR="00D77A50" w:rsidRPr="00D77A50">
        <w:rPr>
          <w:color w:val="BFBFBF" w:themeColor="background1" w:themeShade="BF"/>
          <w:sz w:val="16"/>
          <w:szCs w:val="16"/>
          <w:rPrChange w:id="1168"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1169" w:author="Kaplan, Isaac" w:date="2017-03-24T08:40:00Z">
            <w:rPr>
              <w:color w:val="BFBFBF" w:themeColor="background1" w:themeShade="BF"/>
              <w:sz w:val="16"/>
              <w:szCs w:val="16"/>
            </w:rPr>
          </w:rPrChange>
        </w:rPr>
      </w:r>
      <w:ins w:id="1170" w:author="Client Services" w:date="2017-03-06T00:32:00Z">
        <w:r w:rsidR="00B26646" w:rsidRPr="00D77A50">
          <w:rPr>
            <w:color w:val="BFBFBF" w:themeColor="background1" w:themeShade="BF"/>
            <w:sz w:val="16"/>
            <w:szCs w:val="16"/>
            <w:rPrChange w:id="1171" w:author="Kaplan, Isaac" w:date="2017-03-24T08:40:00Z">
              <w:rPr/>
            </w:rPrChange>
          </w:rPr>
          <w:fldChar w:fldCharType="separate"/>
        </w:r>
        <w:r w:rsidR="00B26646" w:rsidRPr="00D77A50">
          <w:rPr>
            <w:color w:val="BFBFBF" w:themeColor="background1" w:themeShade="BF"/>
            <w:sz w:val="16"/>
            <w:szCs w:val="16"/>
            <w:rPrChange w:id="1172" w:author="Kaplan, Isaac" w:date="2017-03-24T08:40:00Z">
              <w:rPr/>
            </w:rPrChange>
          </w:rPr>
          <w:t xml:space="preserve">Figure </w:t>
        </w:r>
        <w:r w:rsidR="00B26646" w:rsidRPr="00D77A50">
          <w:rPr>
            <w:noProof/>
            <w:color w:val="BFBFBF" w:themeColor="background1" w:themeShade="BF"/>
            <w:sz w:val="16"/>
            <w:szCs w:val="16"/>
            <w:rPrChange w:id="1173" w:author="Kaplan, Isaac" w:date="2017-03-24T08:40:00Z">
              <w:rPr>
                <w:noProof/>
              </w:rPr>
            </w:rPrChange>
          </w:rPr>
          <w:t>5</w:t>
        </w:r>
        <w:r w:rsidR="00B26646" w:rsidRPr="00D77A50">
          <w:rPr>
            <w:color w:val="BFBFBF" w:themeColor="background1" w:themeShade="BF"/>
            <w:sz w:val="16"/>
            <w:szCs w:val="16"/>
            <w:rPrChange w:id="1174" w:author="Kaplan, Isaac" w:date="2017-03-24T08:40:00Z">
              <w:rPr/>
            </w:rPrChange>
          </w:rPr>
          <w:fldChar w:fldCharType="end"/>
        </w:r>
      </w:ins>
      <w:ins w:id="1175" w:author="Client Services" w:date="2017-03-05T17:45:00Z">
        <w:r w:rsidR="004A2314" w:rsidRPr="00D77A50">
          <w:rPr>
            <w:color w:val="BFBFBF" w:themeColor="background1" w:themeShade="BF"/>
            <w:sz w:val="16"/>
            <w:szCs w:val="16"/>
            <w:rPrChange w:id="1176" w:author="Kaplan, Isaac" w:date="2017-03-24T08:40:00Z">
              <w:rPr/>
            </w:rPrChange>
          </w:rPr>
          <w:t xml:space="preserve">e), and western Alaska resident </w:t>
        </w:r>
      </w:ins>
      <w:ins w:id="1177" w:author="Kaplan, Isaac [2]" w:date="2017-03-11T08:57:00Z">
        <w:r w:rsidR="000129A8" w:rsidRPr="00D77A50">
          <w:rPr>
            <w:color w:val="BFBFBF" w:themeColor="background1" w:themeShade="BF"/>
            <w:sz w:val="16"/>
            <w:szCs w:val="16"/>
            <w:rPrChange w:id="1178" w:author="Kaplan, Isaac" w:date="2017-03-24T08:40:00Z">
              <w:rPr/>
            </w:rPrChange>
          </w:rPr>
          <w:t>diets</w:t>
        </w:r>
      </w:ins>
      <w:ins w:id="1179" w:author="Client Services" w:date="2017-03-05T17:46:00Z">
        <w:del w:id="1180" w:author="Kaplan, Isaac [2]" w:date="2017-03-11T08:57:00Z">
          <w:r w:rsidR="004A2314" w:rsidRPr="00D77A50" w:rsidDel="000129A8">
            <w:rPr>
              <w:color w:val="BFBFBF" w:themeColor="background1" w:themeShade="BF"/>
              <w:sz w:val="16"/>
              <w:szCs w:val="16"/>
              <w:rPrChange w:id="1181" w:author="Kaplan, Isaac" w:date="2017-03-24T08:40:00Z">
                <w:rPr/>
              </w:rPrChange>
            </w:rPr>
            <w:delText>consumption is</w:delText>
          </w:r>
        </w:del>
        <w:r w:rsidR="004A2314" w:rsidRPr="00D77A50">
          <w:rPr>
            <w:color w:val="BFBFBF" w:themeColor="background1" w:themeShade="BF"/>
            <w:sz w:val="16"/>
            <w:szCs w:val="16"/>
            <w:rPrChange w:id="1182" w:author="Kaplan, Isaac" w:date="2017-03-24T08:40:00Z">
              <w:rPr/>
            </w:rPrChange>
          </w:rPr>
          <w:t xml:space="preserve"> </w:t>
        </w:r>
      </w:ins>
      <w:ins w:id="1183" w:author="Kaplan, Isaac [2]" w:date="2017-03-11T08:57:00Z">
        <w:r w:rsidR="000129A8" w:rsidRPr="00D77A50">
          <w:rPr>
            <w:color w:val="BFBFBF" w:themeColor="background1" w:themeShade="BF"/>
            <w:sz w:val="16"/>
            <w:szCs w:val="16"/>
            <w:rPrChange w:id="1184" w:author="Kaplan, Isaac" w:date="2017-03-24T08:40:00Z">
              <w:rPr/>
            </w:rPrChange>
          </w:rPr>
          <w:t xml:space="preserve">are </w:t>
        </w:r>
      </w:ins>
      <w:ins w:id="1185" w:author="Client Services" w:date="2017-03-05T17:46:00Z">
        <w:r w:rsidR="004A2314" w:rsidRPr="00D77A50">
          <w:rPr>
            <w:color w:val="BFBFBF" w:themeColor="background1" w:themeShade="BF"/>
            <w:sz w:val="16"/>
            <w:szCs w:val="16"/>
            <w:rPrChange w:id="1186" w:author="Kaplan, Isaac" w:date="2017-03-24T08:40:00Z">
              <w:rPr/>
            </w:rPrChange>
          </w:rPr>
          <w:t xml:space="preserve">likely to be </w:t>
        </w:r>
      </w:ins>
      <w:ins w:id="1187" w:author="Client Services" w:date="2017-03-05T17:47:00Z">
        <w:r w:rsidR="004A2314" w:rsidRPr="00D77A50">
          <w:rPr>
            <w:color w:val="BFBFBF" w:themeColor="background1" w:themeShade="BF"/>
            <w:sz w:val="16"/>
            <w:szCs w:val="16"/>
            <w:rPrChange w:id="1188" w:author="Kaplan, Isaac" w:date="2017-03-24T08:40:00Z">
              <w:rPr/>
            </w:rPrChange>
          </w:rPr>
          <w:t>dominated by western Alaska and Columbia River Chinook salmon stocks (</w:t>
        </w:r>
      </w:ins>
      <w:ins w:id="1189" w:author="Client Services" w:date="2017-03-06T00:33:00Z">
        <w:r w:rsidR="00B26646" w:rsidRPr="00D77A50">
          <w:rPr>
            <w:color w:val="BFBFBF" w:themeColor="background1" w:themeShade="BF"/>
            <w:sz w:val="16"/>
            <w:szCs w:val="16"/>
            <w:rPrChange w:id="1190" w:author="Kaplan, Isaac" w:date="2017-03-24T08:40:00Z">
              <w:rPr/>
            </w:rPrChange>
          </w:rPr>
          <w:fldChar w:fldCharType="begin"/>
        </w:r>
        <w:r w:rsidR="00B26646" w:rsidRPr="00D77A50">
          <w:rPr>
            <w:color w:val="BFBFBF" w:themeColor="background1" w:themeShade="BF"/>
            <w:sz w:val="16"/>
            <w:szCs w:val="16"/>
            <w:rPrChange w:id="1191" w:author="Kaplan, Isaac" w:date="2017-03-24T08:40:00Z">
              <w:rPr/>
            </w:rPrChange>
          </w:rPr>
          <w:instrText xml:space="preserve"> REF _Ref469411607 \h </w:instrText>
        </w:r>
      </w:ins>
      <w:r w:rsidR="00D77A50" w:rsidRPr="00D77A50">
        <w:rPr>
          <w:color w:val="BFBFBF" w:themeColor="background1" w:themeShade="BF"/>
          <w:sz w:val="16"/>
          <w:szCs w:val="16"/>
          <w:rPrChange w:id="1192" w:author="Kaplan, Isaac" w:date="2017-03-24T08:40:00Z">
            <w:rPr>
              <w:sz w:val="16"/>
              <w:szCs w:val="16"/>
            </w:rPr>
          </w:rPrChange>
        </w:rPr>
        <w:instrText xml:space="preserve"> \* MERGEFORMAT </w:instrText>
      </w:r>
      <w:r w:rsidR="00B26646" w:rsidRPr="00D77A50">
        <w:rPr>
          <w:color w:val="BFBFBF" w:themeColor="background1" w:themeShade="BF"/>
          <w:sz w:val="16"/>
          <w:szCs w:val="16"/>
          <w:rPrChange w:id="1193" w:author="Kaplan, Isaac" w:date="2017-03-24T08:40:00Z">
            <w:rPr>
              <w:color w:val="BFBFBF" w:themeColor="background1" w:themeShade="BF"/>
              <w:sz w:val="16"/>
              <w:szCs w:val="16"/>
            </w:rPr>
          </w:rPrChange>
        </w:rPr>
      </w:r>
      <w:ins w:id="1194" w:author="Client Services" w:date="2017-03-06T00:33:00Z">
        <w:r w:rsidR="00B26646" w:rsidRPr="00D77A50">
          <w:rPr>
            <w:color w:val="BFBFBF" w:themeColor="background1" w:themeShade="BF"/>
            <w:sz w:val="16"/>
            <w:szCs w:val="16"/>
            <w:rPrChange w:id="1195" w:author="Kaplan, Isaac" w:date="2017-03-24T08:40:00Z">
              <w:rPr/>
            </w:rPrChange>
          </w:rPr>
          <w:fldChar w:fldCharType="separate"/>
        </w:r>
        <w:r w:rsidR="00B26646" w:rsidRPr="00D77A50">
          <w:rPr>
            <w:color w:val="BFBFBF" w:themeColor="background1" w:themeShade="BF"/>
            <w:sz w:val="16"/>
            <w:szCs w:val="16"/>
            <w:rPrChange w:id="1196" w:author="Kaplan, Isaac" w:date="2017-03-24T08:40:00Z">
              <w:rPr/>
            </w:rPrChange>
          </w:rPr>
          <w:t xml:space="preserve">Figure </w:t>
        </w:r>
        <w:r w:rsidR="00B26646" w:rsidRPr="00D77A50">
          <w:rPr>
            <w:noProof/>
            <w:color w:val="BFBFBF" w:themeColor="background1" w:themeShade="BF"/>
            <w:sz w:val="16"/>
            <w:szCs w:val="16"/>
            <w:rPrChange w:id="1197" w:author="Kaplan, Isaac" w:date="2017-03-24T08:40:00Z">
              <w:rPr>
                <w:noProof/>
              </w:rPr>
            </w:rPrChange>
          </w:rPr>
          <w:t>5</w:t>
        </w:r>
        <w:r w:rsidR="00B26646" w:rsidRPr="00D77A50">
          <w:rPr>
            <w:color w:val="BFBFBF" w:themeColor="background1" w:themeShade="BF"/>
            <w:sz w:val="16"/>
            <w:szCs w:val="16"/>
            <w:rPrChange w:id="1198" w:author="Kaplan, Isaac" w:date="2017-03-24T08:40:00Z">
              <w:rPr/>
            </w:rPrChange>
          </w:rPr>
          <w:fldChar w:fldCharType="end"/>
        </w:r>
      </w:ins>
      <w:ins w:id="1199" w:author="Client Services" w:date="2017-03-05T17:47:00Z">
        <w:r w:rsidR="004A2314" w:rsidRPr="00D77A50">
          <w:rPr>
            <w:color w:val="BFBFBF" w:themeColor="background1" w:themeShade="BF"/>
            <w:sz w:val="16"/>
            <w:szCs w:val="16"/>
            <w:rPrChange w:id="1200" w:author="Kaplan, Isaac" w:date="2017-03-24T08:40:00Z">
              <w:rPr/>
            </w:rPrChange>
          </w:rPr>
          <w:t>f).</w:t>
        </w:r>
      </w:ins>
      <w:del w:id="1201" w:author="Kaplan, Isaac" w:date="2017-02-21T23:49:00Z">
        <w:r w:rsidR="001B6CF8" w:rsidRPr="00D77A50" w:rsidDel="00337080">
          <w:rPr>
            <w:color w:val="BFBFBF" w:themeColor="background1" w:themeShade="BF"/>
            <w:sz w:val="16"/>
            <w:szCs w:val="16"/>
            <w:rPrChange w:id="1202" w:author="Kaplan, Isaac" w:date="2017-03-24T08:40:00Z">
              <w:rPr/>
            </w:rPrChange>
          </w:rPr>
          <w:delText xml:space="preserve"> (1016:1 to 631:1; Figure 5 c) and 88% in southeast Alaska (9335:1 to 1112:1; Figure 5 d); although the estimated ratio in 2015 for the southeast residents remains larger than that of southern residents.</w:delText>
        </w:r>
      </w:del>
    </w:p>
    <w:p w14:paraId="322D1C42" w14:textId="4E125CB4" w:rsidR="001B6CF8" w:rsidRPr="00D77A50" w:rsidRDefault="001B6CF8" w:rsidP="001B6CF8">
      <w:pPr>
        <w:rPr>
          <w:ins w:id="1203" w:author="Kaplan, Isaac [2]" w:date="2017-03-11T09:57:00Z"/>
          <w:color w:val="BFBFBF" w:themeColor="background1" w:themeShade="BF"/>
          <w:sz w:val="16"/>
          <w:szCs w:val="16"/>
          <w:rPrChange w:id="1204" w:author="Kaplan, Isaac" w:date="2017-03-24T08:40:00Z">
            <w:rPr>
              <w:ins w:id="1205" w:author="Kaplan, Isaac [2]" w:date="2017-03-11T09:57:00Z"/>
            </w:rPr>
          </w:rPrChange>
        </w:rPr>
      </w:pPr>
      <w:commentRangeStart w:id="1206"/>
      <w:commentRangeStart w:id="1207"/>
      <w:r w:rsidRPr="00D77A50">
        <w:rPr>
          <w:color w:val="BFBFBF" w:themeColor="background1" w:themeShade="BF"/>
          <w:sz w:val="16"/>
          <w:szCs w:val="16"/>
          <w:rPrChange w:id="1208" w:author="Kaplan, Isaac" w:date="2017-03-24T08:40:00Z">
            <w:rPr/>
          </w:rPrChange>
        </w:rPr>
        <w:t xml:space="preserve">The Columbia River </w:t>
      </w:r>
      <w:commentRangeEnd w:id="1206"/>
      <w:r w:rsidR="00CE7129" w:rsidRPr="00D77A50">
        <w:rPr>
          <w:rStyle w:val="CommentReference"/>
          <w:color w:val="BFBFBF" w:themeColor="background1" w:themeShade="BF"/>
          <w:rPrChange w:id="1209" w:author="Kaplan, Isaac" w:date="2017-03-24T08:40:00Z">
            <w:rPr>
              <w:rStyle w:val="CommentReference"/>
            </w:rPr>
          </w:rPrChange>
        </w:rPr>
        <w:commentReference w:id="1206"/>
      </w:r>
      <w:commentRangeEnd w:id="1207"/>
      <w:r w:rsidR="007A3F01" w:rsidRPr="00D77A50">
        <w:rPr>
          <w:rStyle w:val="CommentReference"/>
          <w:color w:val="BFBFBF" w:themeColor="background1" w:themeShade="BF"/>
          <w:rPrChange w:id="1210" w:author="Kaplan, Isaac" w:date="2017-03-24T08:40:00Z">
            <w:rPr>
              <w:rStyle w:val="CommentReference"/>
            </w:rPr>
          </w:rPrChange>
        </w:rPr>
        <w:commentReference w:id="1207"/>
      </w:r>
      <w:r w:rsidRPr="00D77A50">
        <w:rPr>
          <w:color w:val="BFBFBF" w:themeColor="background1" w:themeShade="BF"/>
          <w:sz w:val="16"/>
          <w:szCs w:val="16"/>
          <w:rPrChange w:id="1211" w:author="Kaplan, Isaac" w:date="2017-03-24T08:40:00Z">
            <w:rPr/>
          </w:rPrChange>
        </w:rPr>
        <w:t xml:space="preserve">has previously been identified as an area with high marine mammal consumption of salmon </w:t>
      </w:r>
      <w:r w:rsidRPr="00D77A50">
        <w:rPr>
          <w:color w:val="BFBFBF" w:themeColor="background1" w:themeShade="BF"/>
          <w:sz w:val="16"/>
          <w:szCs w:val="16"/>
          <w:rPrChange w:id="1212" w:author="Kaplan, Isaac" w:date="2017-03-24T08:40:00Z">
            <w:rPr/>
          </w:rPrChange>
        </w:rPr>
        <w:fldChar w:fldCharType="begin"/>
      </w:r>
      <w:ins w:id="1213" w:author="Client Services" w:date="2017-03-13T13:34:00Z">
        <w:r w:rsidR="005D7734" w:rsidRPr="00D77A50">
          <w:rPr>
            <w:color w:val="BFBFBF" w:themeColor="background1" w:themeShade="BF"/>
            <w:sz w:val="16"/>
            <w:szCs w:val="16"/>
            <w:rPrChange w:id="1214" w:author="Kaplan, Isaac" w:date="2017-03-24T08:40:00Z">
              <w:rPr/>
            </w:rPrChange>
          </w:rPr>
          <w:instrText xml:space="preserve"> ADDIN ZOTERO_ITEM CSL_CITATION {"citationID":"md3jbcocs","properties":{"formattedCitation":"(Stansell et al. 2010)","plainCitation":"(Stansell et al. 2010)"},"citationItems":[{"id":1015,"uris":["http://zotero.org/users/3830350/items/PAE8XXRQ"],"uri":["http://zotero.org/users/383035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instrText>
        </w:r>
      </w:ins>
      <w:del w:id="1215" w:author="Client Services" w:date="2017-03-13T13:34:00Z">
        <w:r w:rsidRPr="00D77A50" w:rsidDel="005D7734">
          <w:rPr>
            <w:color w:val="BFBFBF" w:themeColor="background1" w:themeShade="BF"/>
            <w:sz w:val="16"/>
            <w:szCs w:val="16"/>
            <w:rPrChange w:id="1216" w:author="Kaplan, Isaac" w:date="2017-03-24T08:40:00Z">
              <w:rPr/>
            </w:rPrChange>
          </w:rPr>
          <w:delInstrText xml:space="preserve"> ADDIN ZOTERO_ITEM CSL_CITATION {"citationID":"md3jbcocs","properties":{"formattedCitation":"(Stansell et al. 2010)","plainCitation":"(Stansell et al. 2010)"},"citationItems":[{"id":1015,"uris":["http://zotero.org/users/local/DW6AEAS0/items/PAE8XXRQ"],"uri":["http://zotero.org/users/local/DW6AEAS0/items/PAE8XXRQ"],"itemData":{"id":1015,"type":"book","title":"Evaluation of pinniped predation on adult salmonids and other fish in the Bonneville Dam tailrace, 2008-2010","publisher":"US Army Corps of Engineers, Bonneville Lock and Dam","source":"Google Scholar","URL":"http://www.salmonrecovery.gov/Files/2011%20APR%20files/New%20folder%20(2)/Stansell_et_al._2011_S1-2008-2010_Pinniped_Report.pdf","author":[{"family":"Stansell","given":"Robert J."},{"family":"Gibbons","given":"Karrie M."},{"family":"Nagy","given":"William T."}],"issued":{"date-parts":[["2010"]]},"accessed":{"date-parts":[["2016",7,5]]}}}],"schema":"https://github.com/citation-style-language/schema/raw/master/csl-citation.json"} </w:delInstrText>
        </w:r>
      </w:del>
      <w:r w:rsidRPr="00D77A50">
        <w:rPr>
          <w:color w:val="BFBFBF" w:themeColor="background1" w:themeShade="BF"/>
          <w:sz w:val="16"/>
          <w:szCs w:val="16"/>
          <w:rPrChange w:id="1217" w:author="Kaplan, Isaac" w:date="2017-03-24T08:40:00Z">
            <w:rPr/>
          </w:rPrChange>
        </w:rPr>
        <w:fldChar w:fldCharType="separate"/>
      </w:r>
      <w:r w:rsidRPr="00D77A50">
        <w:rPr>
          <w:rFonts w:cs="Times New Roman"/>
          <w:color w:val="BFBFBF" w:themeColor="background1" w:themeShade="BF"/>
          <w:sz w:val="16"/>
          <w:szCs w:val="16"/>
          <w:rPrChange w:id="1218" w:author="Kaplan, Isaac" w:date="2017-03-24T08:40:00Z">
            <w:rPr>
              <w:rFonts w:cs="Times New Roman"/>
            </w:rPr>
          </w:rPrChange>
        </w:rPr>
        <w:t>(Stansell et al. 2010)</w:t>
      </w:r>
      <w:r w:rsidRPr="00D77A50">
        <w:rPr>
          <w:color w:val="BFBFBF" w:themeColor="background1" w:themeShade="BF"/>
          <w:sz w:val="16"/>
          <w:szCs w:val="16"/>
          <w:rPrChange w:id="1219" w:author="Kaplan, Isaac" w:date="2017-03-24T08:40:00Z">
            <w:rPr/>
          </w:rPrChange>
        </w:rPr>
        <w:fldChar w:fldCharType="end"/>
      </w:r>
      <w:del w:id="1220" w:author="Kaplan, Isaac" w:date="2017-02-21T11:40:00Z">
        <w:r w:rsidRPr="00D77A50" w:rsidDel="00154910">
          <w:rPr>
            <w:color w:val="BFBFBF" w:themeColor="background1" w:themeShade="BF"/>
            <w:sz w:val="16"/>
            <w:szCs w:val="16"/>
            <w:rPrChange w:id="1221" w:author="Kaplan, Isaac" w:date="2017-03-24T08:40:00Z">
              <w:rPr/>
            </w:rPrChange>
          </w:rPr>
          <w:delText xml:space="preserve"> </w:delText>
        </w:r>
      </w:del>
      <w:r w:rsidRPr="00D77A50">
        <w:rPr>
          <w:color w:val="BFBFBF" w:themeColor="background1" w:themeShade="BF"/>
          <w:sz w:val="16"/>
          <w:szCs w:val="16"/>
          <w:rPrChange w:id="1222" w:author="Kaplan, Isaac" w:date="2017-03-24T08:40:00Z">
            <w:rPr/>
          </w:rPrChange>
        </w:rPr>
        <w:t>, and our results for this region illustrate the relative impacts of different predators and how this varies across salmon life stages</w:t>
      </w:r>
      <w:ins w:id="1223" w:author="Kaplan, Isaac [2]" w:date="2017-03-11T09:00:00Z">
        <w:r w:rsidR="00E06628" w:rsidRPr="00D77A50">
          <w:rPr>
            <w:color w:val="BFBFBF" w:themeColor="background1" w:themeShade="BF"/>
            <w:sz w:val="16"/>
            <w:szCs w:val="16"/>
            <w:rPrChange w:id="1224" w:author="Kaplan, Isaac" w:date="2017-03-24T08:40:00Z">
              <w:rPr/>
            </w:rPrChange>
          </w:rPr>
          <w:t xml:space="preserve"> </w:t>
        </w:r>
        <w:r w:rsidR="00E06628" w:rsidRPr="00D77A50">
          <w:rPr>
            <w:color w:val="BFBFBF" w:themeColor="background1" w:themeShade="BF"/>
            <w:sz w:val="16"/>
            <w:szCs w:val="16"/>
            <w:highlight w:val="yellow"/>
            <w:rPrChange w:id="1225" w:author="Kaplan, Isaac" w:date="2017-03-24T08:40:00Z">
              <w:rPr/>
            </w:rPrChange>
          </w:rPr>
          <w:t>[WAS THERE AN OLD APPENDIX FIGURE TO CITE HERE?</w:t>
        </w:r>
      </w:ins>
      <w:ins w:id="1226" w:author="Kaplan, Isaac" w:date="2017-03-20T13:29:00Z">
        <w:r w:rsidR="00DF3843" w:rsidRPr="00D77A50">
          <w:rPr>
            <w:color w:val="BFBFBF" w:themeColor="background1" w:themeShade="BF"/>
            <w:sz w:val="16"/>
            <w:szCs w:val="16"/>
            <w:highlight w:val="yellow"/>
            <w:rPrChange w:id="1227" w:author="Kaplan, Isaac" w:date="2017-03-24T08:40:00Z">
              <w:rPr>
                <w:highlight w:val="yellow"/>
              </w:rPr>
            </w:rPrChange>
          </w:rPr>
          <w:t xml:space="preserve"> </w:t>
        </w:r>
        <w:r w:rsidR="00DF3843" w:rsidRPr="00D77A50">
          <w:rPr>
            <w:color w:val="BFBFBF" w:themeColor="background1" w:themeShade="BF"/>
            <w:sz w:val="16"/>
            <w:szCs w:val="16"/>
            <w:highlight w:val="cyan"/>
            <w:rPrChange w:id="1228" w:author="Kaplan, Isaac" w:date="2017-03-24T08:40:00Z">
              <w:rPr>
                <w:highlight w:val="yellow"/>
              </w:rPr>
            </w:rPrChange>
          </w:rPr>
          <w:t>It seems not, so I think this text paragraph is fine</w:t>
        </w:r>
      </w:ins>
      <w:ins w:id="1229" w:author="Kaplan, Isaac [2]" w:date="2017-03-11T09:00:00Z">
        <w:r w:rsidR="00E06628" w:rsidRPr="00D77A50">
          <w:rPr>
            <w:color w:val="BFBFBF" w:themeColor="background1" w:themeShade="BF"/>
            <w:sz w:val="16"/>
            <w:szCs w:val="16"/>
            <w:highlight w:val="yellow"/>
            <w:rPrChange w:id="1230" w:author="Kaplan, Isaac" w:date="2017-03-24T08:40:00Z">
              <w:rPr/>
            </w:rPrChange>
          </w:rPr>
          <w:t>]</w:t>
        </w:r>
      </w:ins>
      <w:r w:rsidRPr="00D77A50">
        <w:rPr>
          <w:color w:val="BFBFBF" w:themeColor="background1" w:themeShade="BF"/>
          <w:sz w:val="16"/>
          <w:szCs w:val="16"/>
          <w:rPrChange w:id="1231" w:author="Kaplan, Isaac" w:date="2017-03-24T08:40:00Z">
            <w:rPr/>
          </w:rPrChange>
        </w:rPr>
        <w:t xml:space="preserve">. </w:t>
      </w:r>
      <w:del w:id="1232" w:author="Client Services" w:date="2017-03-06T00:37:00Z">
        <w:r w:rsidRPr="00D77A50" w:rsidDel="001933D0">
          <w:rPr>
            <w:color w:val="BFBFBF" w:themeColor="background1" w:themeShade="BF"/>
            <w:sz w:val="16"/>
            <w:szCs w:val="16"/>
            <w:rPrChange w:id="1233" w:author="Kaplan, Isaac" w:date="2017-03-24T08:40:00Z">
              <w:rPr/>
            </w:rPrChange>
          </w:rPr>
          <w:delText xml:space="preserve">Populations of California and Steller sea lions in the Columbia River are estimated to have increased from &lt;50 in 2002 to approximately 2,000 individuals for each species </w:delText>
        </w:r>
      </w:del>
      <w:del w:id="1234" w:author="Client Services" w:date="2017-03-05T20:56:00Z">
        <w:r w:rsidRPr="00D77A50" w:rsidDel="00E20567">
          <w:rPr>
            <w:color w:val="BFBFBF" w:themeColor="background1" w:themeShade="BF"/>
            <w:sz w:val="16"/>
            <w:szCs w:val="16"/>
            <w:rPrChange w:id="1235" w:author="Kaplan, Isaac" w:date="2017-03-24T08:40:00Z">
              <w:rPr/>
            </w:rPrChange>
          </w:rPr>
          <w:delText xml:space="preserve">in </w:delText>
        </w:r>
      </w:del>
      <w:del w:id="1236" w:author="Client Services" w:date="2017-03-06T00:37:00Z">
        <w:r w:rsidRPr="00D77A50" w:rsidDel="001933D0">
          <w:rPr>
            <w:color w:val="BFBFBF" w:themeColor="background1" w:themeShade="BF"/>
            <w:sz w:val="16"/>
            <w:szCs w:val="16"/>
            <w:rPrChange w:id="1237" w:author="Kaplan, Isaac" w:date="2017-03-24T08:40:00Z">
              <w:rPr/>
            </w:rPrChange>
          </w:rPr>
          <w:delText xml:space="preserve">2015. Harbor seals have also </w:delText>
        </w:r>
      </w:del>
      <w:del w:id="1238" w:author="Client Services" w:date="2017-03-05T20:56:00Z">
        <w:r w:rsidRPr="00D77A50" w:rsidDel="00E20567">
          <w:rPr>
            <w:color w:val="BFBFBF" w:themeColor="background1" w:themeShade="BF"/>
            <w:sz w:val="16"/>
            <w:szCs w:val="16"/>
            <w:rPrChange w:id="1239" w:author="Kaplan, Isaac" w:date="2017-03-24T08:40:00Z">
              <w:rPr/>
            </w:rPrChange>
          </w:rPr>
          <w:delText xml:space="preserve">increased, from an </w:delText>
        </w:r>
      </w:del>
      <w:del w:id="1240" w:author="Client Services" w:date="2017-03-06T00:37:00Z">
        <w:r w:rsidRPr="00D77A50" w:rsidDel="001933D0">
          <w:rPr>
            <w:color w:val="BFBFBF" w:themeColor="background1" w:themeShade="BF"/>
            <w:sz w:val="16"/>
            <w:szCs w:val="16"/>
            <w:rPrChange w:id="1241" w:author="Kaplan, Isaac" w:date="2017-03-24T08:40:00Z">
              <w:rPr/>
            </w:rPrChange>
          </w:rPr>
          <w:delText xml:space="preserve">estimated </w:delText>
        </w:r>
      </w:del>
      <w:del w:id="1242" w:author="Client Services" w:date="2017-03-05T20:56:00Z">
        <w:r w:rsidRPr="00D77A50" w:rsidDel="00E20567">
          <w:rPr>
            <w:color w:val="BFBFBF" w:themeColor="background1" w:themeShade="BF"/>
            <w:sz w:val="16"/>
            <w:szCs w:val="16"/>
            <w:rPrChange w:id="1243" w:author="Kaplan, Isaac" w:date="2017-03-24T08:40:00Z">
              <w:rPr/>
            </w:rPrChange>
          </w:rPr>
          <w:delText xml:space="preserve">abundance </w:delText>
        </w:r>
      </w:del>
      <w:del w:id="1244" w:author="Client Services" w:date="2017-03-05T20:57:00Z">
        <w:r w:rsidRPr="00D77A50" w:rsidDel="00E20567">
          <w:rPr>
            <w:color w:val="BFBFBF" w:themeColor="background1" w:themeShade="BF"/>
            <w:sz w:val="16"/>
            <w:szCs w:val="16"/>
            <w:rPrChange w:id="1245" w:author="Kaplan, Isaac" w:date="2017-03-24T08:40:00Z">
              <w:rPr/>
            </w:rPrChange>
          </w:rPr>
          <w:delText xml:space="preserve">of </w:delText>
        </w:r>
      </w:del>
      <w:del w:id="1246" w:author="Client Services" w:date="2017-03-06T00:37:00Z">
        <w:r w:rsidRPr="00D77A50" w:rsidDel="001933D0">
          <w:rPr>
            <w:color w:val="BFBFBF" w:themeColor="background1" w:themeShade="BF"/>
            <w:sz w:val="16"/>
            <w:szCs w:val="16"/>
            <w:rPrChange w:id="1247" w:author="Kaplan, Isaac" w:date="2017-03-24T08:40:00Z">
              <w:rPr/>
            </w:rPrChange>
          </w:rPr>
          <w:delText>less than 200 in the mid-1980s to greater than 6,000 in 2015.</w:delText>
        </w:r>
      </w:del>
      <w:ins w:id="1248" w:author="Kaplan, Isaac [2]" w:date="2017-03-11T09:00:00Z">
        <w:r w:rsidR="00E06628" w:rsidRPr="00D77A50">
          <w:rPr>
            <w:color w:val="BFBFBF" w:themeColor="background1" w:themeShade="BF"/>
            <w:sz w:val="16"/>
            <w:szCs w:val="16"/>
            <w:rPrChange w:id="1249" w:author="Kaplan, Isaac" w:date="2017-03-24T08:40:00Z">
              <w:rPr/>
            </w:rPrChange>
          </w:rPr>
          <w:t>I</w:t>
        </w:r>
      </w:ins>
      <w:del w:id="1250" w:author="Client Services" w:date="2017-03-06T00:37:00Z">
        <w:r w:rsidRPr="00D77A50" w:rsidDel="001933D0">
          <w:rPr>
            <w:color w:val="BFBFBF" w:themeColor="background1" w:themeShade="BF"/>
            <w:sz w:val="16"/>
            <w:szCs w:val="16"/>
            <w:rPrChange w:id="1251" w:author="Kaplan, Isaac" w:date="2017-03-24T08:40:00Z">
              <w:rPr/>
            </w:rPrChange>
          </w:rPr>
          <w:delText xml:space="preserve"> </w:delText>
        </w:r>
      </w:del>
      <w:ins w:id="1252" w:author="Client Services" w:date="2017-03-05T18:03:00Z">
        <w:del w:id="1253" w:author="Kaplan, Isaac [2]" w:date="2017-03-11T09:00:00Z">
          <w:r w:rsidR="00EC5CA6" w:rsidRPr="00D77A50" w:rsidDel="00E06628">
            <w:rPr>
              <w:color w:val="BFBFBF" w:themeColor="background1" w:themeShade="BF"/>
              <w:sz w:val="16"/>
              <w:szCs w:val="16"/>
              <w:rPrChange w:id="1254" w:author="Kaplan, Isaac" w:date="2017-03-24T08:40:00Z">
                <w:rPr/>
              </w:rPrChange>
            </w:rPr>
            <w:delText>Based on the biomass of Chinook salmon</w:delText>
          </w:r>
        </w:del>
      </w:ins>
      <w:ins w:id="1255" w:author="Client Services" w:date="2017-03-05T18:06:00Z">
        <w:del w:id="1256" w:author="Kaplan, Isaac [2]" w:date="2017-03-11T09:00:00Z">
          <w:r w:rsidR="00EC5CA6" w:rsidRPr="00D77A50" w:rsidDel="00E06628">
            <w:rPr>
              <w:color w:val="BFBFBF" w:themeColor="background1" w:themeShade="BF"/>
              <w:sz w:val="16"/>
              <w:szCs w:val="16"/>
              <w:rPrChange w:id="1257" w:author="Kaplan, Isaac" w:date="2017-03-24T08:40:00Z">
                <w:rPr/>
              </w:rPrChange>
            </w:rPr>
            <w:delText xml:space="preserve"> consumed i</w:delText>
          </w:r>
        </w:del>
        <w:r w:rsidR="00EC5CA6" w:rsidRPr="00D77A50">
          <w:rPr>
            <w:color w:val="BFBFBF" w:themeColor="background1" w:themeShade="BF"/>
            <w:sz w:val="16"/>
            <w:szCs w:val="16"/>
            <w:rPrChange w:id="1258" w:author="Kaplan, Isaac" w:date="2017-03-24T08:40:00Z">
              <w:rPr/>
            </w:rPrChange>
          </w:rPr>
          <w:t>n 2015</w:t>
        </w:r>
      </w:ins>
      <w:ins w:id="1259" w:author="Client Services" w:date="2017-03-05T18:03:00Z">
        <w:r w:rsidR="00EC5CA6" w:rsidRPr="00D77A50">
          <w:rPr>
            <w:color w:val="BFBFBF" w:themeColor="background1" w:themeShade="BF"/>
            <w:sz w:val="16"/>
            <w:szCs w:val="16"/>
            <w:rPrChange w:id="1260" w:author="Kaplan, Isaac" w:date="2017-03-24T08:40:00Z">
              <w:rPr/>
            </w:rPrChange>
          </w:rPr>
          <w:t xml:space="preserve">, harbor </w:t>
        </w:r>
      </w:ins>
      <w:ins w:id="1261" w:author="Client Services" w:date="2017-03-05T18:04:00Z">
        <w:r w:rsidR="00EC5CA6" w:rsidRPr="00D77A50">
          <w:rPr>
            <w:color w:val="BFBFBF" w:themeColor="background1" w:themeShade="BF"/>
            <w:sz w:val="16"/>
            <w:szCs w:val="16"/>
            <w:rPrChange w:id="1262" w:author="Kaplan, Isaac" w:date="2017-03-24T08:40:00Z">
              <w:rPr/>
            </w:rPrChange>
          </w:rPr>
          <w:t xml:space="preserve">seal consumed just 25 metric tons </w:t>
        </w:r>
      </w:ins>
      <w:ins w:id="1263" w:author="Kaplan, Isaac [2]" w:date="2017-03-11T09:00:00Z">
        <w:r w:rsidR="00E06628" w:rsidRPr="00D77A50">
          <w:rPr>
            <w:color w:val="BFBFBF" w:themeColor="background1" w:themeShade="BF"/>
            <w:sz w:val="16"/>
            <w:szCs w:val="16"/>
            <w:rPrChange w:id="1264" w:author="Kaplan, Isaac" w:date="2017-03-24T08:40:00Z">
              <w:rPr/>
            </w:rPrChange>
          </w:rPr>
          <w:t xml:space="preserve">of Chinook salmon </w:t>
        </w:r>
      </w:ins>
      <w:ins w:id="1265" w:author="Client Services" w:date="2017-03-05T18:04:00Z">
        <w:r w:rsidR="00EC5CA6" w:rsidRPr="00D77A50">
          <w:rPr>
            <w:color w:val="BFBFBF" w:themeColor="background1" w:themeShade="BF"/>
            <w:sz w:val="16"/>
            <w:szCs w:val="16"/>
            <w:rPrChange w:id="1266" w:author="Kaplan, Isaac" w:date="2017-03-24T08:40:00Z">
              <w:rPr/>
            </w:rPrChange>
          </w:rPr>
          <w:t xml:space="preserve">versus the </w:t>
        </w:r>
      </w:ins>
      <w:ins w:id="1267" w:author="Client Services" w:date="2017-03-05T18:05:00Z">
        <w:r w:rsidR="00EC5CA6" w:rsidRPr="00D77A50">
          <w:rPr>
            <w:color w:val="BFBFBF" w:themeColor="background1" w:themeShade="BF"/>
            <w:sz w:val="16"/>
            <w:szCs w:val="16"/>
            <w:rPrChange w:id="1268" w:author="Kaplan, Isaac" w:date="2017-03-24T08:40:00Z">
              <w:rPr/>
            </w:rPrChange>
          </w:rPr>
          <w:t xml:space="preserve">340 and 280 metric tons </w:t>
        </w:r>
      </w:ins>
      <w:ins w:id="1269" w:author="Kaplan, Isaac [2]" w:date="2017-03-11T09:00:00Z">
        <w:r w:rsidR="00E06628" w:rsidRPr="00D77A50">
          <w:rPr>
            <w:color w:val="BFBFBF" w:themeColor="background1" w:themeShade="BF"/>
            <w:sz w:val="16"/>
            <w:szCs w:val="16"/>
            <w:rPrChange w:id="1270" w:author="Kaplan, Isaac" w:date="2017-03-24T08:40:00Z">
              <w:rPr/>
            </w:rPrChange>
          </w:rPr>
          <w:t xml:space="preserve">consumed by </w:t>
        </w:r>
      </w:ins>
      <w:ins w:id="1271" w:author="Client Services" w:date="2017-03-05T18:05:00Z">
        <w:r w:rsidR="00EC5CA6" w:rsidRPr="00D77A50">
          <w:rPr>
            <w:color w:val="BFBFBF" w:themeColor="background1" w:themeShade="BF"/>
            <w:sz w:val="16"/>
            <w:szCs w:val="16"/>
            <w:rPrChange w:id="1272" w:author="Kaplan, Isaac" w:date="2017-03-24T08:40:00Z">
              <w:rPr/>
            </w:rPrChange>
          </w:rPr>
          <w:t xml:space="preserve">California and Steller sea lion, respectively.  </w:t>
        </w:r>
      </w:ins>
      <w:r w:rsidRPr="00D77A50">
        <w:rPr>
          <w:color w:val="BFBFBF" w:themeColor="background1" w:themeShade="BF"/>
          <w:sz w:val="16"/>
          <w:szCs w:val="16"/>
          <w:rPrChange w:id="1273" w:author="Kaplan, Isaac" w:date="2017-03-24T08:40:00Z">
            <w:rPr/>
          </w:rPrChange>
        </w:rPr>
        <w:t xml:space="preserve">Considering the consumption of just adult (ocean age two and older) Chinook salmon in 2015, we estimated that harbor seals consumed </w:t>
      </w:r>
      <w:del w:id="1274" w:author="Client Services" w:date="2017-03-05T17:58:00Z">
        <w:r w:rsidRPr="00D77A50" w:rsidDel="002E4CEC">
          <w:rPr>
            <w:color w:val="BFBFBF" w:themeColor="background1" w:themeShade="BF"/>
            <w:sz w:val="16"/>
            <w:szCs w:val="16"/>
            <w:rPrChange w:id="1275" w:author="Kaplan, Isaac" w:date="2017-03-24T08:40:00Z">
              <w:rPr/>
            </w:rPrChange>
          </w:rPr>
          <w:delText xml:space="preserve">4 </w:delText>
        </w:r>
      </w:del>
      <w:ins w:id="1276" w:author="Client Services" w:date="2017-03-05T17:58:00Z">
        <w:r w:rsidR="002E4CEC" w:rsidRPr="00D77A50">
          <w:rPr>
            <w:color w:val="BFBFBF" w:themeColor="background1" w:themeShade="BF"/>
            <w:sz w:val="16"/>
            <w:szCs w:val="16"/>
            <w:rPrChange w:id="1277" w:author="Kaplan, Isaac" w:date="2017-03-24T08:40:00Z">
              <w:rPr/>
            </w:rPrChange>
          </w:rPr>
          <w:t xml:space="preserve">850 </w:t>
        </w:r>
      </w:ins>
      <w:del w:id="1278" w:author="Client Services" w:date="2017-03-05T17:58:00Z">
        <w:r w:rsidRPr="00D77A50" w:rsidDel="002E4CEC">
          <w:rPr>
            <w:color w:val="BFBFBF" w:themeColor="background1" w:themeShade="BF"/>
            <w:sz w:val="16"/>
            <w:szCs w:val="16"/>
            <w:rPrChange w:id="1279" w:author="Kaplan, Isaac" w:date="2017-03-24T08:40:00Z">
              <w:rPr/>
            </w:rPrChange>
          </w:rPr>
          <w:delText xml:space="preserve">thousand </w:delText>
        </w:r>
      </w:del>
      <w:r w:rsidRPr="00D77A50">
        <w:rPr>
          <w:color w:val="BFBFBF" w:themeColor="background1" w:themeShade="BF"/>
          <w:sz w:val="16"/>
          <w:szCs w:val="16"/>
          <w:rPrChange w:id="1280" w:author="Kaplan, Isaac" w:date="2017-03-24T08:40:00Z">
            <w:rPr/>
          </w:rPrChange>
        </w:rPr>
        <w:t xml:space="preserve">adult Chinook salmon, California sea lions consumed </w:t>
      </w:r>
      <w:del w:id="1281" w:author="Client Services" w:date="2017-03-05T17:58:00Z">
        <w:r w:rsidRPr="00D77A50" w:rsidDel="002E4CEC">
          <w:rPr>
            <w:color w:val="BFBFBF" w:themeColor="background1" w:themeShade="BF"/>
            <w:sz w:val="16"/>
            <w:szCs w:val="16"/>
            <w:rPrChange w:id="1282" w:author="Kaplan, Isaac" w:date="2017-03-24T08:40:00Z">
              <w:rPr/>
            </w:rPrChange>
          </w:rPr>
          <w:delText xml:space="preserve">19 </w:delText>
        </w:r>
      </w:del>
      <w:ins w:id="1283" w:author="Client Services" w:date="2017-03-05T17:58:00Z">
        <w:r w:rsidR="002E4CEC" w:rsidRPr="00D77A50">
          <w:rPr>
            <w:color w:val="BFBFBF" w:themeColor="background1" w:themeShade="BF"/>
            <w:sz w:val="16"/>
            <w:szCs w:val="16"/>
            <w:rPrChange w:id="1284" w:author="Kaplan, Isaac" w:date="2017-03-24T08:40:00Z">
              <w:rPr/>
            </w:rPrChange>
          </w:rPr>
          <w:t xml:space="preserve">44 </w:t>
        </w:r>
      </w:ins>
      <w:r w:rsidRPr="00D77A50">
        <w:rPr>
          <w:color w:val="BFBFBF" w:themeColor="background1" w:themeShade="BF"/>
          <w:sz w:val="16"/>
          <w:szCs w:val="16"/>
          <w:rPrChange w:id="1285" w:author="Kaplan, Isaac" w:date="2017-03-24T08:40:00Z">
            <w:rPr/>
          </w:rPrChange>
        </w:rPr>
        <w:t xml:space="preserve">thousand, and Steller sea lions consumed </w:t>
      </w:r>
      <w:del w:id="1286" w:author="Client Services" w:date="2017-03-05T17:58:00Z">
        <w:r w:rsidRPr="00D77A50" w:rsidDel="002E4CEC">
          <w:rPr>
            <w:color w:val="BFBFBF" w:themeColor="background1" w:themeShade="BF"/>
            <w:sz w:val="16"/>
            <w:szCs w:val="16"/>
            <w:rPrChange w:id="1287" w:author="Kaplan, Isaac" w:date="2017-03-24T08:40:00Z">
              <w:rPr/>
            </w:rPrChange>
          </w:rPr>
          <w:delText xml:space="preserve">55 </w:delText>
        </w:r>
      </w:del>
      <w:ins w:id="1288" w:author="Client Services" w:date="2017-03-05T17:58:00Z">
        <w:r w:rsidR="002E4CEC" w:rsidRPr="00D77A50">
          <w:rPr>
            <w:color w:val="BFBFBF" w:themeColor="background1" w:themeShade="BF"/>
            <w:sz w:val="16"/>
            <w:szCs w:val="16"/>
            <w:rPrChange w:id="1289" w:author="Kaplan, Isaac" w:date="2017-03-24T08:40:00Z">
              <w:rPr/>
            </w:rPrChange>
          </w:rPr>
          <w:t xml:space="preserve">37 </w:t>
        </w:r>
      </w:ins>
      <w:r w:rsidRPr="00D77A50">
        <w:rPr>
          <w:color w:val="BFBFBF" w:themeColor="background1" w:themeShade="BF"/>
          <w:sz w:val="16"/>
          <w:szCs w:val="16"/>
          <w:rPrChange w:id="1290" w:author="Kaplan, Isaac" w:date="2017-03-24T08:40:00Z">
            <w:rPr/>
          </w:rPrChange>
        </w:rPr>
        <w:t xml:space="preserve">thousand. Harbor seals, however, </w:t>
      </w:r>
      <w:ins w:id="1291" w:author="Kaplan, Isaac [2]" w:date="2017-03-11T09:03:00Z">
        <w:r w:rsidR="00DC1BEA" w:rsidRPr="00D77A50">
          <w:rPr>
            <w:color w:val="BFBFBF" w:themeColor="background1" w:themeShade="BF"/>
            <w:sz w:val="16"/>
            <w:szCs w:val="16"/>
            <w:rPrChange w:id="1292" w:author="Kaplan, Isaac" w:date="2017-03-24T08:40:00Z">
              <w:rPr/>
            </w:rPrChange>
          </w:rPr>
          <w:t xml:space="preserve">likely prey substantially on </w:t>
        </w:r>
      </w:ins>
      <w:del w:id="1293" w:author="Kaplan, Isaac [2]" w:date="2017-03-11T09:03:00Z">
        <w:r w:rsidRPr="00D77A50" w:rsidDel="00DC1BEA">
          <w:rPr>
            <w:color w:val="BFBFBF" w:themeColor="background1" w:themeShade="BF"/>
            <w:sz w:val="16"/>
            <w:szCs w:val="16"/>
            <w:rPrChange w:id="1294" w:author="Kaplan, Isaac" w:date="2017-03-24T08:40:00Z">
              <w:rPr/>
            </w:rPrChange>
          </w:rPr>
          <w:delText xml:space="preserve">are the only pinnipeds in the Columbia River assumed to eat </w:delText>
        </w:r>
      </w:del>
      <w:r w:rsidRPr="00D77A50">
        <w:rPr>
          <w:color w:val="BFBFBF" w:themeColor="background1" w:themeShade="BF"/>
          <w:sz w:val="16"/>
          <w:szCs w:val="16"/>
          <w:rPrChange w:id="1295" w:author="Kaplan, Isaac" w:date="2017-03-24T08:40:00Z">
            <w:rPr/>
          </w:rPrChange>
        </w:rPr>
        <w:t>out-migrating smolts</w:t>
      </w:r>
      <w:del w:id="1296" w:author="Client Services" w:date="2017-03-05T18:00:00Z">
        <w:r w:rsidRPr="00D77A50" w:rsidDel="002E4CEC">
          <w:rPr>
            <w:color w:val="BFBFBF" w:themeColor="background1" w:themeShade="BF"/>
            <w:sz w:val="16"/>
            <w:szCs w:val="16"/>
            <w:rPrChange w:id="1297" w:author="Kaplan, Isaac" w:date="2017-03-24T08:40:00Z">
              <w:rPr/>
            </w:rPrChange>
          </w:rPr>
          <w:delText>. Although harbor seals account for just 94 of 718 tons of total Chinook salmon biomass consumed, this biomass was estimated to be comprised of</w:delText>
        </w:r>
      </w:del>
      <w:ins w:id="1298" w:author="Client Services" w:date="2017-03-05T18:00:00Z">
        <w:r w:rsidR="002E4CEC" w:rsidRPr="00D77A50">
          <w:rPr>
            <w:color w:val="BFBFBF" w:themeColor="background1" w:themeShade="BF"/>
            <w:sz w:val="16"/>
            <w:szCs w:val="16"/>
            <w:rPrChange w:id="1299" w:author="Kaplan, Isaac" w:date="2017-03-24T08:40:00Z">
              <w:rPr/>
            </w:rPrChange>
          </w:rPr>
          <w:t>, and we estimate they would have eaten</w:t>
        </w:r>
      </w:ins>
      <w:r w:rsidRPr="00D77A50">
        <w:rPr>
          <w:color w:val="BFBFBF" w:themeColor="background1" w:themeShade="BF"/>
          <w:sz w:val="16"/>
          <w:szCs w:val="16"/>
          <w:rPrChange w:id="1300" w:author="Kaplan, Isaac" w:date="2017-03-24T08:40:00Z">
            <w:rPr/>
          </w:rPrChange>
        </w:rPr>
        <w:t xml:space="preserve"> </w:t>
      </w:r>
      <w:del w:id="1301" w:author="Client Services" w:date="2017-03-05T17:59:00Z">
        <w:r w:rsidRPr="00D77A50" w:rsidDel="002E4CEC">
          <w:rPr>
            <w:color w:val="BFBFBF" w:themeColor="background1" w:themeShade="BF"/>
            <w:sz w:val="16"/>
            <w:szCs w:val="16"/>
            <w:rPrChange w:id="1302" w:author="Kaplan, Isaac" w:date="2017-03-24T08:40:00Z">
              <w:rPr/>
            </w:rPrChange>
          </w:rPr>
          <w:delText xml:space="preserve">2.1 million </w:delText>
        </w:r>
      </w:del>
      <w:ins w:id="1303" w:author="Client Services" w:date="2017-03-05T17:59:00Z">
        <w:r w:rsidR="002E4CEC" w:rsidRPr="00D77A50">
          <w:rPr>
            <w:color w:val="BFBFBF" w:themeColor="background1" w:themeShade="BF"/>
            <w:sz w:val="16"/>
            <w:szCs w:val="16"/>
            <w:rPrChange w:id="1304" w:author="Kaplan, Isaac" w:date="2017-03-24T08:40:00Z">
              <w:rPr/>
            </w:rPrChange>
          </w:rPr>
          <w:t>2</w:t>
        </w:r>
      </w:ins>
      <w:ins w:id="1305" w:author="Client Services" w:date="2017-03-05T18:00:00Z">
        <w:r w:rsidR="002E4CEC" w:rsidRPr="00D77A50">
          <w:rPr>
            <w:color w:val="BFBFBF" w:themeColor="background1" w:themeShade="BF"/>
            <w:sz w:val="16"/>
            <w:szCs w:val="16"/>
            <w:rPrChange w:id="1306" w:author="Kaplan, Isaac" w:date="2017-03-24T08:40:00Z">
              <w:rPr/>
            </w:rPrChange>
          </w:rPr>
          <w:t>50</w:t>
        </w:r>
      </w:ins>
      <w:ins w:id="1307" w:author="Client Services" w:date="2017-03-05T17:59:00Z">
        <w:r w:rsidR="002E4CEC" w:rsidRPr="00D77A50">
          <w:rPr>
            <w:color w:val="BFBFBF" w:themeColor="background1" w:themeShade="BF"/>
            <w:sz w:val="16"/>
            <w:szCs w:val="16"/>
            <w:rPrChange w:id="1308" w:author="Kaplan, Isaac" w:date="2017-03-24T08:40:00Z">
              <w:rPr/>
            </w:rPrChange>
          </w:rPr>
          <w:t xml:space="preserve">,000 </w:t>
        </w:r>
      </w:ins>
      <w:r w:rsidRPr="00D77A50">
        <w:rPr>
          <w:color w:val="BFBFBF" w:themeColor="background1" w:themeShade="BF"/>
          <w:sz w:val="16"/>
          <w:szCs w:val="16"/>
          <w:rPrChange w:id="1309" w:author="Kaplan, Isaac" w:date="2017-03-24T08:40:00Z">
            <w:rPr/>
          </w:rPrChange>
        </w:rPr>
        <w:t xml:space="preserve">smolts in 2015 (roughly </w:t>
      </w:r>
      <w:commentRangeStart w:id="1310"/>
      <w:del w:id="1311" w:author="Client Services" w:date="2017-03-05T18:00:00Z">
        <w:r w:rsidRPr="00D77A50" w:rsidDel="002E4CEC">
          <w:rPr>
            <w:color w:val="BFBFBF" w:themeColor="background1" w:themeShade="BF"/>
            <w:sz w:val="16"/>
            <w:szCs w:val="16"/>
            <w:rPrChange w:id="1312" w:author="Kaplan, Isaac" w:date="2017-03-24T08:40:00Z">
              <w:rPr/>
            </w:rPrChange>
          </w:rPr>
          <w:delText>1.</w:delText>
        </w:r>
      </w:del>
      <w:ins w:id="1313" w:author="Client Services" w:date="2017-03-05T18:00:00Z">
        <w:r w:rsidR="002E4CEC" w:rsidRPr="00D77A50">
          <w:rPr>
            <w:color w:val="BFBFBF" w:themeColor="background1" w:themeShade="BF"/>
            <w:sz w:val="16"/>
            <w:szCs w:val="16"/>
            <w:rPrChange w:id="1314" w:author="Kaplan, Isaac" w:date="2017-03-24T08:40:00Z">
              <w:rPr/>
            </w:rPrChange>
          </w:rPr>
          <w:t>&lt;</w:t>
        </w:r>
      </w:ins>
      <w:r w:rsidRPr="00D77A50">
        <w:rPr>
          <w:color w:val="BFBFBF" w:themeColor="background1" w:themeShade="BF"/>
          <w:sz w:val="16"/>
          <w:szCs w:val="16"/>
          <w:rPrChange w:id="1315" w:author="Kaplan, Isaac" w:date="2017-03-24T08:40:00Z">
            <w:rPr/>
          </w:rPrChange>
        </w:rPr>
        <w:t xml:space="preserve">1% </w:t>
      </w:r>
      <w:commentRangeEnd w:id="1310"/>
      <w:r w:rsidR="00DC1BEA" w:rsidRPr="00D77A50">
        <w:rPr>
          <w:rStyle w:val="CommentReference"/>
          <w:color w:val="BFBFBF" w:themeColor="background1" w:themeShade="BF"/>
          <w:rPrChange w:id="1316" w:author="Kaplan, Isaac" w:date="2017-03-24T08:40:00Z">
            <w:rPr>
              <w:rStyle w:val="CommentReference"/>
            </w:rPr>
          </w:rPrChange>
        </w:rPr>
        <w:commentReference w:id="1310"/>
      </w:r>
      <w:r w:rsidRPr="00D77A50">
        <w:rPr>
          <w:color w:val="BFBFBF" w:themeColor="background1" w:themeShade="BF"/>
          <w:sz w:val="16"/>
          <w:szCs w:val="16"/>
          <w:rPrChange w:id="1317" w:author="Kaplan, Isaac" w:date="2017-03-24T08:40:00Z">
            <w:rPr/>
          </w:rPrChange>
        </w:rPr>
        <w:t>of total Columbia River smolt production).</w:t>
      </w:r>
      <w:ins w:id="1318" w:author="Client Services" w:date="2017-03-05T18:02:00Z">
        <w:r w:rsidR="00EC5CA6" w:rsidRPr="00D77A50">
          <w:rPr>
            <w:color w:val="BFBFBF" w:themeColor="background1" w:themeShade="BF"/>
            <w:sz w:val="16"/>
            <w:szCs w:val="16"/>
            <w:rPrChange w:id="1319" w:author="Kaplan, Isaac" w:date="2017-03-24T08:40:00Z">
              <w:rPr/>
            </w:rPrChange>
          </w:rPr>
          <w:t xml:space="preserve">  </w:t>
        </w:r>
      </w:ins>
    </w:p>
    <w:p w14:paraId="200BD8FE" w14:textId="6DFC5E0D" w:rsidR="0090163E" w:rsidRPr="00D77A50" w:rsidDel="0090163E" w:rsidRDefault="0090163E">
      <w:pPr>
        <w:rPr>
          <w:del w:id="1320" w:author="Kaplan, Isaac [2]" w:date="2017-03-11T09:57:00Z"/>
          <w:bCs/>
          <w:color w:val="BFBFBF" w:themeColor="background1" w:themeShade="BF"/>
          <w:sz w:val="16"/>
          <w:szCs w:val="16"/>
          <w:rPrChange w:id="1321" w:author="Kaplan, Isaac" w:date="2017-03-24T08:40:00Z">
            <w:rPr>
              <w:del w:id="1322" w:author="Kaplan, Isaac [2]" w:date="2017-03-11T09:57:00Z"/>
              <w:bCs/>
            </w:rPr>
          </w:rPrChange>
        </w:rPr>
      </w:pPr>
    </w:p>
    <w:p w14:paraId="05B0FDF4" w14:textId="77777777" w:rsidR="0090163E" w:rsidRPr="00D77A50" w:rsidRDefault="0090163E" w:rsidP="001B6CF8">
      <w:pPr>
        <w:rPr>
          <w:ins w:id="1323" w:author="Kaplan, Isaac [2]" w:date="2017-03-11T09:57:00Z"/>
          <w:color w:val="BFBFBF" w:themeColor="background1" w:themeShade="BF"/>
          <w:sz w:val="16"/>
          <w:szCs w:val="16"/>
          <w:rPrChange w:id="1324" w:author="Kaplan, Isaac" w:date="2017-03-24T08:40:00Z">
            <w:rPr>
              <w:ins w:id="1325" w:author="Kaplan, Isaac [2]" w:date="2017-03-11T09:57:00Z"/>
            </w:rPr>
          </w:rPrChange>
        </w:rPr>
      </w:pPr>
    </w:p>
    <w:p w14:paraId="323CF886" w14:textId="21189D88" w:rsidR="001A7F9C" w:rsidRPr="00D77A50" w:rsidDel="007078E9" w:rsidRDefault="00DA5853">
      <w:pPr>
        <w:pStyle w:val="Heading1"/>
        <w:ind w:firstLine="720"/>
        <w:rPr>
          <w:del w:id="1326" w:author="Client Services" w:date="2017-03-06T00:24:00Z"/>
          <w:rFonts w:eastAsiaTheme="minorHAnsi" w:cstheme="minorBidi"/>
          <w:bCs/>
          <w:color w:val="BFBFBF" w:themeColor="background1" w:themeShade="BF"/>
          <w:sz w:val="16"/>
          <w:szCs w:val="16"/>
          <w:rPrChange w:id="1327" w:author="Kaplan, Isaac" w:date="2017-03-24T08:40:00Z">
            <w:rPr>
              <w:del w:id="1328" w:author="Client Services" w:date="2017-03-06T00:24:00Z"/>
              <w:rFonts w:eastAsiaTheme="minorHAnsi" w:cstheme="minorBidi"/>
              <w:bCs/>
              <w:color w:val="auto"/>
              <w:sz w:val="24"/>
              <w:szCs w:val="22"/>
            </w:rPr>
          </w:rPrChange>
        </w:rPr>
        <w:pPrChange w:id="1329" w:author="Kaplan, Isaac [2]" w:date="2017-03-11T09:54:00Z">
          <w:pPr>
            <w:pStyle w:val="Heading1"/>
          </w:pPr>
        </w:pPrChange>
      </w:pPr>
      <w:ins w:id="1330" w:author="Kaplan, Isaac [2]" w:date="2017-03-11T09:51:00Z">
        <w:r w:rsidRPr="00D77A50">
          <w:rPr>
            <w:bCs/>
            <w:color w:val="BFBFBF" w:themeColor="background1" w:themeShade="BF"/>
            <w:sz w:val="16"/>
            <w:szCs w:val="16"/>
            <w:highlight w:val="cyan"/>
            <w:rPrChange w:id="1331" w:author="Kaplan, Isaac" w:date="2017-03-24T08:40:00Z">
              <w:rPr>
                <w:bCs/>
              </w:rPr>
            </w:rPrChange>
          </w:rPr>
          <w:t>Considering uncertainty i</w:t>
        </w:r>
        <w:r w:rsidR="0090163E" w:rsidRPr="00D77A50">
          <w:rPr>
            <w:bCs/>
            <w:color w:val="BFBFBF" w:themeColor="background1" w:themeShade="BF"/>
            <w:sz w:val="16"/>
            <w:szCs w:val="16"/>
            <w:highlight w:val="cyan"/>
            <w:rPrChange w:id="1332" w:author="Kaplan, Isaac" w:date="2017-03-24T08:40:00Z">
              <w:rPr>
                <w:bCs/>
              </w:rPr>
            </w:rPrChange>
          </w:rPr>
          <w:t>n four</w:t>
        </w:r>
        <w:r w:rsidR="007078E9" w:rsidRPr="00D77A50">
          <w:rPr>
            <w:bCs/>
            <w:color w:val="BFBFBF" w:themeColor="background1" w:themeShade="BF"/>
            <w:sz w:val="16"/>
            <w:szCs w:val="16"/>
            <w:highlight w:val="cyan"/>
            <w:rPrChange w:id="1333" w:author="Kaplan, Isaac" w:date="2017-03-24T08:40:00Z">
              <w:rPr>
                <w:bCs/>
              </w:rPr>
            </w:rPrChange>
          </w:rPr>
          <w:t xml:space="preserve"> key parameters</w:t>
        </w:r>
      </w:ins>
      <w:ins w:id="1334" w:author="Kaplan, Isaac [2]" w:date="2017-03-11T09:57:00Z">
        <w:r w:rsidR="0090163E" w:rsidRPr="00D77A50">
          <w:rPr>
            <w:bCs/>
            <w:color w:val="BFBFBF" w:themeColor="background1" w:themeShade="BF"/>
            <w:sz w:val="16"/>
            <w:szCs w:val="16"/>
            <w:highlight w:val="cyan"/>
            <w:rPrChange w:id="1335" w:author="Kaplan, Isaac" w:date="2017-03-24T08:40:00Z">
              <w:rPr>
                <w:bCs/>
              </w:rPr>
            </w:rPrChange>
          </w:rPr>
          <w:t xml:space="preserve"> related to predator abundance, diets, </w:t>
        </w:r>
      </w:ins>
      <w:ins w:id="1336" w:author="Kaplan, Isaac [2]" w:date="2017-03-11T09:58:00Z">
        <w:r w:rsidR="0090163E" w:rsidRPr="00D77A50">
          <w:rPr>
            <w:bCs/>
            <w:color w:val="BFBFBF" w:themeColor="background1" w:themeShade="BF"/>
            <w:sz w:val="16"/>
            <w:szCs w:val="16"/>
            <w:highlight w:val="cyan"/>
            <w:rPrChange w:id="1337" w:author="Kaplan, Isaac" w:date="2017-03-24T08:40:00Z">
              <w:rPr>
                <w:bCs/>
              </w:rPr>
            </w:rPrChange>
          </w:rPr>
          <w:t xml:space="preserve">and </w:t>
        </w:r>
      </w:ins>
      <w:ins w:id="1338" w:author="Kaplan, Isaac [2]" w:date="2017-03-11T09:57:00Z">
        <w:r w:rsidR="0090163E" w:rsidRPr="00D77A50">
          <w:rPr>
            <w:bCs/>
            <w:color w:val="BFBFBF" w:themeColor="background1" w:themeShade="BF"/>
            <w:sz w:val="16"/>
            <w:szCs w:val="16"/>
            <w:highlight w:val="cyan"/>
            <w:rPrChange w:id="1339" w:author="Kaplan, Isaac" w:date="2017-03-24T08:40:00Z">
              <w:rPr>
                <w:bCs/>
              </w:rPr>
            </w:rPrChange>
          </w:rPr>
          <w:t>bioenergetic</w:t>
        </w:r>
        <w:r w:rsidR="0090163E" w:rsidRPr="00D77A50">
          <w:rPr>
            <w:bCs/>
            <w:color w:val="BFBFBF" w:themeColor="background1" w:themeShade="BF"/>
            <w:sz w:val="16"/>
            <w:szCs w:val="16"/>
            <w:rPrChange w:id="1340" w:author="Kaplan, Isaac" w:date="2017-03-24T08:40:00Z">
              <w:rPr>
                <w:bCs/>
              </w:rPr>
            </w:rPrChange>
          </w:rPr>
          <w:t xml:space="preserve">s </w:t>
        </w:r>
        <w:r w:rsidR="0090163E" w:rsidRPr="00D77A50">
          <w:rPr>
            <w:bCs/>
            <w:color w:val="BFBFBF" w:themeColor="background1" w:themeShade="BF"/>
            <w:sz w:val="16"/>
            <w:szCs w:val="16"/>
            <w:highlight w:val="yellow"/>
            <w:rPrChange w:id="1341" w:author="Kaplan, Isaac" w:date="2017-03-24T08:40:00Z">
              <w:rPr>
                <w:bCs/>
              </w:rPr>
            </w:rPrChange>
          </w:rPr>
          <w:t>(any others</w:t>
        </w:r>
      </w:ins>
      <w:ins w:id="1342" w:author="Kaplan, Isaac [2]" w:date="2017-03-11T09:59:00Z">
        <w:r w:rsidR="0090163E" w:rsidRPr="00D77A50">
          <w:rPr>
            <w:bCs/>
            <w:color w:val="BFBFBF" w:themeColor="background1" w:themeShade="BF"/>
            <w:sz w:val="16"/>
            <w:szCs w:val="16"/>
            <w:highlight w:val="yellow"/>
            <w:rPrChange w:id="1343" w:author="Kaplan, Isaac" w:date="2017-03-24T08:40:00Z">
              <w:rPr>
                <w:bCs/>
                <w:highlight w:val="yellow"/>
              </w:rPr>
            </w:rPrChange>
          </w:rPr>
          <w:t xml:space="preserve"> for biomass specifically</w:t>
        </w:r>
      </w:ins>
      <w:ins w:id="1344" w:author="Kaplan, Isaac [2]" w:date="2017-03-11T09:57:00Z">
        <w:r w:rsidR="0090163E" w:rsidRPr="00D77A50">
          <w:rPr>
            <w:bCs/>
            <w:color w:val="BFBFBF" w:themeColor="background1" w:themeShade="BF"/>
            <w:sz w:val="16"/>
            <w:szCs w:val="16"/>
            <w:highlight w:val="yellow"/>
            <w:rPrChange w:id="1345" w:author="Kaplan, Isaac" w:date="2017-03-24T08:40:00Z">
              <w:rPr>
                <w:bCs/>
              </w:rPr>
            </w:rPrChange>
          </w:rPr>
          <w:t>?</w:t>
        </w:r>
      </w:ins>
      <w:ins w:id="1346" w:author="Kaplan, Isaac [2]" w:date="2017-03-11T09:58:00Z">
        <w:r w:rsidR="0090163E" w:rsidRPr="00D77A50">
          <w:rPr>
            <w:bCs/>
            <w:color w:val="BFBFBF" w:themeColor="background1" w:themeShade="BF"/>
            <w:sz w:val="16"/>
            <w:szCs w:val="16"/>
            <w:highlight w:val="yellow"/>
            <w:rPrChange w:id="1347" w:author="Kaplan, Isaac" w:date="2017-03-24T08:40:00Z">
              <w:rPr>
                <w:bCs/>
                <w:highlight w:val="yellow"/>
              </w:rPr>
            </w:rPrChange>
          </w:rPr>
          <w:t xml:space="preserve"> Also need to add uncertainty methods below?</w:t>
        </w:r>
      </w:ins>
      <w:ins w:id="1348" w:author="Kaplan, Isaac [2]" w:date="2017-03-11T09:57:00Z">
        <w:r w:rsidR="0090163E" w:rsidRPr="00D77A50">
          <w:rPr>
            <w:bCs/>
            <w:color w:val="BFBFBF" w:themeColor="background1" w:themeShade="BF"/>
            <w:sz w:val="16"/>
            <w:szCs w:val="16"/>
            <w:highlight w:val="yellow"/>
            <w:rPrChange w:id="1349" w:author="Kaplan, Isaac" w:date="2017-03-24T08:40:00Z">
              <w:rPr>
                <w:bCs/>
              </w:rPr>
            </w:rPrChange>
          </w:rPr>
          <w:t>)</w:t>
        </w:r>
      </w:ins>
      <w:ins w:id="1350" w:author="Kaplan, Isaac" w:date="2017-03-20T13:24:00Z">
        <w:r w:rsidR="00BD3BDB" w:rsidRPr="00D77A50">
          <w:rPr>
            <w:bCs/>
            <w:color w:val="BFBFBF" w:themeColor="background1" w:themeShade="BF"/>
            <w:sz w:val="16"/>
            <w:szCs w:val="16"/>
            <w:rPrChange w:id="1351" w:author="Kaplan, Isaac" w:date="2017-03-24T08:40:00Z">
              <w:rPr>
                <w:bCs/>
              </w:rPr>
            </w:rPrChange>
          </w:rPr>
          <w:t xml:space="preserve"> </w:t>
        </w:r>
        <w:r w:rsidR="00BD3BDB" w:rsidRPr="00D77A50">
          <w:rPr>
            <w:bCs/>
            <w:color w:val="BFBFBF" w:themeColor="background1" w:themeShade="BF"/>
            <w:sz w:val="16"/>
            <w:szCs w:val="16"/>
            <w:highlight w:val="cyan"/>
            <w:rPrChange w:id="1352" w:author="Kaplan, Isaac" w:date="2017-03-24T08:40:00Z">
              <w:rPr>
                <w:bCs/>
              </w:rPr>
            </w:rPrChange>
          </w:rPr>
          <w:t>does not qualitatively change the trends and relative impacts of the predators described above</w:t>
        </w:r>
      </w:ins>
      <w:ins w:id="1353" w:author="Kaplan, Isaac [2]" w:date="2017-03-11T09:51:00Z">
        <w:del w:id="1354" w:author="Kaplan, Isaac" w:date="2017-03-20T13:24:00Z">
          <w:r w:rsidR="007078E9" w:rsidRPr="00D77A50" w:rsidDel="00BD3BDB">
            <w:rPr>
              <w:bCs/>
              <w:color w:val="BFBFBF" w:themeColor="background1" w:themeShade="BF"/>
              <w:sz w:val="16"/>
              <w:szCs w:val="16"/>
              <w:highlight w:val="cyan"/>
              <w:rPrChange w:id="1355" w:author="Kaplan, Isaac" w:date="2017-03-24T08:40:00Z">
                <w:rPr>
                  <w:bCs/>
                </w:rPr>
              </w:rPrChange>
            </w:rPr>
            <w:delText>,</w:delText>
          </w:r>
        </w:del>
        <w:r w:rsidR="007078E9" w:rsidRPr="00D77A50">
          <w:rPr>
            <w:bCs/>
            <w:color w:val="BFBFBF" w:themeColor="background1" w:themeShade="BF"/>
            <w:sz w:val="16"/>
            <w:szCs w:val="16"/>
            <w:rPrChange w:id="1356" w:author="Kaplan, Isaac" w:date="2017-03-24T08:40:00Z">
              <w:rPr>
                <w:bCs/>
              </w:rPr>
            </w:rPrChange>
          </w:rPr>
          <w:t xml:space="preserve"> </w:t>
        </w:r>
        <w:del w:id="1357" w:author="Kaplan, Isaac" w:date="2017-03-20T13:23:00Z">
          <w:r w:rsidR="007078E9" w:rsidRPr="00D77A50" w:rsidDel="00AF7D67">
            <w:rPr>
              <w:bCs/>
              <w:color w:val="BFBFBF" w:themeColor="background1" w:themeShade="BF"/>
              <w:sz w:val="16"/>
              <w:szCs w:val="16"/>
              <w:highlight w:val="cyan"/>
              <w:rPrChange w:id="1358" w:author="Kaplan, Isaac" w:date="2017-03-24T08:40:00Z">
                <w:rPr>
                  <w:bCs/>
                </w:rPr>
              </w:rPrChange>
            </w:rPr>
            <w:delText xml:space="preserve">the </w:delText>
          </w:r>
        </w:del>
      </w:ins>
      <w:ins w:id="1359" w:author="Kaplan, Isaac" w:date="2017-03-20T13:23:00Z">
        <w:r w:rsidR="00AF7D67" w:rsidRPr="00D77A50">
          <w:rPr>
            <w:bCs/>
            <w:color w:val="BFBFBF" w:themeColor="background1" w:themeShade="BF"/>
            <w:sz w:val="16"/>
            <w:szCs w:val="16"/>
            <w:highlight w:val="cyan"/>
            <w:rPrChange w:id="1360" w:author="Kaplan, Isaac" w:date="2017-03-24T08:40:00Z">
              <w:rPr>
                <w:bCs/>
              </w:rPr>
            </w:rPrChange>
          </w:rPr>
          <w:t>. Given uncertainty in these parameters, t</w:t>
        </w:r>
        <w:r w:rsidR="00AF7D67" w:rsidRPr="00D77A50">
          <w:rPr>
            <w:bCs/>
            <w:color w:val="BFBFBF" w:themeColor="background1" w:themeShade="BF"/>
            <w:sz w:val="16"/>
            <w:szCs w:val="16"/>
            <w:rPrChange w:id="1361" w:author="Kaplan, Isaac" w:date="2017-03-24T08:40:00Z">
              <w:rPr>
                <w:bCs/>
              </w:rPr>
            </w:rPrChange>
          </w:rPr>
          <w:t xml:space="preserve">he </w:t>
        </w:r>
      </w:ins>
      <w:ins w:id="1362" w:author="Kaplan, Isaac [2]" w:date="2017-03-11T09:51:00Z">
        <w:r w:rsidR="007078E9" w:rsidRPr="00D77A50">
          <w:rPr>
            <w:bCs/>
            <w:color w:val="BFBFBF" w:themeColor="background1" w:themeShade="BF"/>
            <w:sz w:val="16"/>
            <w:szCs w:val="16"/>
            <w:rPrChange w:id="1363" w:author="Kaplan, Isaac" w:date="2017-03-24T08:40:00Z">
              <w:rPr>
                <w:bCs/>
              </w:rPr>
            </w:rPrChange>
          </w:rPr>
          <w:t xml:space="preserve">estimated total biomass of Chinook salmon consumed varied between 24,000 and 29,800 metric tons in 2015. The total number consumed varied between 9.3 million and 58.6 million individuals; this has higher relative uncertainty than biomass because it </w:t>
        </w:r>
        <w:r w:rsidR="007078E9" w:rsidRPr="00D77A50">
          <w:rPr>
            <w:bCs/>
            <w:color w:val="BFBFBF" w:themeColor="background1" w:themeShade="BF"/>
            <w:sz w:val="16"/>
            <w:szCs w:val="16"/>
            <w:rPrChange w:id="1364" w:author="Kaplan, Isaac" w:date="2017-03-24T08:40:00Z">
              <w:rPr>
                <w:bCs/>
              </w:rPr>
            </w:rPrChange>
          </w:rPr>
          <w:lastRenderedPageBreak/>
          <w:t xml:space="preserve">additionally incorporates uncertainty </w:t>
        </w:r>
        <w:r w:rsidR="0090163E" w:rsidRPr="00D77A50">
          <w:rPr>
            <w:bCs/>
            <w:color w:val="BFBFBF" w:themeColor="background1" w:themeShade="BF"/>
            <w:sz w:val="16"/>
            <w:szCs w:val="16"/>
            <w:highlight w:val="yellow"/>
            <w:rPrChange w:id="1365" w:author="Kaplan, Isaac" w:date="2017-03-24T08:40:00Z">
              <w:rPr>
                <w:bCs/>
                <w:highlight w:val="yellow"/>
              </w:rPr>
            </w:rPrChange>
          </w:rPr>
          <w:t>in smolt size</w:t>
        </w:r>
        <w:r w:rsidR="007078E9" w:rsidRPr="00D77A50">
          <w:rPr>
            <w:bCs/>
            <w:color w:val="BFBFBF" w:themeColor="background1" w:themeShade="BF"/>
            <w:sz w:val="16"/>
            <w:szCs w:val="16"/>
            <w:highlight w:val="yellow"/>
            <w:rPrChange w:id="1366" w:author="Kaplan, Isaac" w:date="2017-03-24T08:40:00Z">
              <w:rPr>
                <w:bCs/>
                <w:highlight w:val="yellow"/>
              </w:rPr>
            </w:rPrChange>
          </w:rPr>
          <w:t xml:space="preserve"> and </w:t>
        </w:r>
      </w:ins>
      <w:ins w:id="1367" w:author="Kaplan, Isaac [2]" w:date="2017-03-11T09:59:00Z">
        <w:r w:rsidR="0090163E" w:rsidRPr="00D77A50">
          <w:rPr>
            <w:bCs/>
            <w:color w:val="BFBFBF" w:themeColor="background1" w:themeShade="BF"/>
            <w:sz w:val="16"/>
            <w:szCs w:val="16"/>
            <w:highlight w:val="yellow"/>
            <w:rPrChange w:id="1368" w:author="Kaplan, Isaac" w:date="2017-03-24T08:40:00Z">
              <w:rPr>
                <w:bCs/>
                <w:highlight w:val="yellow"/>
              </w:rPr>
            </w:rPrChange>
          </w:rPr>
          <w:t>X</w:t>
        </w:r>
      </w:ins>
      <w:ins w:id="1369" w:author="Kaplan, Isaac [2]" w:date="2017-03-11T09:51:00Z">
        <w:r w:rsidR="007078E9" w:rsidRPr="00D77A50">
          <w:rPr>
            <w:bCs/>
            <w:color w:val="BFBFBF" w:themeColor="background1" w:themeShade="BF"/>
            <w:sz w:val="16"/>
            <w:szCs w:val="16"/>
            <w:highlight w:val="yellow"/>
            <w:rPrChange w:id="1370" w:author="Kaplan, Isaac" w:date="2017-03-24T08:40:00Z">
              <w:rPr>
                <w:bCs/>
                <w:highlight w:val="yellow"/>
              </w:rPr>
            </w:rPrChange>
          </w:rPr>
          <w:t>Y</w:t>
        </w:r>
      </w:ins>
      <w:ins w:id="1371" w:author="Kaplan, Isaac [2]" w:date="2017-03-11T09:59:00Z">
        <w:r w:rsidR="0090163E" w:rsidRPr="00D77A50">
          <w:rPr>
            <w:bCs/>
            <w:color w:val="BFBFBF" w:themeColor="background1" w:themeShade="BF"/>
            <w:sz w:val="16"/>
            <w:szCs w:val="16"/>
            <w:highlight w:val="yellow"/>
            <w:rPrChange w:id="1372" w:author="Kaplan, Isaac" w:date="2017-03-24T08:40:00Z">
              <w:rPr>
                <w:bCs/>
                <w:highlight w:val="yellow"/>
              </w:rPr>
            </w:rPrChange>
          </w:rPr>
          <w:t>Z</w:t>
        </w:r>
      </w:ins>
      <w:ins w:id="1373" w:author="Kaplan, Isaac [2]" w:date="2017-03-11T09:51:00Z">
        <w:r w:rsidR="003A51E0" w:rsidRPr="00D77A50">
          <w:rPr>
            <w:bCs/>
            <w:color w:val="BFBFBF" w:themeColor="background1" w:themeShade="BF"/>
            <w:sz w:val="16"/>
            <w:szCs w:val="16"/>
            <w:highlight w:val="yellow"/>
            <w:rPrChange w:id="1374" w:author="Kaplan, Isaac" w:date="2017-03-24T08:40:00Z">
              <w:rPr>
                <w:bCs/>
                <w:highlight w:val="yellow"/>
              </w:rPr>
            </w:rPrChange>
          </w:rPr>
          <w:t xml:space="preserve"> parameter</w:t>
        </w:r>
        <w:r w:rsidR="007078E9" w:rsidRPr="00D77A50">
          <w:rPr>
            <w:bCs/>
            <w:color w:val="BFBFBF" w:themeColor="background1" w:themeShade="BF"/>
            <w:sz w:val="16"/>
            <w:szCs w:val="16"/>
            <w:rPrChange w:id="1375" w:author="Kaplan, Isaac" w:date="2017-03-24T08:40:00Z">
              <w:rPr>
                <w:bCs/>
              </w:rPr>
            </w:rPrChange>
          </w:rPr>
          <w:t xml:space="preserve">.  In 2015, approximately half of the uncertainty in the estimated total biomass of Chinook salmon consumed can be attributed to killer whales (17,500 to 20,800 metric tons, </w:t>
        </w:r>
        <w:r w:rsidR="007078E9" w:rsidRPr="00D77A50">
          <w:rPr>
            <w:bCs/>
            <w:color w:val="BFBFBF" w:themeColor="background1" w:themeShade="BF"/>
            <w:sz w:val="16"/>
            <w:szCs w:val="16"/>
            <w:rPrChange w:id="1376" w:author="Kaplan, Isaac" w:date="2017-03-24T08:40:00Z">
              <w:rPr>
                <w:bCs/>
              </w:rPr>
            </w:rPrChange>
          </w:rPr>
          <w:fldChar w:fldCharType="begin"/>
        </w:r>
        <w:r w:rsidR="007078E9" w:rsidRPr="00D77A50">
          <w:rPr>
            <w:bCs/>
            <w:color w:val="BFBFBF" w:themeColor="background1" w:themeShade="BF"/>
            <w:sz w:val="16"/>
            <w:szCs w:val="16"/>
            <w:rPrChange w:id="1377" w:author="Kaplan, Isaac" w:date="2017-03-24T08:40:00Z">
              <w:rPr>
                <w:bCs/>
              </w:rPr>
            </w:rPrChange>
          </w:rPr>
          <w:instrText xml:space="preserve"> REF _Ref476514147 \h </w:instrText>
        </w:r>
      </w:ins>
      <w:r w:rsidR="00D77A50" w:rsidRPr="00D77A50">
        <w:rPr>
          <w:bCs/>
          <w:color w:val="BFBFBF" w:themeColor="background1" w:themeShade="BF"/>
          <w:sz w:val="16"/>
          <w:szCs w:val="16"/>
          <w:rPrChange w:id="1378" w:author="Kaplan, Isaac" w:date="2017-03-24T08:40:00Z">
            <w:rPr>
              <w:bCs/>
              <w:sz w:val="16"/>
              <w:szCs w:val="16"/>
            </w:rPr>
          </w:rPrChange>
        </w:rPr>
        <w:instrText xml:space="preserve"> \* MERGEFORMAT </w:instrText>
      </w:r>
      <w:r w:rsidR="007078E9" w:rsidRPr="00D77A50">
        <w:rPr>
          <w:bCs/>
          <w:color w:val="BFBFBF" w:themeColor="background1" w:themeShade="BF"/>
          <w:sz w:val="16"/>
          <w:szCs w:val="16"/>
          <w:rPrChange w:id="1379" w:author="Kaplan, Isaac" w:date="2017-03-24T08:40:00Z">
            <w:rPr>
              <w:bCs/>
              <w:color w:val="BFBFBF" w:themeColor="background1" w:themeShade="BF"/>
              <w:sz w:val="16"/>
              <w:szCs w:val="16"/>
            </w:rPr>
          </w:rPrChange>
        </w:rPr>
      </w:r>
      <w:ins w:id="1380" w:author="Kaplan, Isaac [2]" w:date="2017-03-11T09:51:00Z">
        <w:r w:rsidR="007078E9" w:rsidRPr="00D77A50">
          <w:rPr>
            <w:bCs/>
            <w:color w:val="BFBFBF" w:themeColor="background1" w:themeShade="BF"/>
            <w:sz w:val="16"/>
            <w:szCs w:val="16"/>
            <w:rPrChange w:id="1381" w:author="Kaplan, Isaac" w:date="2017-03-24T08:40:00Z">
              <w:rPr>
                <w:bCs/>
              </w:rPr>
            </w:rPrChange>
          </w:rPr>
          <w:fldChar w:fldCharType="separate"/>
        </w:r>
        <w:r w:rsidR="007078E9" w:rsidRPr="00D77A50">
          <w:rPr>
            <w:color w:val="BFBFBF" w:themeColor="background1" w:themeShade="BF"/>
            <w:sz w:val="16"/>
            <w:szCs w:val="16"/>
            <w:rPrChange w:id="1382" w:author="Kaplan, Isaac" w:date="2017-03-24T08:40:00Z">
              <w:rPr/>
            </w:rPrChange>
          </w:rPr>
          <w:t xml:space="preserve">Figure </w:t>
        </w:r>
        <w:r w:rsidR="007078E9" w:rsidRPr="00D77A50">
          <w:rPr>
            <w:noProof/>
            <w:color w:val="BFBFBF" w:themeColor="background1" w:themeShade="BF"/>
            <w:sz w:val="16"/>
            <w:szCs w:val="16"/>
            <w:rPrChange w:id="1383" w:author="Kaplan, Isaac" w:date="2017-03-24T08:40:00Z">
              <w:rPr>
                <w:noProof/>
              </w:rPr>
            </w:rPrChange>
          </w:rPr>
          <w:t>6</w:t>
        </w:r>
        <w:r w:rsidR="007078E9" w:rsidRPr="00D77A50">
          <w:rPr>
            <w:bCs/>
            <w:color w:val="BFBFBF" w:themeColor="background1" w:themeShade="BF"/>
            <w:sz w:val="16"/>
            <w:szCs w:val="16"/>
            <w:rPrChange w:id="1384" w:author="Kaplan, Isaac" w:date="2017-03-24T08:40:00Z">
              <w:rPr>
                <w:bCs/>
              </w:rPr>
            </w:rPrChange>
          </w:rPr>
          <w:fldChar w:fldCharType="end"/>
        </w:r>
        <w:r w:rsidR="007078E9" w:rsidRPr="00D77A50">
          <w:rPr>
            <w:bCs/>
            <w:color w:val="BFBFBF" w:themeColor="background1" w:themeShade="BF"/>
            <w:sz w:val="16"/>
            <w:szCs w:val="16"/>
            <w:rPrChange w:id="1385" w:author="Kaplan, Isaac" w:date="2017-03-24T08:40:00Z">
              <w:rPr>
                <w:bCs/>
              </w:rPr>
            </w:rPrChange>
          </w:rPr>
          <w:t xml:space="preserve">a), while almost all of the uncertainty in the total number of Chinook salmon consumed can be attributed to harbor seals (6.2 to 51.5 million individuals, </w:t>
        </w:r>
        <w:r w:rsidR="007078E9" w:rsidRPr="00D77A50">
          <w:rPr>
            <w:bCs/>
            <w:color w:val="BFBFBF" w:themeColor="background1" w:themeShade="BF"/>
            <w:sz w:val="16"/>
            <w:szCs w:val="16"/>
            <w:rPrChange w:id="1386" w:author="Kaplan, Isaac" w:date="2017-03-24T08:40:00Z">
              <w:rPr>
                <w:bCs/>
              </w:rPr>
            </w:rPrChange>
          </w:rPr>
          <w:fldChar w:fldCharType="begin"/>
        </w:r>
        <w:r w:rsidR="007078E9" w:rsidRPr="00D77A50">
          <w:rPr>
            <w:bCs/>
            <w:color w:val="BFBFBF" w:themeColor="background1" w:themeShade="BF"/>
            <w:sz w:val="16"/>
            <w:szCs w:val="16"/>
            <w:rPrChange w:id="1387" w:author="Kaplan, Isaac" w:date="2017-03-24T08:40:00Z">
              <w:rPr>
                <w:bCs/>
              </w:rPr>
            </w:rPrChange>
          </w:rPr>
          <w:instrText xml:space="preserve"> REF _Ref476514147 \h </w:instrText>
        </w:r>
      </w:ins>
      <w:r w:rsidR="00D77A50" w:rsidRPr="00D77A50">
        <w:rPr>
          <w:bCs/>
          <w:color w:val="BFBFBF" w:themeColor="background1" w:themeShade="BF"/>
          <w:sz w:val="16"/>
          <w:szCs w:val="16"/>
          <w:rPrChange w:id="1388" w:author="Kaplan, Isaac" w:date="2017-03-24T08:40:00Z">
            <w:rPr>
              <w:bCs/>
              <w:sz w:val="16"/>
              <w:szCs w:val="16"/>
            </w:rPr>
          </w:rPrChange>
        </w:rPr>
        <w:instrText xml:space="preserve"> \* MERGEFORMAT </w:instrText>
      </w:r>
      <w:r w:rsidR="007078E9" w:rsidRPr="00D77A50">
        <w:rPr>
          <w:bCs/>
          <w:color w:val="BFBFBF" w:themeColor="background1" w:themeShade="BF"/>
          <w:sz w:val="16"/>
          <w:szCs w:val="16"/>
          <w:rPrChange w:id="1389" w:author="Kaplan, Isaac" w:date="2017-03-24T08:40:00Z">
            <w:rPr>
              <w:bCs/>
              <w:color w:val="BFBFBF" w:themeColor="background1" w:themeShade="BF"/>
              <w:sz w:val="16"/>
              <w:szCs w:val="16"/>
            </w:rPr>
          </w:rPrChange>
        </w:rPr>
      </w:r>
      <w:ins w:id="1390" w:author="Kaplan, Isaac [2]" w:date="2017-03-11T09:51:00Z">
        <w:r w:rsidR="007078E9" w:rsidRPr="00D77A50">
          <w:rPr>
            <w:bCs/>
            <w:color w:val="BFBFBF" w:themeColor="background1" w:themeShade="BF"/>
            <w:sz w:val="16"/>
            <w:szCs w:val="16"/>
            <w:rPrChange w:id="1391" w:author="Kaplan, Isaac" w:date="2017-03-24T08:40:00Z">
              <w:rPr>
                <w:bCs/>
              </w:rPr>
            </w:rPrChange>
          </w:rPr>
          <w:fldChar w:fldCharType="separate"/>
        </w:r>
        <w:r w:rsidR="007078E9" w:rsidRPr="00D77A50">
          <w:rPr>
            <w:color w:val="BFBFBF" w:themeColor="background1" w:themeShade="BF"/>
            <w:sz w:val="16"/>
            <w:szCs w:val="16"/>
            <w:rPrChange w:id="1392" w:author="Kaplan, Isaac" w:date="2017-03-24T08:40:00Z">
              <w:rPr/>
            </w:rPrChange>
          </w:rPr>
          <w:t xml:space="preserve">Figure </w:t>
        </w:r>
        <w:r w:rsidR="007078E9" w:rsidRPr="00D77A50">
          <w:rPr>
            <w:noProof/>
            <w:color w:val="BFBFBF" w:themeColor="background1" w:themeShade="BF"/>
            <w:sz w:val="16"/>
            <w:szCs w:val="16"/>
            <w:rPrChange w:id="1393" w:author="Kaplan, Isaac" w:date="2017-03-24T08:40:00Z">
              <w:rPr>
                <w:noProof/>
              </w:rPr>
            </w:rPrChange>
          </w:rPr>
          <w:t>6</w:t>
        </w:r>
        <w:r w:rsidR="007078E9" w:rsidRPr="00D77A50">
          <w:rPr>
            <w:bCs/>
            <w:color w:val="BFBFBF" w:themeColor="background1" w:themeShade="BF"/>
            <w:sz w:val="16"/>
            <w:szCs w:val="16"/>
            <w:rPrChange w:id="1394" w:author="Kaplan, Isaac" w:date="2017-03-24T08:40:00Z">
              <w:rPr>
                <w:bCs/>
              </w:rPr>
            </w:rPrChange>
          </w:rPr>
          <w:fldChar w:fldCharType="end"/>
        </w:r>
        <w:r w:rsidR="007078E9" w:rsidRPr="00D77A50">
          <w:rPr>
            <w:bCs/>
            <w:color w:val="BFBFBF" w:themeColor="background1" w:themeShade="BF"/>
            <w:sz w:val="16"/>
            <w:szCs w:val="16"/>
            <w:rPrChange w:id="1395" w:author="Kaplan, Isaac" w:date="2017-03-24T08:40:00Z">
              <w:rPr>
                <w:bCs/>
              </w:rPr>
            </w:rPrChange>
          </w:rPr>
          <w:t>-b).  Across areas there is a similar pattern of uncertainty related to these predators (</w:t>
        </w:r>
        <w:r w:rsidR="007078E9" w:rsidRPr="00D77A50">
          <w:rPr>
            <w:bCs/>
            <w:color w:val="BFBFBF" w:themeColor="background1" w:themeShade="BF"/>
            <w:sz w:val="16"/>
            <w:szCs w:val="16"/>
            <w:rPrChange w:id="1396" w:author="Kaplan, Isaac" w:date="2017-03-24T08:40:00Z">
              <w:rPr>
                <w:bCs/>
              </w:rPr>
            </w:rPrChange>
          </w:rPr>
          <w:fldChar w:fldCharType="begin"/>
        </w:r>
        <w:r w:rsidR="007078E9" w:rsidRPr="00D77A50">
          <w:rPr>
            <w:bCs/>
            <w:color w:val="BFBFBF" w:themeColor="background1" w:themeShade="BF"/>
            <w:sz w:val="16"/>
            <w:szCs w:val="16"/>
            <w:rPrChange w:id="1397" w:author="Kaplan, Isaac" w:date="2017-03-24T08:40:00Z">
              <w:rPr>
                <w:bCs/>
              </w:rPr>
            </w:rPrChange>
          </w:rPr>
          <w:instrText xml:space="preserve"> REF _Ref476514152 \h </w:instrText>
        </w:r>
      </w:ins>
      <w:r w:rsidR="00D77A50" w:rsidRPr="00D77A50">
        <w:rPr>
          <w:bCs/>
          <w:color w:val="BFBFBF" w:themeColor="background1" w:themeShade="BF"/>
          <w:sz w:val="16"/>
          <w:szCs w:val="16"/>
          <w:rPrChange w:id="1398" w:author="Kaplan, Isaac" w:date="2017-03-24T08:40:00Z">
            <w:rPr>
              <w:bCs/>
              <w:sz w:val="16"/>
              <w:szCs w:val="16"/>
            </w:rPr>
          </w:rPrChange>
        </w:rPr>
        <w:instrText xml:space="preserve"> \* MERGEFORMAT </w:instrText>
      </w:r>
      <w:r w:rsidR="007078E9" w:rsidRPr="00D77A50">
        <w:rPr>
          <w:bCs/>
          <w:color w:val="BFBFBF" w:themeColor="background1" w:themeShade="BF"/>
          <w:sz w:val="16"/>
          <w:szCs w:val="16"/>
          <w:rPrChange w:id="1399" w:author="Kaplan, Isaac" w:date="2017-03-24T08:40:00Z">
            <w:rPr>
              <w:bCs/>
              <w:color w:val="BFBFBF" w:themeColor="background1" w:themeShade="BF"/>
              <w:sz w:val="16"/>
              <w:szCs w:val="16"/>
            </w:rPr>
          </w:rPrChange>
        </w:rPr>
      </w:r>
      <w:ins w:id="1400" w:author="Kaplan, Isaac [2]" w:date="2017-03-11T09:51:00Z">
        <w:r w:rsidR="007078E9" w:rsidRPr="00D77A50">
          <w:rPr>
            <w:bCs/>
            <w:color w:val="BFBFBF" w:themeColor="background1" w:themeShade="BF"/>
            <w:sz w:val="16"/>
            <w:szCs w:val="16"/>
            <w:rPrChange w:id="1401" w:author="Kaplan, Isaac" w:date="2017-03-24T08:40:00Z">
              <w:rPr>
                <w:bCs/>
              </w:rPr>
            </w:rPrChange>
          </w:rPr>
          <w:fldChar w:fldCharType="separate"/>
        </w:r>
        <w:r w:rsidR="007078E9" w:rsidRPr="00D77A50">
          <w:rPr>
            <w:color w:val="BFBFBF" w:themeColor="background1" w:themeShade="BF"/>
            <w:sz w:val="16"/>
            <w:szCs w:val="16"/>
            <w:rPrChange w:id="1402" w:author="Kaplan, Isaac" w:date="2017-03-24T08:40:00Z">
              <w:rPr/>
            </w:rPrChange>
          </w:rPr>
          <w:t xml:space="preserve">Figure </w:t>
        </w:r>
        <w:r w:rsidR="007078E9" w:rsidRPr="00D77A50">
          <w:rPr>
            <w:noProof/>
            <w:color w:val="BFBFBF" w:themeColor="background1" w:themeShade="BF"/>
            <w:sz w:val="16"/>
            <w:szCs w:val="16"/>
            <w:rPrChange w:id="1403" w:author="Kaplan, Isaac" w:date="2017-03-24T08:40:00Z">
              <w:rPr>
                <w:noProof/>
              </w:rPr>
            </w:rPrChange>
          </w:rPr>
          <w:t>7</w:t>
        </w:r>
        <w:r w:rsidR="007078E9" w:rsidRPr="00D77A50">
          <w:rPr>
            <w:bCs/>
            <w:color w:val="BFBFBF" w:themeColor="background1" w:themeShade="BF"/>
            <w:sz w:val="16"/>
            <w:szCs w:val="16"/>
            <w:rPrChange w:id="1404" w:author="Kaplan, Isaac" w:date="2017-03-24T08:40:00Z">
              <w:rPr>
                <w:bCs/>
              </w:rPr>
            </w:rPrChange>
          </w:rPr>
          <w:fldChar w:fldCharType="end"/>
        </w:r>
        <w:r w:rsidR="007078E9" w:rsidRPr="00D77A50">
          <w:rPr>
            <w:bCs/>
            <w:color w:val="BFBFBF" w:themeColor="background1" w:themeShade="BF"/>
            <w:sz w:val="16"/>
            <w:szCs w:val="16"/>
            <w:rPrChange w:id="1405" w:author="Kaplan, Isaac" w:date="2017-03-24T08:40:00Z">
              <w:rPr>
                <w:bCs/>
              </w:rPr>
            </w:rPrChange>
          </w:rPr>
          <w:t xml:space="preserve">): in 2015 coastal British Columbia had the largest killer whale population among areas (261) and it also had the largest uncertainty in biomass consumed (8,600 to 10,200 metric tons; panel e), while Salish Sea had the largest harbor seal population (78,000) and largest uncertainty in the number of Chinook salmon consumed (5.5 to 44.9 million).  </w:t>
        </w:r>
      </w:ins>
    </w:p>
    <w:p w14:paraId="3619FA9E" w14:textId="77777777" w:rsidR="007078E9" w:rsidRPr="007078E9" w:rsidRDefault="007078E9">
      <w:pPr>
        <w:rPr>
          <w:ins w:id="1406" w:author="Kaplan, Isaac [2]" w:date="2017-03-11T09:51:00Z"/>
        </w:rPr>
      </w:pPr>
    </w:p>
    <w:p w14:paraId="1FE9A1A2" w14:textId="79DF9DF2" w:rsidR="0022214E" w:rsidRDefault="00EC3299" w:rsidP="00D24E8D">
      <w:pPr>
        <w:pStyle w:val="Heading1"/>
        <w:rPr>
          <w:rStyle w:val="Heading2Char"/>
          <w:rFonts w:ascii="Times New Roman" w:hAnsi="Times New Roman"/>
          <w:color w:val="000000" w:themeColor="text1"/>
          <w:sz w:val="28"/>
          <w:szCs w:val="32"/>
        </w:rPr>
      </w:pPr>
      <w:r w:rsidRPr="00D24E8D">
        <w:rPr>
          <w:rStyle w:val="Heading2Char"/>
          <w:rFonts w:ascii="Times New Roman" w:hAnsi="Times New Roman"/>
          <w:color w:val="000000" w:themeColor="text1"/>
          <w:sz w:val="28"/>
          <w:szCs w:val="32"/>
        </w:rPr>
        <w:t>Discussion</w:t>
      </w:r>
    </w:p>
    <w:p w14:paraId="35FDDCC1" w14:textId="7E34C480" w:rsidR="004151FA" w:rsidRDefault="00C60F2B" w:rsidP="00207461">
      <w:pPr>
        <w:rPr>
          <w:szCs w:val="24"/>
        </w:rPr>
      </w:pPr>
      <w:r w:rsidRPr="0083203F">
        <w:rPr>
          <w:szCs w:val="24"/>
        </w:rPr>
        <w:tab/>
        <w:t>Competition between fisheries and predators, such as marine mammals</w:t>
      </w:r>
      <w:r w:rsidR="002543C2" w:rsidRPr="0083203F">
        <w:rPr>
          <w:szCs w:val="24"/>
        </w:rPr>
        <w:t>,</w:t>
      </w:r>
      <w:r w:rsidRPr="0083203F">
        <w:rPr>
          <w:szCs w:val="24"/>
        </w:rPr>
        <w:t xml:space="preserve"> </w:t>
      </w:r>
      <w:r w:rsidR="00FB74DC" w:rsidRPr="0083203F">
        <w:rPr>
          <w:szCs w:val="24"/>
        </w:rPr>
        <w:t>has</w:t>
      </w:r>
      <w:r w:rsidR="002543C2" w:rsidRPr="0083203F">
        <w:rPr>
          <w:szCs w:val="24"/>
        </w:rPr>
        <w:t xml:space="preserve"> </w:t>
      </w:r>
      <w:r w:rsidRPr="0083203F">
        <w:rPr>
          <w:szCs w:val="24"/>
        </w:rPr>
        <w:t xml:space="preserve">been a concern </w:t>
      </w:r>
      <w:r w:rsidR="00FB74DC" w:rsidRPr="0083203F">
        <w:rPr>
          <w:szCs w:val="24"/>
        </w:rPr>
        <w:t>around the world</w:t>
      </w:r>
      <w:r w:rsidR="00B32153" w:rsidRPr="0083203F">
        <w:rPr>
          <w:szCs w:val="24"/>
        </w:rPr>
        <w:t xml:space="preserve">, particularly as recent increases in </w:t>
      </w:r>
      <w:r w:rsidR="00FB74DC" w:rsidRPr="0083203F">
        <w:rPr>
          <w:szCs w:val="24"/>
        </w:rPr>
        <w:t xml:space="preserve">predator populations </w:t>
      </w:r>
      <w:r w:rsidR="00B32153" w:rsidRPr="0083203F">
        <w:rPr>
          <w:szCs w:val="24"/>
        </w:rPr>
        <w:t xml:space="preserve">has coincided with declines in some of their fish prey </w:t>
      </w:r>
      <w:r w:rsidR="00FB74DC" w:rsidRPr="0083203F">
        <w:rPr>
          <w:szCs w:val="24"/>
        </w:rPr>
        <w:t xml:space="preserve">populations. </w:t>
      </w:r>
      <w:r w:rsidR="00207461" w:rsidRPr="0083203F">
        <w:rPr>
          <w:szCs w:val="24"/>
        </w:rPr>
        <w:t>Most</w:t>
      </w:r>
      <w:r w:rsidR="00FB74DC" w:rsidRPr="0083203F">
        <w:rPr>
          <w:szCs w:val="24"/>
        </w:rPr>
        <w:t xml:space="preserve"> studies attempting to quantify </w:t>
      </w:r>
      <w:r w:rsidR="00207461" w:rsidRPr="0083203F">
        <w:rPr>
          <w:szCs w:val="24"/>
        </w:rPr>
        <w:t>fishery</w:t>
      </w:r>
      <w:r w:rsidR="00FB74DC" w:rsidRPr="0083203F">
        <w:rPr>
          <w:szCs w:val="24"/>
        </w:rPr>
        <w:t xml:space="preserve"> losses</w:t>
      </w:r>
      <w:r w:rsidR="00207461" w:rsidRPr="0083203F">
        <w:rPr>
          <w:szCs w:val="24"/>
        </w:rPr>
        <w:t xml:space="preserve"> to predation </w:t>
      </w:r>
      <w:r w:rsidR="00FB74DC" w:rsidRPr="0083203F">
        <w:rPr>
          <w:szCs w:val="24"/>
        </w:rPr>
        <w:t xml:space="preserve">or damage </w:t>
      </w:r>
      <w:r w:rsidR="00207461" w:rsidRPr="0083203F">
        <w:rPr>
          <w:szCs w:val="24"/>
        </w:rPr>
        <w:t xml:space="preserve">to </w:t>
      </w:r>
      <w:r w:rsidR="00C66AD5" w:rsidRPr="0083203F">
        <w:rPr>
          <w:szCs w:val="24"/>
        </w:rPr>
        <w:t xml:space="preserve">fishing </w:t>
      </w:r>
      <w:r w:rsidR="00FB74DC" w:rsidRPr="0083203F">
        <w:rPr>
          <w:szCs w:val="24"/>
        </w:rPr>
        <w:t>gear</w:t>
      </w:r>
      <w:r w:rsidR="00207461" w:rsidRPr="0083203F">
        <w:rPr>
          <w:szCs w:val="24"/>
        </w:rPr>
        <w:t xml:space="preserve"> </w:t>
      </w:r>
      <w:r w:rsidR="00FB74DC" w:rsidRPr="0083203F">
        <w:rPr>
          <w:szCs w:val="24"/>
        </w:rPr>
        <w:t xml:space="preserve">caused by </w:t>
      </w:r>
      <w:r w:rsidR="00FC6A4D" w:rsidRPr="0083203F">
        <w:rPr>
          <w:szCs w:val="24"/>
        </w:rPr>
        <w:t xml:space="preserve">marine mammals have been localized </w:t>
      </w:r>
      <w:r w:rsidR="00207461" w:rsidRPr="0083203F">
        <w:rPr>
          <w:szCs w:val="24"/>
        </w:rPr>
        <w:t>to</w:t>
      </w:r>
      <w:r w:rsidR="00FC6A4D" w:rsidRPr="0083203F">
        <w:rPr>
          <w:szCs w:val="24"/>
        </w:rPr>
        <w:t xml:space="preserve"> hotspot areas of conflicts. </w:t>
      </w:r>
      <w:r w:rsidR="00207461" w:rsidRPr="0083203F">
        <w:rPr>
          <w:szCs w:val="24"/>
        </w:rPr>
        <w:t>Our</w:t>
      </w:r>
      <w:r w:rsidR="00FC6A4D" w:rsidRPr="0083203F">
        <w:rPr>
          <w:szCs w:val="24"/>
        </w:rPr>
        <w:t xml:space="preserve"> spatio-temporal model of marine mammal – Chinook salmon interactions is novel in that we </w:t>
      </w:r>
      <w:r w:rsidR="00207461" w:rsidRPr="0083203F">
        <w:rPr>
          <w:szCs w:val="24"/>
        </w:rPr>
        <w:t>quantified</w:t>
      </w:r>
      <w:r w:rsidR="00FC6A4D" w:rsidRPr="0083203F">
        <w:rPr>
          <w:szCs w:val="24"/>
        </w:rPr>
        <w:t xml:space="preserve"> consumption of a highly migratory fish species </w:t>
      </w:r>
      <w:r w:rsidR="00207461" w:rsidRPr="0083203F">
        <w:rPr>
          <w:szCs w:val="24"/>
        </w:rPr>
        <w:t xml:space="preserve">by marine mammals </w:t>
      </w:r>
      <w:r w:rsidR="00FC6A4D" w:rsidRPr="0083203F">
        <w:rPr>
          <w:szCs w:val="24"/>
        </w:rPr>
        <w:t xml:space="preserve">over a broad spatial range, and across its entire life cycle. </w:t>
      </w:r>
      <w:r w:rsidR="00207461" w:rsidRPr="0083203F">
        <w:rPr>
          <w:szCs w:val="24"/>
        </w:rPr>
        <w:t xml:space="preserve">We found that marine mammal consumption of Chinook salmon has increased dramatically over the past 50 years, and may now substantially exceed </w:t>
      </w:r>
      <w:r w:rsidR="00FB3354" w:rsidRPr="0083203F">
        <w:rPr>
          <w:szCs w:val="24"/>
        </w:rPr>
        <w:t xml:space="preserve">combined </w:t>
      </w:r>
      <w:r w:rsidR="00C66AD5" w:rsidRPr="0083203F">
        <w:rPr>
          <w:szCs w:val="24"/>
        </w:rPr>
        <w:t xml:space="preserve">harvest by </w:t>
      </w:r>
      <w:r w:rsidR="00207461" w:rsidRPr="0083203F">
        <w:rPr>
          <w:rFonts w:cs="Times New Roman"/>
          <w:szCs w:val="24"/>
        </w:rPr>
        <w:t xml:space="preserve">commercial and </w:t>
      </w:r>
      <w:r w:rsidR="00207461" w:rsidRPr="0083203F">
        <w:rPr>
          <w:szCs w:val="24"/>
        </w:rPr>
        <w:t xml:space="preserve">recreational fisheries, despite </w:t>
      </w:r>
      <w:r w:rsidR="00FB3354" w:rsidRPr="0083203F">
        <w:rPr>
          <w:szCs w:val="24"/>
        </w:rPr>
        <w:t>nuanced</w:t>
      </w:r>
      <w:r w:rsidR="00FC6A4D" w:rsidRPr="0083203F">
        <w:rPr>
          <w:szCs w:val="24"/>
        </w:rPr>
        <w:t xml:space="preserve"> differences between spatial regions (</w:t>
      </w:r>
      <w:r w:rsidR="00FC6A4D" w:rsidRPr="0083203F">
        <w:rPr>
          <w:szCs w:val="24"/>
        </w:rPr>
        <w:fldChar w:fldCharType="begin"/>
      </w:r>
      <w:r w:rsidR="00FC6A4D" w:rsidRPr="0083203F">
        <w:rPr>
          <w:szCs w:val="24"/>
        </w:rPr>
        <w:instrText xml:space="preserve"> REF _Ref469391296 \h </w:instrText>
      </w:r>
      <w:r w:rsidR="00FC6A4D" w:rsidRPr="0083203F">
        <w:rPr>
          <w:szCs w:val="24"/>
        </w:rPr>
      </w:r>
      <w:r w:rsidR="00FC6A4D" w:rsidRPr="0083203F">
        <w:rPr>
          <w:szCs w:val="24"/>
        </w:rPr>
        <w:fldChar w:fldCharType="separate"/>
      </w:r>
      <w:r w:rsidR="00FC6A4D" w:rsidRPr="0083203F">
        <w:rPr>
          <w:szCs w:val="24"/>
        </w:rPr>
        <w:t xml:space="preserve">Figure </w:t>
      </w:r>
      <w:r w:rsidR="00FC6A4D" w:rsidRPr="0083203F">
        <w:rPr>
          <w:noProof/>
          <w:szCs w:val="24"/>
        </w:rPr>
        <w:t>4</w:t>
      </w:r>
      <w:r w:rsidR="00FC6A4D" w:rsidRPr="0083203F">
        <w:rPr>
          <w:szCs w:val="24"/>
        </w:rPr>
        <w:fldChar w:fldCharType="end"/>
      </w:r>
      <w:r w:rsidR="00FC6A4D" w:rsidRPr="0083203F">
        <w:rPr>
          <w:szCs w:val="24"/>
        </w:rPr>
        <w:t>).</w:t>
      </w:r>
    </w:p>
    <w:p w14:paraId="5BEEBADC" w14:textId="3B41D973" w:rsidR="000A3B1C" w:rsidRDefault="000A3B1C" w:rsidP="000A3B1C">
      <w:pPr>
        <w:ind w:firstLine="720"/>
        <w:rPr>
          <w:bCs/>
        </w:rPr>
      </w:pPr>
      <w:r w:rsidRPr="000A3B1C">
        <w:rPr>
          <w:bCs/>
        </w:rPr>
        <w:t xml:space="preserve">Our main finding, that marine mammal consumption of Chinook salmon has increased dramatically over the last 40 years and likely exceeds removals by fisheries,  was robust to a range of uncertainties in input parameters. </w:t>
      </w:r>
      <w:r>
        <w:rPr>
          <w:bCs/>
        </w:rPr>
        <w:t>Link et al. (2</w:t>
      </w:r>
      <w:commentRangeStart w:id="1407"/>
      <w:r>
        <w:rPr>
          <w:bCs/>
        </w:rPr>
        <w:t>012</w:t>
      </w:r>
      <w:commentRangeEnd w:id="1407"/>
      <w:r>
        <w:rPr>
          <w:rStyle w:val="CommentReference"/>
        </w:rPr>
        <w:commentReference w:id="1407"/>
      </w:r>
      <w:r>
        <w:rPr>
          <w:bCs/>
        </w:rPr>
        <w:t>) identify the need and challenge of addressing uncertainty in ecological models; in the framework of those authors we primarily addressed parameter uncertainty stemming from observation error and natural variability in key aspects of Chinook salmon and marine mammal biology. Though we did not address structural uncertainty in the model formulation, for instance by applying a multi-model framework (Hil</w:t>
      </w:r>
      <w:commentRangeStart w:id="1408"/>
      <w:r>
        <w:rPr>
          <w:bCs/>
        </w:rPr>
        <w:t xml:space="preserve">l et </w:t>
      </w:r>
      <w:r>
        <w:rPr>
          <w:bCs/>
        </w:rPr>
        <w:lastRenderedPageBreak/>
        <w:t>al. 2</w:t>
      </w:r>
      <w:commentRangeEnd w:id="1408"/>
      <w:r>
        <w:rPr>
          <w:rStyle w:val="CommentReference"/>
        </w:rPr>
        <w:commentReference w:id="1408"/>
      </w:r>
      <w:r>
        <w:rPr>
          <w:bCs/>
        </w:rPr>
        <w:t>007, Ia</w:t>
      </w:r>
      <w:commentRangeStart w:id="1409"/>
      <w:r>
        <w:rPr>
          <w:bCs/>
        </w:rPr>
        <w:t>nelli et al. 201</w:t>
      </w:r>
      <w:commentRangeEnd w:id="1409"/>
      <w:r>
        <w:rPr>
          <w:rStyle w:val="CommentReference"/>
        </w:rPr>
        <w:commentReference w:id="1409"/>
      </w:r>
      <w:r>
        <w:rPr>
          <w:bCs/>
        </w:rPr>
        <w:t>6, Link et al. 2012), this would be possible by comparing our bioenergetics approach to a predictive approach based on fitting models to other types of data, such as an individual-based or time series modeling approach ( Fi</w:t>
      </w:r>
      <w:commentRangeStart w:id="1410"/>
      <w:r>
        <w:rPr>
          <w:bCs/>
        </w:rPr>
        <w:t>echter et al. 201</w:t>
      </w:r>
      <w:commentRangeEnd w:id="1410"/>
      <w:r>
        <w:rPr>
          <w:rStyle w:val="CommentReference"/>
        </w:rPr>
        <w:commentReference w:id="1410"/>
      </w:r>
      <w:r>
        <w:rPr>
          <w:bCs/>
        </w:rPr>
        <w:t xml:space="preserve">6).   Best practices for applications of ecological </w:t>
      </w:r>
      <w:commentRangeStart w:id="1411"/>
      <w:r>
        <w:rPr>
          <w:bCs/>
        </w:rPr>
        <w:t xml:space="preserve">models </w:t>
      </w:r>
      <w:commentRangeEnd w:id="1411"/>
      <w:r>
        <w:rPr>
          <w:rStyle w:val="CommentReference"/>
        </w:rPr>
        <w:commentReference w:id="1411"/>
      </w:r>
      <w:r>
        <w:rPr>
          <w:bCs/>
        </w:rPr>
        <w:t>suggest consideration of multiple models, addressing parameter uncertainty, and understanding that models such as ours are strategic tools to identify major tradeoffs and explore hypotheses.</w:t>
      </w:r>
      <w:r w:rsidRPr="00CE0C36">
        <w:rPr>
          <w:bCs/>
          <w:highlight w:val="cyan"/>
        </w:rPr>
        <w:t xml:space="preserve"> </w:t>
      </w:r>
    </w:p>
    <w:p w14:paraId="0FED6F85" w14:textId="422E2635" w:rsidR="00207461" w:rsidRPr="0032443E" w:rsidRDefault="0032443E" w:rsidP="00B32153">
      <w:pPr>
        <w:rPr>
          <w:b/>
          <w:bCs/>
          <w:i/>
        </w:rPr>
      </w:pPr>
      <w:r w:rsidRPr="0032443E">
        <w:rPr>
          <w:b/>
          <w:bCs/>
          <w:i/>
        </w:rPr>
        <w:t>Implications for salmon recovery</w:t>
      </w:r>
    </w:p>
    <w:p w14:paraId="0FF55200" w14:textId="0259500C" w:rsidR="00F23639" w:rsidRDefault="00207461" w:rsidP="00B32153">
      <w:r>
        <w:tab/>
        <w:t xml:space="preserve">Increased consumption demand of growing marine mammal populations in the Northeast Pacific could </w:t>
      </w:r>
      <w:r w:rsidR="00F23639">
        <w:t xml:space="preserve">be masking the success of salmon recovery programs. </w:t>
      </w:r>
      <w:r w:rsidRPr="00DF0C85">
        <w:rPr>
          <w:highlight w:val="yellow"/>
        </w:rPr>
        <w:t xml:space="preserve">For example, </w:t>
      </w:r>
      <w:r>
        <w:rPr>
          <w:highlight w:val="yellow"/>
        </w:rPr>
        <w:t xml:space="preserve">long term </w:t>
      </w:r>
      <w:r w:rsidRPr="00DF0C85">
        <w:rPr>
          <w:highlight w:val="yellow"/>
        </w:rPr>
        <w:t xml:space="preserve">reductions in </w:t>
      </w:r>
      <w:r>
        <w:rPr>
          <w:highlight w:val="yellow"/>
        </w:rPr>
        <w:t xml:space="preserve">the </w:t>
      </w:r>
      <w:r w:rsidRPr="00DF0C85">
        <w:rPr>
          <w:highlight w:val="yellow"/>
        </w:rPr>
        <w:t xml:space="preserve">salmon available for </w:t>
      </w:r>
      <w:r>
        <w:rPr>
          <w:highlight w:val="yellow"/>
        </w:rPr>
        <w:t xml:space="preserve">commercial and recreational fisheries </w:t>
      </w:r>
      <w:r w:rsidRPr="00DF0C85">
        <w:rPr>
          <w:highlight w:val="yellow"/>
        </w:rPr>
        <w:t xml:space="preserve">may not reflect </w:t>
      </w:r>
      <w:r w:rsidR="00F23639">
        <w:rPr>
          <w:highlight w:val="yellow"/>
        </w:rPr>
        <w:t>lower abundance of salmon,</w:t>
      </w:r>
      <w:r w:rsidRPr="00DF0C85">
        <w:rPr>
          <w:highlight w:val="yellow"/>
        </w:rPr>
        <w:t xml:space="preserve"> but rather a reallocation from human </w:t>
      </w:r>
      <w:r w:rsidR="0032443E">
        <w:rPr>
          <w:highlight w:val="yellow"/>
        </w:rPr>
        <w:t xml:space="preserve">harvest </w:t>
      </w:r>
      <w:r w:rsidRPr="00DF0C85">
        <w:rPr>
          <w:highlight w:val="yellow"/>
        </w:rPr>
        <w:t>to marine mammal consumption.</w:t>
      </w:r>
      <w:r>
        <w:t xml:space="preserve"> </w:t>
      </w:r>
      <w:r w:rsidR="0032443E">
        <w:t>Because many populations of Chinook salmon in the Northeast Pacific are of conservation concern, s</w:t>
      </w:r>
      <w:r w:rsidR="00F23639">
        <w:t xml:space="preserve">ubstantial resources have been invested </w:t>
      </w:r>
      <w:r>
        <w:t xml:space="preserve">to improve salmon passage through </w:t>
      </w:r>
      <w:r w:rsidR="00F00D6F">
        <w:t xml:space="preserve">hydropower </w:t>
      </w:r>
      <w:r>
        <w:t>dams (</w:t>
      </w:r>
      <w:commentRangeStart w:id="1412"/>
      <w:r>
        <w:t>Rechisky et al. 2012</w:t>
      </w:r>
      <w:commentRangeEnd w:id="1412"/>
      <w:r>
        <w:rPr>
          <w:rStyle w:val="CommentReference"/>
        </w:rPr>
        <w:commentReference w:id="1412"/>
      </w:r>
      <w:r>
        <w:t>), restore salmon habitat (</w:t>
      </w:r>
      <w:commentRangeStart w:id="1413"/>
      <w:r>
        <w:t>Feist et al. 2003</w:t>
      </w:r>
      <w:commentRangeEnd w:id="1413"/>
      <w:r>
        <w:rPr>
          <w:rStyle w:val="CommentReference"/>
        </w:rPr>
        <w:commentReference w:id="1413"/>
      </w:r>
      <w:r>
        <w:t xml:space="preserve">), reduce fishing (maybe cite PFMC?), </w:t>
      </w:r>
      <w:r w:rsidR="00F23639">
        <w:t>and</w:t>
      </w:r>
      <w:r>
        <w:t xml:space="preserve"> otherwise improve conditions</w:t>
      </w:r>
      <w:r w:rsidR="00F00D6F">
        <w:t xml:space="preserve"> in freshwater that fish experience as juveniles or adults</w:t>
      </w:r>
      <w:r w:rsidR="00F23639">
        <w:t xml:space="preserve">. </w:t>
      </w:r>
      <w:r w:rsidR="00F00D6F">
        <w:t xml:space="preserve">Collectively, these recovery efforts may have increased Chinook salmon survival or recovery, but these increases in salmon </w:t>
      </w:r>
      <w:r w:rsidR="00F23639">
        <w:t>p</w:t>
      </w:r>
      <w:r w:rsidR="00F00D6F">
        <w:t xml:space="preserve">opulations may be </w:t>
      </w:r>
      <w:r>
        <w:t>offset by salmon consumption by marine mammals and other predators. </w:t>
      </w:r>
    </w:p>
    <w:p w14:paraId="2A807B6C" w14:textId="04A2DC4C" w:rsidR="00377A84" w:rsidRDefault="00F00D6F" w:rsidP="00B32153">
      <w:pPr>
        <w:ind w:firstLine="720"/>
      </w:pPr>
      <w:r>
        <w:t xml:space="preserve">Predation of </w:t>
      </w:r>
      <w:r w:rsidR="00F23639">
        <w:t xml:space="preserve">Chinook salmon </w:t>
      </w:r>
      <w:r>
        <w:t>by marine mammals</w:t>
      </w:r>
      <w:r w:rsidR="007A64EA">
        <w:t xml:space="preserve"> in well-studied ‘hotspots’ (e.g. Salish Sea, Columbia River)</w:t>
      </w:r>
      <w:r>
        <w:t xml:space="preserve"> is well known, but our results suggest a</w:t>
      </w:r>
      <w:r w:rsidR="007A64EA">
        <w:t>dditional predation in the ocean may be greater than previously documented.</w:t>
      </w:r>
      <w:r w:rsidR="00F23639">
        <w:t xml:space="preserve"> </w:t>
      </w:r>
      <w:r w:rsidR="007A64EA">
        <w:t>For instance, o</w:t>
      </w:r>
      <w:r w:rsidR="00207461">
        <w:t xml:space="preserve">ur estimates of in-river consumption of adult Chinook salmon by sea lions in </w:t>
      </w:r>
      <w:r w:rsidR="00C66AD5">
        <w:t>the Columbia River</w:t>
      </w:r>
      <w:r w:rsidR="003F21E3">
        <w:t xml:space="preserve"> </w:t>
      </w:r>
      <w:r w:rsidR="00207461">
        <w:t>(</w:t>
      </w:r>
      <w:ins w:id="1414" w:author="Client Services" w:date="2017-03-28T10:53:00Z">
        <w:r w:rsidR="00552D42">
          <w:t>67</w:t>
        </w:r>
      </w:ins>
      <w:commentRangeStart w:id="1415"/>
      <w:del w:id="1416" w:author="Client Services" w:date="2017-03-28T10:53:00Z">
        <w:r w:rsidR="00207461" w:rsidDel="00552D42">
          <w:delText>93</w:delText>
        </w:r>
      </w:del>
      <w:r w:rsidR="00207461">
        <w:t xml:space="preserve">,000 to </w:t>
      </w:r>
      <w:del w:id="1417" w:author="Client Services" w:date="2017-03-28T10:53:00Z">
        <w:r w:rsidR="00207461" w:rsidDel="00552D42">
          <w:delText>156</w:delText>
        </w:r>
      </w:del>
      <w:ins w:id="1418" w:author="Client Services" w:date="2017-03-28T10:53:00Z">
        <w:r w:rsidR="00552D42">
          <w:t>1</w:t>
        </w:r>
        <w:r w:rsidR="00552D42">
          <w:t>13</w:t>
        </w:r>
      </w:ins>
      <w:r w:rsidR="00207461">
        <w:t>,000</w:t>
      </w:r>
      <w:r w:rsidR="003F21E3">
        <w:t xml:space="preserve"> </w:t>
      </w:r>
      <w:ins w:id="1419" w:author="Client Services" w:date="2017-03-28T10:53:00Z">
        <w:r w:rsidR="00552D42">
          <w:t xml:space="preserve">adults </w:t>
        </w:r>
      </w:ins>
      <w:r w:rsidR="003F21E3">
        <w:t>in 2015</w:t>
      </w:r>
      <w:commentRangeEnd w:id="1415"/>
      <w:r w:rsidR="003F21E3">
        <w:rPr>
          <w:rStyle w:val="CommentReference"/>
        </w:rPr>
        <w:commentReference w:id="1415"/>
      </w:r>
      <w:r w:rsidR="00207461">
        <w:t>) are similar to estimates by other researchers (</w:t>
      </w:r>
      <w:r w:rsidR="00207461" w:rsidRPr="004B7CF2">
        <w:rPr>
          <w:highlight w:val="yellow"/>
        </w:rPr>
        <w:t>cite Rub??</w:t>
      </w:r>
      <w:r w:rsidR="00207461">
        <w:t xml:space="preserve">).  </w:t>
      </w:r>
      <w:r w:rsidR="00FD08CA">
        <w:t xml:space="preserve">Because Chinook are highly </w:t>
      </w:r>
      <w:r w:rsidR="00FD08CA">
        <w:lastRenderedPageBreak/>
        <w:t>migratory, our model allows salmon to be susceptible to predation throughout their ocean migration</w:t>
      </w:r>
      <w:r w:rsidR="00C66AD5">
        <w:t>.</w:t>
      </w:r>
      <w:r w:rsidR="00207461">
        <w:t xml:space="preserve"> </w:t>
      </w:r>
      <w:r w:rsidR="00F23639">
        <w:t>Each</w:t>
      </w:r>
      <w:r w:rsidR="00207461">
        <w:t xml:space="preserve"> salmon population has a </w:t>
      </w:r>
      <w:r w:rsidR="00F23639">
        <w:t>unique</w:t>
      </w:r>
      <w:r w:rsidR="00207461">
        <w:t xml:space="preserve"> distribution in the ocean (Weitkamp et al. 2010), </w:t>
      </w:r>
      <w:r w:rsidR="00F23639">
        <w:t xml:space="preserve">which affects the </w:t>
      </w:r>
      <w:r w:rsidR="00207461">
        <w:t>encounter rates by fisheries and predators</w:t>
      </w:r>
      <w:r w:rsidR="0012211C">
        <w:t xml:space="preserve">; </w:t>
      </w:r>
      <w:r w:rsidR="00FD08CA">
        <w:t xml:space="preserve">for example, </w:t>
      </w:r>
      <w:r w:rsidR="0012211C">
        <w:t xml:space="preserve">southern Chinook salmon populations </w:t>
      </w:r>
      <w:r w:rsidR="00FD08CA">
        <w:t xml:space="preserve">in our model </w:t>
      </w:r>
      <w:r w:rsidR="0012211C">
        <w:t>with longer migrations genera</w:t>
      </w:r>
      <w:commentRangeStart w:id="1420"/>
      <w:r w:rsidR="0012211C">
        <w:t>lly were susceptible to a larger number of marine mammal populations and associated predation</w:t>
      </w:r>
      <w:commentRangeEnd w:id="1420"/>
      <w:r w:rsidR="00C16809">
        <w:rPr>
          <w:rStyle w:val="CommentReference"/>
        </w:rPr>
        <w:commentReference w:id="1420"/>
      </w:r>
      <w:r w:rsidR="00207461">
        <w:t xml:space="preserve">. </w:t>
      </w:r>
      <w:r w:rsidR="00FD08CA">
        <w:t>From the perspective of predator populations or fisheries, more northern spatial regions have a wider portfolio of Chinook salmon populations available to harvest (</w:t>
      </w:r>
      <w:r w:rsidR="00826AED" w:rsidRPr="00826AED">
        <w:rPr>
          <w:highlight w:val="yellow"/>
        </w:rPr>
        <w:t>cite Schindler et al.</w:t>
      </w:r>
      <w:ins w:id="1421" w:author="Client Services" w:date="2017-03-28T10:53:00Z">
        <w:r w:rsidR="00187B50">
          <w:t xml:space="preserve"> or Jennifer Griffiths</w:t>
        </w:r>
      </w:ins>
      <w:ins w:id="1422" w:author="Client Services" w:date="2017-03-28T10:54:00Z">
        <w:r w:rsidR="00187B50">
          <w:t>’</w:t>
        </w:r>
      </w:ins>
      <w:r w:rsidR="00FD08CA">
        <w:t xml:space="preserve">). </w:t>
      </w:r>
    </w:p>
    <w:p w14:paraId="67E5D06A" w14:textId="43EE9B05" w:rsidR="0032443E" w:rsidRPr="0083203F" w:rsidRDefault="0032443E" w:rsidP="0032443E">
      <w:pPr>
        <w:ind w:firstLine="720"/>
        <w:rPr>
          <w:szCs w:val="24"/>
        </w:rPr>
      </w:pPr>
      <w:r w:rsidRPr="0083203F">
        <w:rPr>
          <w:szCs w:val="24"/>
        </w:rPr>
        <w:t xml:space="preserve">Though not a direct focus of our analysis, approximately half of the Chinook salmon consumed by marine mammals or available to fisheries are of hatchery origin (hatchery releases exist to increase fishing opportunities and </w:t>
      </w:r>
      <w:r w:rsidR="00826AED">
        <w:rPr>
          <w:szCs w:val="24"/>
        </w:rPr>
        <w:t xml:space="preserve">assist salmon recovery efforts by </w:t>
      </w:r>
      <w:r w:rsidRPr="0083203F">
        <w:rPr>
          <w:szCs w:val="24"/>
        </w:rPr>
        <w:t>help</w:t>
      </w:r>
      <w:r w:rsidR="00826AED">
        <w:rPr>
          <w:szCs w:val="24"/>
        </w:rPr>
        <w:t>ing</w:t>
      </w:r>
      <w:r w:rsidRPr="0083203F">
        <w:rPr>
          <w:szCs w:val="24"/>
        </w:rPr>
        <w:t xml:space="preserve"> supplement wild populations of conservation concern). An unintended effect of these programs </w:t>
      </w:r>
      <w:r w:rsidR="00826AED">
        <w:rPr>
          <w:szCs w:val="24"/>
        </w:rPr>
        <w:t>is</w:t>
      </w:r>
      <w:r w:rsidRPr="0083203F">
        <w:rPr>
          <w:szCs w:val="24"/>
        </w:rPr>
        <w:t xml:space="preserve"> that they </w:t>
      </w:r>
      <w:r w:rsidR="00826AED">
        <w:rPr>
          <w:szCs w:val="24"/>
        </w:rPr>
        <w:t xml:space="preserve">may </w:t>
      </w:r>
      <w:r w:rsidRPr="0083203F">
        <w:rPr>
          <w:szCs w:val="24"/>
        </w:rPr>
        <w:t xml:space="preserve">contribute to </w:t>
      </w:r>
      <w:r w:rsidR="00826AED" w:rsidRPr="0083203F">
        <w:rPr>
          <w:szCs w:val="24"/>
        </w:rPr>
        <w:t>apparent</w:t>
      </w:r>
      <w:r w:rsidRPr="0083203F">
        <w:rPr>
          <w:szCs w:val="24"/>
        </w:rPr>
        <w:t xml:space="preserve"> competition between wild and hatchery origin fish. Though our model did not include different predation rates depending on salmon origin (hatchery, wild), it is possible that hatchery origin salmon provide a subsidy for marine mammals, and ultimately increase predation rates on wild fish.  Alternatively, if marine mammals strongly preferred Chinook salmon and seek them out relative to other prey, then hatchery Chinook salmon could lessen predation rates on wild fish.  Exploring these dynamics would require modeling the functional response between Chinook and marine mammal predators, and may be a fruitful avenue for future research.</w:t>
      </w:r>
    </w:p>
    <w:p w14:paraId="5F05979F" w14:textId="7A64A50E" w:rsidR="0032443E" w:rsidRPr="00826AED" w:rsidRDefault="00826AED" w:rsidP="00826AED">
      <w:pPr>
        <w:rPr>
          <w:b/>
          <w:bCs/>
          <w:i/>
        </w:rPr>
      </w:pPr>
      <w:r w:rsidRPr="0032443E">
        <w:rPr>
          <w:b/>
          <w:bCs/>
          <w:i/>
        </w:rPr>
        <w:t xml:space="preserve">Implications for </w:t>
      </w:r>
      <w:r>
        <w:rPr>
          <w:b/>
          <w:bCs/>
          <w:i/>
        </w:rPr>
        <w:t>killer whale</w:t>
      </w:r>
      <w:r w:rsidRPr="0032443E">
        <w:rPr>
          <w:b/>
          <w:bCs/>
          <w:i/>
        </w:rPr>
        <w:t xml:space="preserve"> recovery</w:t>
      </w:r>
    </w:p>
    <w:p w14:paraId="7B0C48CE" w14:textId="0F916BEC" w:rsidR="00207461" w:rsidRDefault="007E4628" w:rsidP="00B32153">
      <w:pPr>
        <w:ind w:firstLine="720"/>
      </w:pPr>
      <w:r>
        <w:t>T</w:t>
      </w:r>
      <w:r w:rsidR="00377A84">
        <w:t xml:space="preserve">he abundance and diversity of </w:t>
      </w:r>
      <w:r w:rsidR="002D2217">
        <w:t xml:space="preserve">Chinook </w:t>
      </w:r>
      <w:r w:rsidR="00377A84">
        <w:t xml:space="preserve">salmon populations available </w:t>
      </w:r>
      <w:r w:rsidR="00AE05FD">
        <w:t xml:space="preserve">as prey </w:t>
      </w:r>
      <w:r>
        <w:t xml:space="preserve">may have particular significance to </w:t>
      </w:r>
      <w:r w:rsidR="001A2627">
        <w:t xml:space="preserve">predator populations </w:t>
      </w:r>
      <w:r w:rsidR="002D2217">
        <w:t>who specialize on these populations as prey, such as fish-eating killer whales</w:t>
      </w:r>
      <w:r w:rsidR="00377A84">
        <w:t xml:space="preserve">. </w:t>
      </w:r>
      <w:r w:rsidR="002D2217">
        <w:t>Multiple</w:t>
      </w:r>
      <w:r w:rsidR="00377A84">
        <w:t xml:space="preserve"> populations of killer whales occur throughout the migratory </w:t>
      </w:r>
      <w:r w:rsidR="00377A84">
        <w:lastRenderedPageBreak/>
        <w:t xml:space="preserve">range of Chinook salmon; as most of the salmon populations originating from natal streams on the west coast of the US and Canada migrate northward to Alaska, </w:t>
      </w:r>
      <w:r w:rsidR="002D2217">
        <w:t xml:space="preserve">killer </w:t>
      </w:r>
      <w:r w:rsidR="00377A84">
        <w:t xml:space="preserve">populations inhabiting Alaskan waters have a much broader range of salmon populations available as prey. </w:t>
      </w:r>
      <w:r w:rsidR="002D2217">
        <w:t>In contrast, t</w:t>
      </w:r>
      <w:r w:rsidR="00377A84">
        <w:t>he most southern population of killer whales (Southern Resident killer whales), distributed in the Salish Sea and west coast of the US, is the most at risk population with a growth rate close to zero</w:t>
      </w:r>
      <w:r w:rsidR="008F72C5">
        <w:t xml:space="preserve"> (</w:t>
      </w:r>
      <w:commentRangeStart w:id="1423"/>
      <w:r w:rsidR="002D2217">
        <w:t>Hilborn et al. 2012</w:t>
      </w:r>
      <w:commentRangeEnd w:id="1423"/>
      <w:r w:rsidR="002D2217">
        <w:rPr>
          <w:rStyle w:val="CommentReference"/>
        </w:rPr>
        <w:commentReference w:id="1423"/>
      </w:r>
      <w:r w:rsidR="008F72C5">
        <w:t>)</w:t>
      </w:r>
      <w:r w:rsidR="00377A84">
        <w:t xml:space="preserve">, but also has a much smaller diversity of salmon populations available as prey. </w:t>
      </w:r>
      <w:r w:rsidR="008F72C5">
        <w:t xml:space="preserve">This narrower selection of Chinook salmon stocks available to Southern Resident killer whales may be a competitive disadvantage compared to </w:t>
      </w:r>
      <w:r w:rsidR="00377A84">
        <w:t>higher latitude killer whale populations.</w:t>
      </w:r>
      <w:r w:rsidR="002D2217">
        <w:t xml:space="preserve"> If higher latitude killer whale populations are size</w:t>
      </w:r>
      <w:r w:rsidR="00AF31F6">
        <w:t xml:space="preserve">-selective, like fisheries, the the available size distribution of salmon from the same region (e.g. Columbia River) may be smaller for more southern killer whale populations. </w:t>
      </w:r>
    </w:p>
    <w:p w14:paraId="34547725" w14:textId="55B0FA18" w:rsidR="00AF31F6" w:rsidRPr="00AF31F6" w:rsidRDefault="00AF31F6" w:rsidP="00AF31F6">
      <w:pPr>
        <w:rPr>
          <w:i/>
        </w:rPr>
      </w:pPr>
      <w:r w:rsidRPr="00AF31F6">
        <w:rPr>
          <w:i/>
        </w:rPr>
        <w:t xml:space="preserve">Future work </w:t>
      </w:r>
    </w:p>
    <w:p w14:paraId="6AB8DBA5" w14:textId="686E9550" w:rsidR="00780871" w:rsidRDefault="00AF31F6" w:rsidP="00780871">
      <w:pPr>
        <w:ind w:firstLine="720"/>
      </w:pPr>
      <w:r w:rsidRPr="003A071B">
        <w:rPr>
          <w:bCs/>
        </w:rPr>
        <w:t xml:space="preserve">Though we conducted full sensitivities on important model parameters, there are some potential sources of error that were not included. </w:t>
      </w:r>
      <w:r w:rsidR="00C27EBA" w:rsidRPr="003A071B">
        <w:rPr>
          <w:bCs/>
        </w:rPr>
        <w:t xml:space="preserve">One obvious uncertainty is the ocean distribution of Chinook salmon. Available data on </w:t>
      </w:r>
      <w:r w:rsidR="007A02E2" w:rsidRPr="003A071B">
        <w:t xml:space="preserve">Chinook salmon distribution (following </w:t>
      </w:r>
      <w:r w:rsidR="007A02E2" w:rsidRPr="003A071B">
        <w:fldChar w:fldCharType="begin"/>
      </w:r>
      <w:r w:rsidR="005D7734" w:rsidRPr="003A071B">
        <w:instrText xml:space="preserve"> ADDIN ZOTERO_ITEM CSL_CITATION {"citationID":"23dudlsjks","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sidR="007A02E2" w:rsidRPr="003A071B">
        <w:fldChar w:fldCharType="separate"/>
      </w:r>
      <w:r w:rsidR="007A02E2" w:rsidRPr="003A071B">
        <w:rPr>
          <w:rFonts w:cs="Times New Roman"/>
        </w:rPr>
        <w:t>(Weitkamp 2010)</w:t>
      </w:r>
      <w:r w:rsidR="007A02E2" w:rsidRPr="003A071B">
        <w:fldChar w:fldCharType="end"/>
      </w:r>
      <w:r w:rsidR="007A02E2">
        <w:t>) may not fully describe the temporal and spatial overlap between predators and Chinook salmon</w:t>
      </w:r>
      <w:r w:rsidR="006962F0">
        <w:t xml:space="preserve"> (particularly juveniles)</w:t>
      </w:r>
      <w:r w:rsidR="007A02E2">
        <w:t>,</w:t>
      </w:r>
      <w:r w:rsidR="0078779D">
        <w:t xml:space="preserve"> especially during the period of  ra</w:t>
      </w:r>
      <w:r w:rsidR="00973D51">
        <w:t xml:space="preserve">pid growth </w:t>
      </w:r>
      <w:r w:rsidR="0078779D">
        <w:t>during the first months in salt water</w:t>
      </w:r>
      <w:r w:rsidR="00627FD2">
        <w:t xml:space="preserve"> </w:t>
      </w:r>
      <w:r w:rsidR="00973D51">
        <w:t>(Duffy and Beauchamp 2011)</w:t>
      </w:r>
      <w:r w:rsidR="005A133F">
        <w:t xml:space="preserve">; </w:t>
      </w:r>
      <w:r w:rsidR="001933D0">
        <w:t>While higher resolution of the temporal and spatial distribution of salmon populations would be useful, the geographic r</w:t>
      </w:r>
      <w:r w:rsidR="001933D0" w:rsidRPr="00C70F4D">
        <w:t xml:space="preserve">ange and high rates of mortality make tracking fine scale </w:t>
      </w:r>
      <w:r w:rsidR="00C70F4D" w:rsidRPr="00B32153">
        <w:t>movement and distributions</w:t>
      </w:r>
      <w:r w:rsidR="001933D0" w:rsidRPr="00C70F4D">
        <w:t xml:space="preserve"> difficul</w:t>
      </w:r>
      <w:r w:rsidR="001933D0">
        <w:t>t.  Currently the best available information is based on coded wire tags recovered from commercial and recreational fisheries</w:t>
      </w:r>
      <w:r w:rsidR="00747963">
        <w:t xml:space="preserve">, </w:t>
      </w:r>
      <w:r w:rsidR="00922705">
        <w:t xml:space="preserve">not a systematic sample of the Chinook salmon distribution. </w:t>
      </w:r>
      <w:r w:rsidR="00C27EBA">
        <w:t xml:space="preserve">Further, these distributions are assumed constant across years, which may be unrealistic, particularly if </w:t>
      </w:r>
      <w:r w:rsidR="00C27EBA">
        <w:lastRenderedPageBreak/>
        <w:t>Chinook salmon have experienced distribution shifts in response to recent fluctuat</w:t>
      </w:r>
      <w:r w:rsidR="00723DFA">
        <w:t>ions in marine conditions (</w:t>
      </w:r>
      <w:r w:rsidR="00723DFA" w:rsidRPr="00723DFA">
        <w:rPr>
          <w:highlight w:val="yellow"/>
        </w:rPr>
        <w:t>cite Nick Bond warm blob</w:t>
      </w:r>
      <w:r w:rsidR="00C27EBA">
        <w:t xml:space="preserve">). </w:t>
      </w:r>
      <w:r w:rsidR="00723DFA">
        <w:t>A second potential source of error is in the proportion of predator diets that Chinook salmon contribute. D</w:t>
      </w:r>
      <w:r w:rsidR="00922705">
        <w:t xml:space="preserve">ata on </w:t>
      </w:r>
      <w:r w:rsidR="00094ED8">
        <w:t>diet fraction are informed by recent syntheses (</w:t>
      </w:r>
      <w:r w:rsidR="000963D0">
        <w:t xml:space="preserve">Adams et al. 2016, </w:t>
      </w:r>
      <w:r w:rsidR="00094ED8">
        <w:t>Chasco et al. in press) and updated field and laboratory methods (e.g. Thomas et al. 2016), but nonetheless</w:t>
      </w:r>
      <w:r w:rsidR="0078779D">
        <w:t xml:space="preserve"> f</w:t>
      </w:r>
      <w:r w:rsidR="00094ED8">
        <w:t>uture work could consider more ecologically realistic (but complex) functional res</w:t>
      </w:r>
      <w:r w:rsidR="00600262">
        <w:t>ponses that include flexible</w:t>
      </w:r>
      <w:r w:rsidR="00094ED8">
        <w:t xml:space="preserve"> diets of predators</w:t>
      </w:r>
      <w:r w:rsidR="00723DFA">
        <w:t>. For generalist predators such as pinnipeds, this would necessitate modeling multiple prey species.</w:t>
      </w:r>
      <w:r w:rsidR="0078779D">
        <w:t xml:space="preserve"> </w:t>
      </w:r>
      <w:r w:rsidR="00723DFA">
        <w:t>A third important assumption is that individual populations of Chinook salmon have not experienced trends in mean length or weight. L</w:t>
      </w:r>
      <w:r w:rsidR="00973D51">
        <w:t>ong term studies of Chinook salmon size</w:t>
      </w:r>
      <w:r w:rsidR="00DB5422">
        <w:t>s in the ocean</w:t>
      </w:r>
      <w:r w:rsidR="007A02E2">
        <w:t xml:space="preserve"> </w:t>
      </w:r>
      <w:r w:rsidR="00DB5422">
        <w:t xml:space="preserve">have shown significant reductions in </w:t>
      </w:r>
      <w:r w:rsidR="008E613E">
        <w:t>growth rates (</w:t>
      </w:r>
      <w:r w:rsidR="00DB5422">
        <w:t>length</w:t>
      </w:r>
      <w:r w:rsidR="008E613E">
        <w:t>-at-age</w:t>
      </w:r>
      <w:r w:rsidR="007A02E2">
        <w:t xml:space="preserve"> </w:t>
      </w:r>
      <w:r w:rsidR="007A02E2">
        <w:fldChar w:fldCharType="begin"/>
      </w:r>
      <w:r w:rsidR="005D7734">
        <w:instrText xml:space="preserve"> ADDIN ZOTERO_ITEM CSL_CITATION {"citationID":"2e0ocftelr","properties":{"formattedCitation":"(Ricker 1981)","plainCitation":"(Ricker 1981)"},"citationItems":[{"id":624,"uris":["http://zotero.org/users/3830350/items/E2T338KB"],"uri":["http://zotero.org/users/3830350/items/E2T338KB"],"itemData":{"id":624,"type":"article-journal","title":"Changes in the average size and average age of Pacific salmon","container-title":"Canadian Journal of Fisheries and Aquatic Sciences","page":"1636–1656","volume":"38","issue":"12","author":[{"family":"Ricker","given":"WE"}],"issued":{"date-parts":[["1981"]]}}}],"schema":"https://github.com/citation-style-language/schema/raw/master/csl-citation.json"} </w:instrText>
      </w:r>
      <w:r w:rsidR="007A02E2">
        <w:fldChar w:fldCharType="separate"/>
      </w:r>
      <w:r w:rsidR="007A02E2" w:rsidRPr="00B95350">
        <w:rPr>
          <w:rFonts w:cs="Times New Roman"/>
        </w:rPr>
        <w:t>(Ricker 1981)</w:t>
      </w:r>
      <w:r w:rsidR="007A02E2">
        <w:fldChar w:fldCharType="end"/>
      </w:r>
      <w:r w:rsidR="007A02E2">
        <w:t xml:space="preserve"> and weight</w:t>
      </w:r>
      <w:r w:rsidR="008E613E">
        <w:t>-at-age</w:t>
      </w:r>
      <w:r w:rsidR="007A02E2">
        <w:t xml:space="preserve"> </w:t>
      </w:r>
      <w:r w:rsidR="007A02E2">
        <w:fldChar w:fldCharType="begin"/>
      </w:r>
      <w:r w:rsidR="005D7734">
        <w:instrText xml:space="preserve"> ADDIN ZOTERO_ITEM CSL_CITATION {"citationID":"TxCvkBQm","properties":{"formattedCitation":"(Bigler et al. 1996, Jeffery et al. 2016)","plainCitation":"(Bigler et al. 1996, Jeffery et al. 2016)"},"citationItems":[{"id":1244,"uris":["http://zotero.org/users/3830350/items/A752VVFD"],"uri":["http://zotero.org/users/3830350/items/A752VVFD"],"itemData":{"id":1244,"type":"article-journal","title":"A review of size trends among North Pacific salmon (Oncorhynchus spp.)","container-title":"Canadian Journal of Fisheries and Aquatic Sciences","page":"455–465","volume":"53","issue":"2","source":"Google Scholar","author":[{"family":"Bigler","given":"Brian S."},{"family":"Welch","given":"David W."},{"family":"Helle","given":"John H."}],"issued":{"date-parts":[["1996"]]}}},{"id":1247,"uris":["http://zotero.org/users/3830350/items/AZMU8QC8"],"uri":["http://zotero.org/users/3830350/items/AZMU8QC8"],"itemData":{"id":1247,"type":"article-journal","title":"Changes in body size of Canadian Pacific salmon over six decades","container-title":"Canadian Journal of Fisheries and Aquatic Sciences","DOI":"10.1139/cjfas-2015-0600","author":[{"family":"Jeffery","given":"Kyla"},{"family":"Cote","given":"Isabelle"},{"family":"Irvine","given":"James"},{"family":"Reynolds","given":"John D."}],"issued":{"date-parts":[["2016"]]}}}],"schema":"https://github.com/citation-style-language/schema/raw/master/csl-citation.json"} </w:instrText>
      </w:r>
      <w:r w:rsidR="007A02E2">
        <w:fldChar w:fldCharType="separate"/>
      </w:r>
      <w:r w:rsidR="007A02E2" w:rsidRPr="00B95350">
        <w:rPr>
          <w:rFonts w:cs="Times New Roman"/>
        </w:rPr>
        <w:t>(Bigler et al. 1996, Jeffery et al. 2016)</w:t>
      </w:r>
      <w:r w:rsidR="007A02E2">
        <w:fldChar w:fldCharType="end"/>
      </w:r>
      <w:r w:rsidR="007A02E2">
        <w:t xml:space="preserve"> of adult Chinook salmon</w:t>
      </w:r>
      <w:r w:rsidR="008E613E">
        <w:t>)</w:t>
      </w:r>
      <w:r w:rsidR="00C70F4D">
        <w:t xml:space="preserve"> </w:t>
      </w:r>
      <w:r w:rsidR="00DB5422">
        <w:t>with the exact mechanism for this decline not known</w:t>
      </w:r>
      <w:r w:rsidR="007A02E2">
        <w:t xml:space="preserve">. Because the relationship between fish length and </w:t>
      </w:r>
      <w:r w:rsidR="00DB5422">
        <w:t xml:space="preserve">weight (or </w:t>
      </w:r>
      <w:r w:rsidR="007A02E2">
        <w:t>energy</w:t>
      </w:r>
      <w:r w:rsidR="00DB5422">
        <w:t>)</w:t>
      </w:r>
      <w:r w:rsidR="007A02E2">
        <w:t xml:space="preserve"> is non-linear, small decreases in </w:t>
      </w:r>
      <w:r w:rsidR="0078779D">
        <w:t xml:space="preserve">adult </w:t>
      </w:r>
      <w:r w:rsidR="007A02E2">
        <w:t xml:space="preserve">length can lead to large differences in the number of </w:t>
      </w:r>
      <w:r w:rsidR="00C70F4D">
        <w:t>salmon</w:t>
      </w:r>
      <w:r w:rsidR="007A02E2">
        <w:t xml:space="preserve"> consumed </w:t>
      </w:r>
      <w:r w:rsidR="00780871">
        <w:t xml:space="preserve">– this is particularly true for killer whales </w:t>
      </w:r>
      <w:r w:rsidR="007A02E2">
        <w:fldChar w:fldCharType="begin"/>
      </w:r>
      <w:r w:rsidR="005D7734">
        <w:instrText xml:space="preserve"> ADDIN ZOTERO_ITEM CSL_CITATION {"citationID":"2ar90of5p","properties":{"formattedCitation":"(Ford and Ellis 2006)","plainCitation":"(Ford and Ellis 2006)"},"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007A02E2">
        <w:fldChar w:fldCharType="separate"/>
      </w:r>
      <w:r w:rsidR="007A02E2" w:rsidRPr="00B95350">
        <w:rPr>
          <w:rFonts w:cs="Times New Roman"/>
        </w:rPr>
        <w:t>(Ford and Ellis 2006</w:t>
      </w:r>
      <w:r w:rsidR="00922705">
        <w:rPr>
          <w:rFonts w:cs="Times New Roman"/>
        </w:rPr>
        <w:t xml:space="preserve">, </w:t>
      </w:r>
      <w:r w:rsidR="00922705" w:rsidRPr="00DC7AD5">
        <w:rPr>
          <w:highlight w:val="yellow"/>
        </w:rPr>
        <w:t>Hanson et al. 201</w:t>
      </w:r>
      <w:r w:rsidR="00922705">
        <w:t>0</w:t>
      </w:r>
      <w:r w:rsidR="007A02E2" w:rsidRPr="00B95350">
        <w:rPr>
          <w:rFonts w:cs="Times New Roman"/>
        </w:rPr>
        <w:t>)</w:t>
      </w:r>
      <w:r w:rsidR="007A02E2">
        <w:fldChar w:fldCharType="end"/>
      </w:r>
      <w:r w:rsidR="00210695">
        <w:t xml:space="preserve">. </w:t>
      </w:r>
      <w:r w:rsidR="004D3F34">
        <w:t xml:space="preserve"> </w:t>
      </w:r>
    </w:p>
    <w:p w14:paraId="446E8A20" w14:textId="77777777" w:rsidR="00780871" w:rsidRDefault="00780871" w:rsidP="00780871">
      <w:pPr>
        <w:rPr>
          <w:highlight w:val="cyan"/>
        </w:rPr>
      </w:pPr>
    </w:p>
    <w:p w14:paraId="03E0C272" w14:textId="0156C650" w:rsidR="00627FD2" w:rsidRPr="001205AC" w:rsidRDefault="000B4C16" w:rsidP="00B32153">
      <w:pPr>
        <w:rPr>
          <w:highlight w:val="cyan"/>
        </w:rPr>
      </w:pPr>
      <w:r>
        <w:rPr>
          <w:highlight w:val="cyan"/>
        </w:rPr>
        <w:tab/>
      </w:r>
      <w:r w:rsidR="00D40B7B">
        <w:rPr>
          <w:highlight w:val="cyan"/>
        </w:rPr>
        <w:t xml:space="preserve">Bioenergetics models such as ours are dependent on </w:t>
      </w:r>
      <w:r w:rsidR="00AB345A">
        <w:rPr>
          <w:highlight w:val="cyan"/>
        </w:rPr>
        <w:t xml:space="preserve">both </w:t>
      </w:r>
      <w:r w:rsidR="00D40B7B">
        <w:rPr>
          <w:highlight w:val="cyan"/>
        </w:rPr>
        <w:t>historic and contemporary data collection efforts. This dependency may be greater than many ecological models because of the vast number of inputs (abundance, diet fraction, bioenergetics parameters, etc). Making our model spatial</w:t>
      </w:r>
      <w:r w:rsidR="00A563CA">
        <w:rPr>
          <w:highlight w:val="cyan"/>
        </w:rPr>
        <w:t>ly and temporally</w:t>
      </w:r>
      <w:r w:rsidR="00D40B7B">
        <w:rPr>
          <w:highlight w:val="cyan"/>
        </w:rPr>
        <w:t xml:space="preserve"> explicit increases the data demand even more, because </w:t>
      </w:r>
      <w:r w:rsidR="00A563CA">
        <w:rPr>
          <w:highlight w:val="cyan"/>
        </w:rPr>
        <w:t xml:space="preserve">many of these parameters may vary seasonally or over geographic regions. </w:t>
      </w:r>
      <w:r w:rsidR="003B4650">
        <w:rPr>
          <w:highlight w:val="cyan"/>
        </w:rPr>
        <w:t xml:space="preserve">In using models such as ours to provide guidance to decision makers about tradeoffs, it is important for estimates to be both accurate and precise. </w:t>
      </w:r>
      <w:r w:rsidR="008F6660">
        <w:rPr>
          <w:highlight w:val="cyan"/>
        </w:rPr>
        <w:t>Though it may be unrealistic to collect data on pred</w:t>
      </w:r>
      <w:r w:rsidR="001E3130">
        <w:rPr>
          <w:highlight w:val="cyan"/>
        </w:rPr>
        <w:t xml:space="preserve">ators and </w:t>
      </w:r>
      <w:r w:rsidR="001205AC">
        <w:rPr>
          <w:highlight w:val="cyan"/>
        </w:rPr>
        <w:t>prey at a fine scale, balancing samples between areas of historic predation hotspots and</w:t>
      </w:r>
      <w:r w:rsidR="001E3130">
        <w:rPr>
          <w:highlight w:val="cyan"/>
        </w:rPr>
        <w:t xml:space="preserve"> regions that are </w:t>
      </w:r>
      <w:r w:rsidR="001E3130">
        <w:rPr>
          <w:highlight w:val="cyan"/>
        </w:rPr>
        <w:lastRenderedPageBreak/>
        <w:t xml:space="preserve">thought to be more imprecise (e.g. coastal British Columbia, pinnipeds in the </w:t>
      </w:r>
      <w:r w:rsidR="001205AC">
        <w:rPr>
          <w:highlight w:val="cyan"/>
        </w:rPr>
        <w:t>lower Columbia River</w:t>
      </w:r>
      <w:r w:rsidR="001E3130">
        <w:rPr>
          <w:highlight w:val="cyan"/>
        </w:rPr>
        <w:t>)</w:t>
      </w:r>
      <w:r w:rsidR="001205AC">
        <w:rPr>
          <w:highlight w:val="cyan"/>
        </w:rPr>
        <w:t xml:space="preserve"> would reduce overall uncertainties and improve predicti</w:t>
      </w:r>
      <w:r w:rsidR="003B4650">
        <w:rPr>
          <w:highlight w:val="cyan"/>
        </w:rPr>
        <w:t>ons about future impacts of predation on salmon and salmon fishing</w:t>
      </w:r>
      <w:r w:rsidR="001205AC">
        <w:rPr>
          <w:highlight w:val="cyan"/>
        </w:rPr>
        <w:t xml:space="preserve">. </w:t>
      </w:r>
    </w:p>
    <w:p w14:paraId="6F5CF9E1" w14:textId="4D042B3A" w:rsidR="00CA2DF0" w:rsidRPr="00652E46" w:rsidRDefault="00C3037E" w:rsidP="00CA2DF0">
      <w:pPr>
        <w:pStyle w:val="Heading1"/>
        <w:rPr>
          <w:highlight w:val="yellow"/>
        </w:rPr>
      </w:pPr>
      <w:r>
        <w:t>Methods</w:t>
      </w:r>
      <w:r w:rsidR="00CA2DF0">
        <w:t xml:space="preserve"> </w:t>
      </w:r>
      <w:r w:rsidR="00CA2DF0" w:rsidRPr="00652E46">
        <w:rPr>
          <w:highlight w:val="yellow"/>
        </w:rPr>
        <w:t xml:space="preserve">Note this journal places Methods </w:t>
      </w:r>
      <w:r w:rsidR="00CA2DF0" w:rsidRPr="00652E46">
        <w:rPr>
          <w:i/>
          <w:highlight w:val="yellow"/>
        </w:rPr>
        <w:t>after</w:t>
      </w:r>
      <w:r w:rsidR="00CA2DF0" w:rsidRPr="00652E46">
        <w:rPr>
          <w:highlight w:val="yellow"/>
        </w:rPr>
        <w:t xml:space="preserve"> Discussion</w:t>
      </w:r>
    </w:p>
    <w:p w14:paraId="1C9CAE8E" w14:textId="77777777" w:rsidR="00C3037E" w:rsidRPr="002028F6" w:rsidRDefault="00C3037E" w:rsidP="002028F6">
      <w:pPr>
        <w:rPr>
          <w:i/>
        </w:rPr>
      </w:pPr>
      <w:r w:rsidRPr="002028F6">
        <w:rPr>
          <w:i/>
        </w:rPr>
        <w:t>Model overview</w:t>
      </w:r>
    </w:p>
    <w:p w14:paraId="0C760E59" w14:textId="39C5E6E8" w:rsidR="00351976" w:rsidRDefault="00CF1875" w:rsidP="00E73265">
      <w:pPr>
        <w:ind w:firstLine="720"/>
      </w:pPr>
      <w:r>
        <w:t xml:space="preserve">We </w:t>
      </w:r>
      <w:r w:rsidR="00FA0F9D">
        <w:t>estimate</w:t>
      </w:r>
      <w:r>
        <w:t>d</w:t>
      </w:r>
      <w:r w:rsidR="00FA0F9D">
        <w:t xml:space="preserve"> the consumption of Chinook salmon </w:t>
      </w:r>
      <w:r>
        <w:t xml:space="preserve">by killer whales, harbor seals, and California and Steller sea lions </w:t>
      </w:r>
      <w:r w:rsidR="006B20AD">
        <w:t xml:space="preserve">to </w:t>
      </w:r>
      <w:r w:rsidR="00351976">
        <w:t>determin</w:t>
      </w:r>
      <w:r w:rsidR="006B20AD">
        <w:t>e</w:t>
      </w:r>
      <w:r w:rsidR="00351976">
        <w:t xml:space="preserve"> the location, source, and timing </w:t>
      </w:r>
      <w:r w:rsidR="002336A6">
        <w:t>of</w:t>
      </w:r>
      <w:r w:rsidR="006B20AD">
        <w:t xml:space="preserve"> </w:t>
      </w:r>
      <w:r w:rsidR="00031ED6">
        <w:t xml:space="preserve">predation </w:t>
      </w:r>
      <w:r w:rsidR="00351976">
        <w:t>mortality</w:t>
      </w:r>
      <w:r w:rsidR="006B20AD">
        <w:t xml:space="preserve"> </w:t>
      </w:r>
      <w:r w:rsidR="00351976">
        <w:t>in the eastern Pacific</w:t>
      </w:r>
      <w:r w:rsidR="006B20AD">
        <w:t xml:space="preserve">, </w:t>
      </w:r>
      <w:r w:rsidR="006B20AD" w:rsidRPr="0086730F">
        <w:t>1975-2015</w:t>
      </w:r>
      <w:r w:rsidR="00351976" w:rsidRPr="0086730F">
        <w:t>.</w:t>
      </w:r>
      <w:r w:rsidR="00351976">
        <w:t xml:space="preserve">  </w:t>
      </w:r>
      <w:r w:rsidR="00031ED6">
        <w:t>Using bioenergetics models</w:t>
      </w:r>
      <w:r w:rsidR="006B20AD">
        <w:t xml:space="preserve"> and information regarding marine mammal diets, we calculated this predation demand</w:t>
      </w:r>
      <w:r w:rsidR="00031ED6">
        <w:t xml:space="preserve">, </w:t>
      </w:r>
      <w:r w:rsidR="006B20AD">
        <w:t xml:space="preserve">and </w:t>
      </w:r>
      <w:r w:rsidR="00031ED6">
        <w:t xml:space="preserve">we </w:t>
      </w:r>
      <w:r w:rsidR="006B20AD">
        <w:t xml:space="preserve">then </w:t>
      </w:r>
      <w:r w:rsidR="00031ED6">
        <w:t>transform</w:t>
      </w:r>
      <w:r w:rsidR="006B20AD">
        <w:t>ed</w:t>
      </w:r>
      <w:r w:rsidR="00031ED6">
        <w:t xml:space="preserve"> the amount </w:t>
      </w:r>
      <w:r w:rsidR="00B6552E">
        <w:t xml:space="preserve">of </w:t>
      </w:r>
      <w:r w:rsidR="00031ED6">
        <w:t xml:space="preserve">energy </w:t>
      </w:r>
      <w:r w:rsidR="00737898">
        <w:t>each predator derive</w:t>
      </w:r>
      <w:r w:rsidR="006B20AD">
        <w:t>d</w:t>
      </w:r>
      <w:r w:rsidR="00031ED6">
        <w:t xml:space="preserve"> from Chinook salmon into estimates of biomass and numbers </w:t>
      </w:r>
      <w:r w:rsidR="006B20AD">
        <w:t xml:space="preserve">of Chinook </w:t>
      </w:r>
      <w:r w:rsidR="00031ED6">
        <w:t>consumed</w:t>
      </w:r>
      <w:r w:rsidR="00351976">
        <w:t>.</w:t>
      </w:r>
      <w:r w:rsidR="00031ED6">
        <w:t xml:space="preserve">  </w:t>
      </w:r>
      <w:r w:rsidR="008C0FE3">
        <w:t xml:space="preserve">Because marine mammal predators </w:t>
      </w:r>
      <w:r w:rsidR="00374FB5">
        <w:t xml:space="preserve">consume </w:t>
      </w:r>
      <w:r w:rsidR="008C0FE3">
        <w:t>Chinook salmon of different sizes</w:t>
      </w:r>
      <w:r w:rsidR="00273871">
        <w:t>/ages</w:t>
      </w:r>
      <w:r w:rsidR="008C0FE3">
        <w:t xml:space="preserve">, we use a </w:t>
      </w:r>
      <w:r w:rsidR="00273871">
        <w:t xml:space="preserve">Chinook salmon </w:t>
      </w:r>
      <w:r w:rsidR="008C0FE3">
        <w:t xml:space="preserve">life cycle model </w:t>
      </w:r>
      <w:r w:rsidR="00273871">
        <w:t>to link the cohort abundance to predation demands in space and time.</w:t>
      </w:r>
      <w:r w:rsidR="00095153">
        <w:t xml:space="preserve">  </w:t>
      </w:r>
      <w:r w:rsidR="00D17BA5">
        <w:t xml:space="preserve">We </w:t>
      </w:r>
      <w:r w:rsidR="00095153">
        <w:t>provide a more detailed description of the data in the appendix, and reserve the methods for describing how the data are incorporat</w:t>
      </w:r>
      <w:r w:rsidR="00D17BA5">
        <w:t>ed</w:t>
      </w:r>
      <w:r w:rsidR="00095153">
        <w:t xml:space="preserve"> into the bioenergetics model.</w:t>
      </w:r>
    </w:p>
    <w:p w14:paraId="480DDA38" w14:textId="04CC6B52" w:rsidR="002D11DB" w:rsidRPr="002D11DB" w:rsidRDefault="002D11DB" w:rsidP="002D11DB">
      <w:pPr>
        <w:rPr>
          <w:i/>
        </w:rPr>
      </w:pPr>
      <w:r w:rsidRPr="002D11DB">
        <w:rPr>
          <w:i/>
        </w:rPr>
        <w:t xml:space="preserve">Predator </w:t>
      </w:r>
      <w:r w:rsidR="001834BA">
        <w:rPr>
          <w:i/>
        </w:rPr>
        <w:t xml:space="preserve">dynamics, </w:t>
      </w:r>
      <w:r w:rsidRPr="002D11DB">
        <w:rPr>
          <w:i/>
        </w:rPr>
        <w:t>distribution</w:t>
      </w:r>
      <w:r w:rsidR="001834BA">
        <w:rPr>
          <w:i/>
        </w:rPr>
        <w:t>, and energy demands</w:t>
      </w:r>
    </w:p>
    <w:p w14:paraId="01CBCABD" w14:textId="59F140FC" w:rsidR="009D0268" w:rsidRDefault="009D0268" w:rsidP="00E73265">
      <w:pPr>
        <w:ind w:firstLine="720"/>
      </w:pPr>
      <w:r>
        <w:t xml:space="preserve">Estimates of </w:t>
      </w:r>
      <w:r w:rsidR="00882993">
        <w:t>marine mammal</w:t>
      </w:r>
      <w:r w:rsidR="00E54CF6">
        <w:t xml:space="preserve"> abundance were based on surveys </w:t>
      </w:r>
      <w:r w:rsidR="00095153">
        <w:t xml:space="preserve">by state and federal agencies </w:t>
      </w:r>
      <w:r w:rsidR="00273871">
        <w:t>(see supplemental material of model input)</w:t>
      </w:r>
      <w:r w:rsidR="00817E97">
        <w:t xml:space="preserve">.  </w:t>
      </w:r>
      <w:r w:rsidR="001A5EBE">
        <w:t xml:space="preserve">Years with missing survey data were </w:t>
      </w:r>
      <w:r>
        <w:t xml:space="preserve">interpolated </w:t>
      </w:r>
      <w:r w:rsidR="00095153">
        <w:t>fitting logistic or exponential models to the survey data</w:t>
      </w:r>
      <w:r w:rsidR="00E54CF6">
        <w:t>.</w:t>
      </w:r>
      <w:r w:rsidR="00E2398A">
        <w:t xml:space="preserve">  </w:t>
      </w:r>
      <w:r w:rsidR="00882993">
        <w:t>K</w:t>
      </w:r>
      <w:r>
        <w:t>iller whales and sea lions a</w:t>
      </w:r>
      <w:r w:rsidR="00CE1CC5">
        <w:t>re highly mobile</w:t>
      </w:r>
      <w:r w:rsidR="0050185F">
        <w:t>, including migrations beyond their core ranges</w:t>
      </w:r>
      <w:r>
        <w:t xml:space="preserve">, </w:t>
      </w:r>
      <w:r w:rsidR="0050185F">
        <w:t xml:space="preserve">and </w:t>
      </w:r>
      <w:r w:rsidR="00882993">
        <w:t xml:space="preserve">we </w:t>
      </w:r>
      <w:r w:rsidR="0050185F">
        <w:t xml:space="preserve">therefore </w:t>
      </w:r>
      <w:r w:rsidR="00882993">
        <w:t>assembled</w:t>
      </w:r>
      <w:r>
        <w:t xml:space="preserve"> info</w:t>
      </w:r>
      <w:r w:rsidR="00CE1CC5">
        <w:t>rmation in the literature to determine</w:t>
      </w:r>
      <w:r>
        <w:t xml:space="preserve"> temporal/spatial distribution</w:t>
      </w:r>
      <w:r w:rsidR="00882993">
        <w:t xml:space="preserve"> </w:t>
      </w:r>
      <w:r w:rsidR="0050185F">
        <w:t xml:space="preserve">of these species </w:t>
      </w:r>
      <w:r w:rsidR="00882993">
        <w:t>across areas and over seasons</w:t>
      </w:r>
      <w:r w:rsidR="002336A6">
        <w:t xml:space="preserve">.  </w:t>
      </w:r>
      <w:commentRangeStart w:id="1424"/>
      <w:r w:rsidR="00771F13">
        <w:t xml:space="preserve">Examples of detailed temporal/spatial patterns </w:t>
      </w:r>
      <w:commentRangeEnd w:id="1424"/>
      <w:r w:rsidR="003E0871">
        <w:rPr>
          <w:rStyle w:val="CommentReference"/>
        </w:rPr>
        <w:commentReference w:id="1424"/>
      </w:r>
      <w:r w:rsidR="00771F13">
        <w:t xml:space="preserve">include that </w:t>
      </w:r>
      <w:r w:rsidR="002336A6">
        <w:t>s</w:t>
      </w:r>
      <w:r>
        <w:t xml:space="preserve">outhern </w:t>
      </w:r>
      <w:r>
        <w:lastRenderedPageBreak/>
        <w:t>resident killer whales (SRKW) feed in the Salish Sea during the summer but leave during the winter months</w:t>
      </w:r>
      <w:r w:rsidR="00CE1CC5">
        <w:t xml:space="preserve"> </w:t>
      </w:r>
      <w:r w:rsidR="00CE1CC5">
        <w:fldChar w:fldCharType="begin"/>
      </w:r>
      <w:r w:rsidR="005D7734">
        <w:instrText xml:space="preserve"> ADDIN ZOTERO_ITEM CSL_CITATION {"citationID":"34fr6jkcf","properties":{"formattedCitation":"(Hauser et al. 2007)","plainCitation":"(Hauser et al. 2007)"},"citationItems":[{"id":841,"uris":["http://zotero.org/users/3830350/items/P23JJ89T"],"uri":["http://zotero.org/users/383035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CE1CC5">
        <w:fldChar w:fldCharType="separate"/>
      </w:r>
      <w:r w:rsidR="00B95350" w:rsidRPr="00B95350">
        <w:rPr>
          <w:rFonts w:cs="Times New Roman"/>
        </w:rPr>
        <w:t>(Hauser et al. 2007)</w:t>
      </w:r>
      <w:r w:rsidR="00CE1CC5">
        <w:fldChar w:fldCharType="end"/>
      </w:r>
      <w:r>
        <w:t xml:space="preserve">, </w:t>
      </w:r>
      <w:commentRangeStart w:id="1425"/>
      <w:r w:rsidR="00CE1CC5">
        <w:t>northern resident</w:t>
      </w:r>
      <w:r w:rsidR="00901536">
        <w:t xml:space="preserve"> killer whales</w:t>
      </w:r>
      <w:r w:rsidR="00CE1CC5">
        <w:t xml:space="preserve"> </w:t>
      </w:r>
      <w:r w:rsidR="005A2E8D">
        <w:t xml:space="preserve">occupy </w:t>
      </w:r>
      <w:r w:rsidR="00CE1CC5">
        <w:t xml:space="preserve">the waters of west Vancouver Island and British Columbia coast </w:t>
      </w:r>
      <w:r w:rsidR="00CE1CC5">
        <w:fldChar w:fldCharType="begin"/>
      </w:r>
      <w:r w:rsidR="005D7734">
        <w:instrText xml:space="preserve"> ADDIN ZOTERO_ITEM CSL_CITATION {"citationID":"1b5fcmph46","properties":{"formattedCitation":"(Barrett-Lennard et al. 1995, Nichol and Shackleton 1996)","plainCitation":"(Barrett-Lennard et al. 1995, Nichol and Shackleton 1996)"},"citationItems":[{"id":28,"uris":["http://zotero.org/users/3830350/items/K3W574FV"],"uri":["http://zotero.org/users/3830350/items/K3W574FV"],"itemData":{"id":28,"type":"article-journal","title":"The impact of killer whale predation on Steller sea lion populations in British Columbia and Alaska","container-title":"Report to North Pacific Universities Marine Mammal Research Consortium, University of British Columbia, Vancouver, BC, Canada","author":[{"family":"Barrett-Lennard","given":"Lance G"},{"family":"Heise","given":"Kathy"},{"family":"Saulitis","given":"Eva"},{"family":"Ellis","given":"Graeme"},{"family":"Matkin","given":"Craig"}],"issued":{"date-parts":[["1995"]]}}},{"id":984,"uris":["http://zotero.org/users/3830350/items/XPWMQH5D"],"uri":["http://zotero.org/users/3830350/items/XPWMQH5D"],"itemData":{"id":984,"type":"article-journal","title":"Seasonal movements and foraging behaviour of northern resident killer whales (Orcinus orca) in relation to the inshore distribution of salmon (Oncorhynchus spp.) in British Columbia","container-title":"Canadian Journal of Zoology","page":"983–991","volume":"74","issue":"6","source":"Google Scholar","author":[{"family":"Nichol","given":"Linda M."},{"family":"Shackleton","given":"David M."}],"issued":{"date-parts":[["1996"]]}}}],"schema":"https://github.com/citation-style-language/schema/raw/master/csl-citation.json"} </w:instrText>
      </w:r>
      <w:r w:rsidR="00CE1CC5">
        <w:fldChar w:fldCharType="separate"/>
      </w:r>
      <w:r w:rsidR="00B95350" w:rsidRPr="00B95350">
        <w:rPr>
          <w:rFonts w:cs="Times New Roman"/>
        </w:rPr>
        <w:t>(Barrett-Lennard et al. 1995, Nichol and Shackleton 1996)</w:t>
      </w:r>
      <w:r w:rsidR="00CE1CC5">
        <w:fldChar w:fldCharType="end"/>
      </w:r>
      <w:commentRangeEnd w:id="1425"/>
      <w:r w:rsidR="00881D5B">
        <w:rPr>
          <w:rStyle w:val="CommentReference"/>
        </w:rPr>
        <w:commentReference w:id="1425"/>
      </w:r>
      <w:r w:rsidR="00CE1CC5">
        <w:t xml:space="preserve">, </w:t>
      </w:r>
      <w:r w:rsidR="00771F13">
        <w:t xml:space="preserve">and </w:t>
      </w:r>
      <w:r w:rsidR="00CE1CC5">
        <w:t>southeast Alaska residents and western Alaska residents split their time in different areas of</w:t>
      </w:r>
      <w:r w:rsidR="00771F13">
        <w:t xml:space="preserve"> </w:t>
      </w:r>
      <w:r w:rsidR="00CE1CC5">
        <w:t xml:space="preserve">Alaska </w:t>
      </w:r>
      <w:r w:rsidR="00CE1CC5">
        <w:fldChar w:fldCharType="begin"/>
      </w:r>
      <w:r w:rsidR="005D7734">
        <w:instrText xml:space="preserve"> ADDIN ZOTERO_ITEM CSL_CITATION {"citationID":"1n4qldghsm","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CE1CC5">
        <w:fldChar w:fldCharType="separate"/>
      </w:r>
      <w:r w:rsidR="00B95350" w:rsidRPr="00B95350">
        <w:rPr>
          <w:rFonts w:cs="Times New Roman"/>
        </w:rPr>
        <w:t>(Matkin et al. 2014)</w:t>
      </w:r>
      <w:r w:rsidR="00CE1CC5">
        <w:fldChar w:fldCharType="end"/>
      </w:r>
      <w:r w:rsidR="00771F13">
        <w:t>.</w:t>
      </w:r>
      <w:r w:rsidR="00160443">
        <w:t xml:space="preserve"> </w:t>
      </w:r>
      <w:r w:rsidR="00CE1CC5">
        <w:t xml:space="preserve">California and Steller sea lion populations in the Salish Sea and </w:t>
      </w:r>
      <w:r>
        <w:t xml:space="preserve">Columbia River </w:t>
      </w:r>
      <w:r w:rsidR="00CE1CC5">
        <w:t xml:space="preserve">areas </w:t>
      </w:r>
      <w:r w:rsidR="00160443">
        <w:t>ex</w:t>
      </w:r>
      <w:r w:rsidR="00771F13">
        <w:t>hibit</w:t>
      </w:r>
      <w:r w:rsidR="00160443">
        <w:t xml:space="preserve"> a </w:t>
      </w:r>
      <w:r>
        <w:t>bi-mod</w:t>
      </w:r>
      <w:r w:rsidR="00771F13">
        <w:t>a</w:t>
      </w:r>
      <w:r>
        <w:t xml:space="preserve">l distribution </w:t>
      </w:r>
      <w:r w:rsidR="00160443">
        <w:t xml:space="preserve">– </w:t>
      </w:r>
      <w:r>
        <w:t>feed</w:t>
      </w:r>
      <w:r w:rsidR="00160443">
        <w:t>ing</w:t>
      </w:r>
      <w:r>
        <w:t xml:space="preserve"> on spring and fall runs of r</w:t>
      </w:r>
      <w:r w:rsidR="00CE1CC5">
        <w:t xml:space="preserve">eturning adult salmon and </w:t>
      </w:r>
      <w:r>
        <w:t>return</w:t>
      </w:r>
      <w:r w:rsidR="00160443">
        <w:t>ing</w:t>
      </w:r>
      <w:r>
        <w:t xml:space="preserve"> to colonies </w:t>
      </w:r>
      <w:r w:rsidR="00095153">
        <w:t xml:space="preserve">along the outer coasts </w:t>
      </w:r>
      <w:r w:rsidR="00160443">
        <w:t xml:space="preserve">in </w:t>
      </w:r>
      <w:r w:rsidR="00771F13">
        <w:t>summer and winter</w:t>
      </w:r>
      <w:r>
        <w:t>.</w:t>
      </w:r>
      <w:r w:rsidR="001834BA">
        <w:t xml:space="preserve">  </w:t>
      </w:r>
      <w:r w:rsidR="00771F13">
        <w:t>H</w:t>
      </w:r>
      <w:r w:rsidR="001834BA">
        <w:t xml:space="preserve">arbor seals in each </w:t>
      </w:r>
      <w:r w:rsidR="005A2E8D">
        <w:t xml:space="preserve">region </w:t>
      </w:r>
      <w:r w:rsidR="001834BA">
        <w:t xml:space="preserve">were assumed to be resident </w:t>
      </w:r>
      <w:r w:rsidR="001834BA">
        <w:fldChar w:fldCharType="begin"/>
      </w:r>
      <w:r w:rsidR="005D7734">
        <w:instrText xml:space="preserve"> ADDIN ZOTERO_ITEM CSL_CITATION {"citationID":"2fmoos14h0","properties":{"formattedCitation":"(Suryan and Harvey 1998)","plainCitation":"(Suryan and Harvey 1998)"},"citationItems":[{"id":1161,"uris":["http://zotero.org/users/3830350/items/WDGKTUPA"],"uri":["http://zotero.org/users/3830350/items/WDGKTUPA"],"itemData":{"id":1161,"type":"article-journal","title":"TRACKING HARBOR SEALS (PHOCA VITULINA RICHARDSI) TO DETERMINE DIVE BEHAVIOR, FORAGING ACTIVITY, AND HAUL-OUT SITE USE","container-title":"Marine Mammal Science","page":"361–372","volume":"14","issue":"2","source":"Google Scholar","author":[{"family":"Suryan","given":"Robert M."},{"family":"Harvey","given":"James T."}],"issued":{"date-parts":[["1998"]]}}}],"schema":"https://github.com/citation-style-language/schema/raw/master/csl-citation.json"} </w:instrText>
      </w:r>
      <w:r w:rsidR="001834BA">
        <w:fldChar w:fldCharType="separate"/>
      </w:r>
      <w:r w:rsidR="00B95350" w:rsidRPr="00B95350">
        <w:rPr>
          <w:rFonts w:cs="Times New Roman"/>
        </w:rPr>
        <w:t>(Suryan and Harvey 1998)</w:t>
      </w:r>
      <w:r w:rsidR="001834BA">
        <w:fldChar w:fldCharType="end"/>
      </w:r>
      <w:r w:rsidR="001834BA">
        <w:t xml:space="preserve"> with no exchange between populations in adjacent areas.</w:t>
      </w:r>
    </w:p>
    <w:p w14:paraId="7BC9E452" w14:textId="7FDEEB50" w:rsidR="001834BA" w:rsidRDefault="00E2398A" w:rsidP="00B62511">
      <w:pPr>
        <w:ind w:firstLine="720"/>
      </w:pPr>
      <w:r>
        <w:t>B</w:t>
      </w:r>
      <w:r w:rsidR="00272472">
        <w:t>ecause a predator</w:t>
      </w:r>
      <w:r w:rsidR="00F16BDC">
        <w:t>’s energy demand</w:t>
      </w:r>
      <w:r w:rsidR="00D87EED">
        <w:t xml:space="preserve"> </w:t>
      </w:r>
      <w:r w:rsidR="00EC525E">
        <w:t xml:space="preserve">is determined by its mass </w:t>
      </w:r>
      <w:r w:rsidR="00F16BDC">
        <w:fldChar w:fldCharType="begin"/>
      </w:r>
      <w:r w:rsidR="005D7734">
        <w:instrText xml:space="preserve"> ADDIN ZOTERO_ITEM CSL_CITATION {"citationID":"lpemlso2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F16BDC">
        <w:fldChar w:fldCharType="separate"/>
      </w:r>
      <w:r w:rsidR="00B95350" w:rsidRPr="00B95350">
        <w:rPr>
          <w:rFonts w:cs="Times New Roman"/>
        </w:rPr>
        <w:t>(Kleiber 1975)</w:t>
      </w:r>
      <w:r w:rsidR="00F16BDC">
        <w:fldChar w:fldCharType="end"/>
      </w:r>
      <w:r w:rsidR="00272472">
        <w:t xml:space="preserve">, </w:t>
      </w:r>
      <w:r w:rsidR="00EC525E">
        <w:t xml:space="preserve">we </w:t>
      </w:r>
      <w:r w:rsidR="00984CC1">
        <w:t>combined</w:t>
      </w:r>
      <w:r w:rsidR="00EC525E">
        <w:t xml:space="preserve"> weight-at-age models </w:t>
      </w:r>
      <w:r w:rsidR="00924B26">
        <w:t xml:space="preserve">with </w:t>
      </w:r>
      <w:r w:rsidR="00984CC1">
        <w:t xml:space="preserve">information about </w:t>
      </w:r>
      <w:r w:rsidR="00924B26">
        <w:t>the a</w:t>
      </w:r>
      <w:r w:rsidR="001834BA">
        <w:t>bundance</w:t>
      </w:r>
      <w:r w:rsidR="00EB426F">
        <w:t xml:space="preserve">, </w:t>
      </w:r>
      <w:r w:rsidR="001834BA">
        <w:t xml:space="preserve"> </w:t>
      </w:r>
      <w:r w:rsidR="00984CC1">
        <w:t>sex</w:t>
      </w:r>
      <w:r w:rsidR="001834BA">
        <w:t xml:space="preserve"> and age</w:t>
      </w:r>
      <w:r w:rsidR="00F16BDC">
        <w:t xml:space="preserve"> </w:t>
      </w:r>
      <w:r w:rsidR="00EC525E">
        <w:t xml:space="preserve">structure </w:t>
      </w:r>
      <w:r w:rsidR="00984CC1">
        <w:t xml:space="preserve">of the population to </w:t>
      </w:r>
      <w:r w:rsidR="00924B26">
        <w:t xml:space="preserve">determine the </w:t>
      </w:r>
      <w:r w:rsidR="00984CC1">
        <w:t xml:space="preserve">total </w:t>
      </w:r>
      <w:r w:rsidR="00924B26">
        <w:t>mass of the predator population in each area</w:t>
      </w:r>
      <w:r w:rsidR="00F16BDC">
        <w:t xml:space="preserve">.  </w:t>
      </w:r>
      <w:r w:rsidR="00EC525E">
        <w:t>For s</w:t>
      </w:r>
      <w:r w:rsidR="00272472">
        <w:t xml:space="preserve">outhern resident killer </w:t>
      </w:r>
      <w:r w:rsidR="001A5EBE">
        <w:t xml:space="preserve">whales the </w:t>
      </w:r>
      <w:r w:rsidR="00272472">
        <w:t xml:space="preserve">age </w:t>
      </w:r>
      <w:r w:rsidR="00F16BDC">
        <w:t xml:space="preserve">and sex </w:t>
      </w:r>
      <w:r w:rsidR="00272472">
        <w:t xml:space="preserve">distributions are known </w:t>
      </w:r>
      <w:r w:rsidR="00D8605E">
        <w:t>with perfect detection</w:t>
      </w:r>
      <w:r w:rsidR="00272472">
        <w:t xml:space="preserve"> </w:t>
      </w:r>
      <w:r w:rsidR="00F16BDC">
        <w:fldChar w:fldCharType="begin"/>
      </w:r>
      <w:r w:rsidR="005D7734">
        <w:instrText xml:space="preserve"> ADDIN ZOTERO_ITEM CSL_CITATION {"citationID":"av5tf5pmi","properties":{"formattedCitation":"(Center for Whale Research 2016)","plainCitation":"(Center for Whale Research 2016)"},"citationItems":[{"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F16BDC">
        <w:fldChar w:fldCharType="separate"/>
      </w:r>
      <w:r w:rsidR="00B95350" w:rsidRPr="00B95350">
        <w:rPr>
          <w:rFonts w:cs="Times New Roman"/>
        </w:rPr>
        <w:t>(Center for Whale Research 2016)</w:t>
      </w:r>
      <w:r w:rsidR="00F16BDC">
        <w:fldChar w:fldCharType="end"/>
      </w:r>
      <w:r w:rsidR="00F16BDC">
        <w:t xml:space="preserve">, </w:t>
      </w:r>
      <w:r w:rsidR="00B62511">
        <w:t xml:space="preserve">but </w:t>
      </w:r>
      <w:r w:rsidR="00066B94">
        <w:t xml:space="preserve">populations in </w:t>
      </w:r>
      <w:r w:rsidR="00F16BDC">
        <w:t xml:space="preserve">northern British Columbia and southeastern and western Alaska </w:t>
      </w:r>
      <w:r w:rsidR="00F16BDC">
        <w:fldChar w:fldCharType="begin"/>
      </w:r>
      <w:r w:rsidR="005D7734">
        <w:instrText xml:space="preserve"> ADDIN ZOTERO_ITEM CSL_CITATION {"citationID":"1c730hnalq","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F16BDC">
        <w:fldChar w:fldCharType="separate"/>
      </w:r>
      <w:r w:rsidR="00B95350" w:rsidRPr="00B95350">
        <w:rPr>
          <w:rFonts w:cs="Times New Roman"/>
        </w:rPr>
        <w:t>(Matkin et al. 2014)</w:t>
      </w:r>
      <w:r w:rsidR="00F16BDC">
        <w:fldChar w:fldCharType="end"/>
      </w:r>
      <w:r w:rsidR="00F16BDC">
        <w:t xml:space="preserve"> are estimated based on mark-recapture observation with imperfect detection.</w:t>
      </w:r>
      <w:r w:rsidR="00D87EED">
        <w:t xml:space="preserve">  </w:t>
      </w:r>
      <w:r w:rsidR="001A5EBE">
        <w:t xml:space="preserve">Sex and age distributions for </w:t>
      </w:r>
      <w:r w:rsidR="00924B26">
        <w:t xml:space="preserve">harbor seals </w:t>
      </w:r>
      <w:r w:rsidR="00924B26">
        <w:fldChar w:fldCharType="begin"/>
      </w:r>
      <w:r w:rsidR="005D7734">
        <w:instrText xml:space="preserve"> ADDIN ZOTERO_ITEM CSL_CITATION {"citationID":"2pj7qubcau","properties":{"formattedCitation":"(Bigg 1969)","plainCitation":"(Bigg 1969)"},"citationItems":[{"id":832,"uris":["http://zotero.org/users/3830350/items/7D8XW452"],"uri":["http://zotero.org/users/383035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924B26">
        <w:fldChar w:fldCharType="separate"/>
      </w:r>
      <w:r w:rsidR="00B95350" w:rsidRPr="00B95350">
        <w:rPr>
          <w:rFonts w:cs="Times New Roman"/>
        </w:rPr>
        <w:t>(Bigg 1969)</w:t>
      </w:r>
      <w:r w:rsidR="00924B26">
        <w:fldChar w:fldCharType="end"/>
      </w:r>
      <w:r w:rsidR="00924B26">
        <w:t xml:space="preserve">, </w:t>
      </w:r>
      <w:r w:rsidR="00D87EED">
        <w:t>California</w:t>
      </w:r>
      <w:r w:rsidR="00901536">
        <w:t xml:space="preserve"> sea lions</w:t>
      </w:r>
      <w:r w:rsidR="00D87EED">
        <w:t xml:space="preserve"> </w:t>
      </w:r>
      <w:r w:rsidR="00EC525E">
        <w:fldChar w:fldCharType="begin"/>
      </w:r>
      <w:r w:rsidR="005D7734">
        <w:instrText xml:space="preserve"> ADDIN ZOTERO_ITEM CSL_CITATION {"citationID":"1vlg7kciou","properties":{"formattedCitation":"{\\rtf (Hern\\uc0\\u225{}ndez-Camacho et al. 2008)}","plainCitation":"(Hernández-Camacho et al. 2008)"},"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schema":"https://github.com/citation-style-language/schema/raw/master/csl-citation.json"} </w:instrText>
      </w:r>
      <w:r w:rsidR="00EC525E">
        <w:fldChar w:fldCharType="separate"/>
      </w:r>
      <w:r w:rsidR="00B95350" w:rsidRPr="00B95350">
        <w:rPr>
          <w:rFonts w:cs="Times New Roman"/>
          <w:szCs w:val="24"/>
        </w:rPr>
        <w:t>(Hernández-Camacho et al. 2008)</w:t>
      </w:r>
      <w:r w:rsidR="00EC525E">
        <w:fldChar w:fldCharType="end"/>
      </w:r>
      <w:r w:rsidR="00EC525E">
        <w:t xml:space="preserve"> </w:t>
      </w:r>
      <w:r w:rsidR="00D87EED">
        <w:t>and Steller</w:t>
      </w:r>
      <w:r w:rsidR="00901536">
        <w:t xml:space="preserve"> sea lions</w:t>
      </w:r>
      <w:r w:rsidR="00D87EED">
        <w:t xml:space="preserve"> </w:t>
      </w:r>
      <w:r w:rsidR="00D87EED">
        <w:fldChar w:fldCharType="begin"/>
      </w:r>
      <w:r w:rsidR="005D7734">
        <w:instrText xml:space="preserve"> ADDIN ZOTERO_ITEM CSL_CITATION {"citationID":"25509g4a6n","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87EED">
        <w:fldChar w:fldCharType="separate"/>
      </w:r>
      <w:r w:rsidR="00B95350" w:rsidRPr="00B95350">
        <w:rPr>
          <w:rFonts w:cs="Times New Roman"/>
        </w:rPr>
        <w:t>(Winship et al. 2002)</w:t>
      </w:r>
      <w:r w:rsidR="00D87EED">
        <w:fldChar w:fldCharType="end"/>
      </w:r>
      <w:r w:rsidR="00D87EED">
        <w:t xml:space="preserve"> </w:t>
      </w:r>
      <w:r w:rsidR="00B62511">
        <w:t>were</w:t>
      </w:r>
      <w:r w:rsidR="00D87EED">
        <w:t xml:space="preserve"> </w:t>
      </w:r>
      <w:r w:rsidR="00924B26">
        <w:t xml:space="preserve">estimated </w:t>
      </w:r>
      <w:r w:rsidR="00B62511">
        <w:t xml:space="preserve">from </w:t>
      </w:r>
      <w:r w:rsidR="00924B26">
        <w:t>survival tables</w:t>
      </w:r>
      <w:r w:rsidR="001A5EBE">
        <w:t xml:space="preserve">; however, </w:t>
      </w:r>
      <w:r w:rsidR="00924B26">
        <w:t xml:space="preserve">only </w:t>
      </w:r>
      <w:r w:rsidR="001A5EBE">
        <w:t>California sea lions age six and older are as</w:t>
      </w:r>
      <w:commentRangeStart w:id="1426"/>
      <w:r w:rsidR="001A5EBE">
        <w:t xml:space="preserve">sumed to consume Chinook </w:t>
      </w:r>
      <w:r w:rsidR="001A5EBE" w:rsidRPr="000732B3">
        <w:t>salmo</w:t>
      </w:r>
      <w:commentRangeEnd w:id="1426"/>
      <w:r w:rsidR="008E62B6">
        <w:rPr>
          <w:rStyle w:val="CommentReference"/>
        </w:rPr>
        <w:commentReference w:id="1426"/>
      </w:r>
      <w:r w:rsidR="001A5EBE" w:rsidRPr="000732B3">
        <w:t xml:space="preserve">n </w:t>
      </w:r>
      <w:r w:rsidR="00924B26" w:rsidRPr="000732B3">
        <w:t xml:space="preserve">(pers. comm. </w:t>
      </w:r>
      <w:r w:rsidR="00DD4A35" w:rsidRPr="000732B3">
        <w:t>J</w:t>
      </w:r>
      <w:r w:rsidR="00901536" w:rsidRPr="000732B3">
        <w:t>.</w:t>
      </w:r>
      <w:r w:rsidR="00DD4A35" w:rsidRPr="000732B3">
        <w:t xml:space="preserve"> Laake</w:t>
      </w:r>
      <w:r w:rsidR="00DD4A35">
        <w:t xml:space="preserve">).  </w:t>
      </w:r>
      <w:r w:rsidR="00D8605E">
        <w:t xml:space="preserve">In some </w:t>
      </w:r>
      <w:r w:rsidR="00901536">
        <w:t>regions</w:t>
      </w:r>
      <w:r w:rsidR="00D8605E">
        <w:t xml:space="preserve">, </w:t>
      </w:r>
      <w:r w:rsidR="00924B26">
        <w:t xml:space="preserve">such as the Salish Sea </w:t>
      </w:r>
      <w:r w:rsidR="00E52673">
        <w:fldChar w:fldCharType="begin"/>
      </w:r>
      <w:r w:rsidR="005D7734">
        <w:instrText xml:space="preserve"> ADDIN ZOTERO_ITEM CSL_CITATION {"citationID":"ps87gh5q9","properties":{"formattedCitation":"(Akmajian et al. 2014)","plainCitation":"(Akmajian et al. 2014)"},"citationItems":[{"id":185,"uris":["http://zotero.org/users/3830350/items/AKARWRZK"],"uri":["http://zotero.org/users/383035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E52673">
        <w:fldChar w:fldCharType="separate"/>
      </w:r>
      <w:r w:rsidR="00E52673" w:rsidRPr="00B95350">
        <w:rPr>
          <w:rFonts w:cs="Times New Roman"/>
        </w:rPr>
        <w:t>(Akmajian et al. 2014)</w:t>
      </w:r>
      <w:r w:rsidR="00E52673">
        <w:fldChar w:fldCharType="end"/>
      </w:r>
      <w:r w:rsidR="00E52673">
        <w:t xml:space="preserve"> </w:t>
      </w:r>
      <w:r w:rsidR="008C2101">
        <w:t>or</w:t>
      </w:r>
      <w:r w:rsidR="00B62511">
        <w:t xml:space="preserve"> Columbia</w:t>
      </w:r>
      <w:r w:rsidR="00066B94">
        <w:t xml:space="preserve"> River</w:t>
      </w:r>
      <w:r w:rsidR="00D8605E">
        <w:t xml:space="preserve">, </w:t>
      </w:r>
      <w:r w:rsidR="00B62511">
        <w:t xml:space="preserve">populations </w:t>
      </w:r>
      <w:r w:rsidR="008C2101">
        <w:t xml:space="preserve">of sea lions </w:t>
      </w:r>
      <w:r w:rsidR="00B62511">
        <w:t xml:space="preserve">are </w:t>
      </w:r>
      <w:r w:rsidR="008C2101">
        <w:t xml:space="preserve">thought </w:t>
      </w:r>
      <w:r w:rsidR="00D8605E">
        <w:t>to be predominantly male, and thus females are excluded from the</w:t>
      </w:r>
      <w:r w:rsidR="00066B94">
        <w:t>se model regions</w:t>
      </w:r>
      <w:r w:rsidR="00924B26">
        <w:t xml:space="preserve">.  </w:t>
      </w:r>
    </w:p>
    <w:p w14:paraId="199418CD" w14:textId="32162FCD" w:rsidR="008B5B80" w:rsidRDefault="00066B94" w:rsidP="00B62511">
      <w:r>
        <w:tab/>
        <w:t>In Chasco et al. (</w:t>
      </w:r>
      <w:r w:rsidR="008C2101">
        <w:rPr>
          <w:i/>
        </w:rPr>
        <w:t>in press</w:t>
      </w:r>
      <w:r>
        <w:t xml:space="preserve">), we developed </w:t>
      </w:r>
      <w:r w:rsidR="008C2101">
        <w:t xml:space="preserve">a modeling framework </w:t>
      </w:r>
      <w:r>
        <w:t>that calculated bioenergetics (energy) needs for the four marine mammals in Puget Sound, and here we apply a</w:t>
      </w:r>
      <w:r w:rsidR="00A4761B">
        <w:t>n</w:t>
      </w:r>
      <w:r>
        <w:t xml:space="preserve"> </w:t>
      </w:r>
      <w:r w:rsidR="008C2101">
        <w:lastRenderedPageBreak/>
        <w:t xml:space="preserve">extended </w:t>
      </w:r>
      <w:r>
        <w:t xml:space="preserve">version of that </w:t>
      </w:r>
      <w:r w:rsidR="008C2101">
        <w:t xml:space="preserve">model </w:t>
      </w:r>
      <w:r>
        <w:t xml:space="preserve">for the </w:t>
      </w:r>
      <w:r w:rsidR="00095153">
        <w:t xml:space="preserve">eight </w:t>
      </w:r>
      <w:r>
        <w:t>regions in the broader northeast Pacific</w:t>
      </w:r>
      <w:r w:rsidR="00A44668">
        <w:t xml:space="preserve"> (</w:t>
      </w:r>
      <w:r w:rsidR="00A44668" w:rsidRPr="00472DE6">
        <w:rPr>
          <w:highlight w:val="cyan"/>
        </w:rPr>
        <w:t>cite appendix again?</w:t>
      </w:r>
      <w:r w:rsidR="00A44668">
        <w:t>)</w:t>
      </w:r>
      <w:r>
        <w:t xml:space="preserve">. </w:t>
      </w:r>
      <w:r w:rsidR="00B62511">
        <w:t>The daily energy demands</w:t>
      </w:r>
      <w:r w:rsidR="008B5B80">
        <w:rPr>
          <w:rFonts w:eastAsiaTheme="minorEastAsia"/>
        </w:rPr>
        <w:t>(</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oMath>
      <w:r w:rsidR="00801B7C">
        <w:rPr>
          <w:rFonts w:eastAsiaTheme="minorEastAsia"/>
        </w:rPr>
        <w:t xml:space="preserve">; </w:t>
      </w:r>
      <w:r w:rsidR="00801B7C">
        <w:rPr>
          <w:rFonts w:eastAsiaTheme="minorEastAsia"/>
        </w:rPr>
        <w:fldChar w:fldCharType="begin"/>
      </w:r>
      <w:r w:rsidR="00801B7C">
        <w:rPr>
          <w:rFonts w:eastAsiaTheme="minorEastAsia"/>
        </w:rPr>
        <w:instrText xml:space="preserve"> REF _Ref469658785 \h </w:instrText>
      </w:r>
      <w:r w:rsidR="00801B7C">
        <w:rPr>
          <w:rFonts w:eastAsiaTheme="minorEastAsia"/>
        </w:rPr>
      </w:r>
      <w:r w:rsidR="00801B7C">
        <w:rPr>
          <w:rFonts w:eastAsiaTheme="minorEastAsia"/>
        </w:rPr>
        <w:fldChar w:fldCharType="separate"/>
      </w:r>
      <w:r w:rsidR="00801B7C">
        <w:t xml:space="preserve">Eq. </w:t>
      </w:r>
      <w:r w:rsidR="00801B7C">
        <w:rPr>
          <w:noProof/>
        </w:rPr>
        <w:t>1</w:t>
      </w:r>
      <w:r w:rsidR="00801B7C">
        <w:rPr>
          <w:rFonts w:eastAsiaTheme="minorEastAsia"/>
        </w:rPr>
        <w:fldChar w:fldCharType="end"/>
      </w:r>
      <w:r w:rsidR="00801B7C">
        <w:rPr>
          <w:rFonts w:eastAsiaTheme="minorEastAsia"/>
        </w:rPr>
        <w:t xml:space="preserve">; </w:t>
      </w:r>
      <w:r w:rsidR="008B5B80">
        <w:rPr>
          <w:rFonts w:eastAsiaTheme="minorEastAsia"/>
        </w:rPr>
        <w:t xml:space="preserve">kcal/day) </w:t>
      </w:r>
      <w:r w:rsidR="0026204D">
        <w:rPr>
          <w:rFonts w:eastAsiaTheme="minorEastAsia"/>
        </w:rPr>
        <w:t xml:space="preserve">derived from Chinook salmon </w:t>
      </w:r>
      <w:r w:rsidR="00B62511">
        <w:t xml:space="preserve">for a predator population was estimated using the Kleiber </w:t>
      </w:r>
      <w:r w:rsidR="00905A27">
        <w:t xml:space="preserve">model </w:t>
      </w:r>
      <w:r w:rsidR="00905A27">
        <w:fldChar w:fldCharType="begin"/>
      </w:r>
      <w:r w:rsidR="005D7734">
        <w:instrText xml:space="preserve"> ADDIN ZOTERO_ITEM CSL_CITATION {"citationID":"1dc9k83kt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905A27">
        <w:fldChar w:fldCharType="separate"/>
      </w:r>
      <w:r w:rsidR="00B95350" w:rsidRPr="00B95350">
        <w:rPr>
          <w:rFonts w:cs="Times New Roman"/>
        </w:rPr>
        <w:t>(Kleiber 1975)</w:t>
      </w:r>
      <w:r w:rsidR="00905A27">
        <w:fldChar w:fldCharType="end"/>
      </w:r>
      <w:r w:rsidR="00905A27">
        <w:t xml:space="preserve"> </w:t>
      </w:r>
      <w:r w:rsidR="00B62511">
        <w:t>with species specific scaling factors</w:t>
      </w:r>
      <w:r w:rsidR="008B5B80">
        <w:t xml:space="preserve"> (</w:t>
      </w:r>
      <m:oMath>
        <m:sSub>
          <m:sSubPr>
            <m:ctrlPr>
              <w:rPr>
                <w:rFonts w:ascii="Cambria Math" w:hAnsi="Cambria Math"/>
                <w:i/>
              </w:rPr>
            </m:ctrlPr>
          </m:sSubPr>
          <m:e>
            <m:r>
              <w:rPr>
                <w:rFonts w:ascii="Cambria Math" w:hAnsi="Cambria Math"/>
              </w:rPr>
              <m:t>α</m:t>
            </m:r>
          </m:e>
          <m:sub>
            <m:r>
              <w:rPr>
                <w:rFonts w:ascii="Cambria Math" w:hAnsi="Cambria Math"/>
              </w:rPr>
              <m:t>p,i,s</m:t>
            </m:r>
          </m:sub>
        </m:sSub>
      </m:oMath>
      <w:r w:rsidR="008B5B80">
        <w:rPr>
          <w:rFonts w:eastAsiaTheme="minorEastAsia"/>
        </w:rPr>
        <w:t xml:space="preserve">) </w:t>
      </w:r>
      <w:r w:rsidR="008B5B80">
        <w:t>for</w:t>
      </w:r>
      <w:r w:rsidR="00905A27">
        <w:t xml:space="preserve"> </w:t>
      </w:r>
      <w:r w:rsidR="007342DC">
        <w:t xml:space="preserve">killer whales </w:t>
      </w:r>
      <w:r w:rsidR="007342DC">
        <w:fldChar w:fldCharType="begin"/>
      </w:r>
      <w:r w:rsidR="005D7734">
        <w:instrText xml:space="preserve"> ADDIN ZOTERO_ITEM CSL_CITATION {"citationID":"d7mvnd6tg","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7342DC">
        <w:fldChar w:fldCharType="separate"/>
      </w:r>
      <w:r w:rsidR="00B95350" w:rsidRPr="00B95350">
        <w:rPr>
          <w:rFonts w:cs="Times New Roman"/>
        </w:rPr>
        <w:t>(Noren 2011)</w:t>
      </w:r>
      <w:r w:rsidR="007342DC">
        <w:fldChar w:fldCharType="end"/>
      </w:r>
      <w:r w:rsidR="00B62511">
        <w:t>,</w:t>
      </w:r>
      <w:r w:rsidR="007342DC">
        <w:t xml:space="preserve"> harbor seals </w:t>
      </w:r>
      <w:r w:rsidR="008B5B80">
        <w:fldChar w:fldCharType="begin"/>
      </w:r>
      <w:r w:rsidR="005D7734">
        <w:instrText xml:space="preserve"> ADDIN ZOTERO_ITEM CSL_CITATION {"citationID":"CQMY6xRG","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8B5B80">
        <w:fldChar w:fldCharType="separate"/>
      </w:r>
      <w:r w:rsidR="00273871" w:rsidRPr="00273871">
        <w:rPr>
          <w:rFonts w:cs="Times New Roman"/>
        </w:rPr>
        <w:t>(Howard et al. 2013)</w:t>
      </w:r>
      <w:r w:rsidR="008B5B80">
        <w:fldChar w:fldCharType="end"/>
      </w:r>
      <w:r w:rsidR="008B5B80">
        <w:t xml:space="preserve">, California </w:t>
      </w:r>
      <w:r w:rsidR="008D7889">
        <w:t xml:space="preserve">sea lions </w:t>
      </w:r>
      <w:r w:rsidR="008B5B80">
        <w:fldChar w:fldCharType="begin"/>
      </w:r>
      <w:r w:rsidR="005D7734">
        <w:instrText xml:space="preserve"> ADDIN ZOTERO_ITEM CSL_CITATION {"citationID":"18h71c5j3c","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8B5B80">
        <w:fldChar w:fldCharType="separate"/>
      </w:r>
      <w:r w:rsidR="00B95350" w:rsidRPr="00B95350">
        <w:rPr>
          <w:rFonts w:cs="Times New Roman"/>
        </w:rPr>
        <w:t>(Weise and Harvey 2008)</w:t>
      </w:r>
      <w:r w:rsidR="008B5B80">
        <w:fldChar w:fldCharType="end"/>
      </w:r>
      <w:r w:rsidR="008B5B80">
        <w:t xml:space="preserve"> and Steller</w:t>
      </w:r>
      <w:r w:rsidR="008D7889">
        <w:t xml:space="preserve"> sea lions</w:t>
      </w:r>
      <w:r w:rsidR="008B5B80">
        <w:t xml:space="preserve"> </w:t>
      </w:r>
      <w:r w:rsidR="008B5B80">
        <w:fldChar w:fldCharType="begin"/>
      </w:r>
      <w:r w:rsidR="005D7734">
        <w:instrText xml:space="preserve"> ADDIN ZOTERO_ITEM CSL_CITATION {"citationID":"12eo0gdoat","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8B5B80">
        <w:fldChar w:fldCharType="separate"/>
      </w:r>
      <w:r w:rsidR="00B95350" w:rsidRPr="00B95350">
        <w:rPr>
          <w:rFonts w:cs="Times New Roman"/>
        </w:rPr>
        <w:t>(Winship et al. 2002)</w:t>
      </w:r>
      <w:r w:rsidR="008B5B80">
        <w:fldChar w:fldCharType="end"/>
      </w:r>
      <w:r w:rsidR="008C2101">
        <w:t>. Total needs were calculated by multiplying these factors by</w:t>
      </w:r>
      <w:r w:rsidR="008B5B80">
        <w:t xml:space="preserve"> the product of </w:t>
      </w:r>
      <w:r w:rsidR="008B5B80">
        <w:rPr>
          <w:rFonts w:eastAsiaTheme="minorEastAsia"/>
        </w:rPr>
        <w:t>the predator abundance (</w:t>
      </w:r>
      <m:oMath>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oMath>
      <w:r w:rsidR="008B5B80">
        <w:rPr>
          <w:rFonts w:eastAsiaTheme="minorEastAsia"/>
        </w:rPr>
        <w:t>), the age distribution (</w:t>
      </w:r>
      <m:oMath>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oMath>
      <w:r w:rsidR="008B5B80">
        <w:rPr>
          <w:rFonts w:eastAsiaTheme="minorEastAsia"/>
        </w:rPr>
        <w:t>), sex ratio (</w:t>
      </w:r>
      <m:oMath>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oMath>
      <w:r w:rsidR="008B5B80">
        <w:rPr>
          <w:rFonts w:eastAsiaTheme="minorEastAsia"/>
        </w:rPr>
        <w:t xml:space="preserve">), </w:t>
      </w:r>
      <w:r w:rsidR="0026204D">
        <w:rPr>
          <w:rFonts w:eastAsiaTheme="minorEastAsia"/>
        </w:rPr>
        <w:t>fraction of total energy derived from Chinook salmon (</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6204D">
        <w:rPr>
          <w:rFonts w:eastAsiaTheme="minorEastAsia"/>
        </w:rPr>
        <w:t>), the selectivity of different age Chinook salmon (</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sidR="0026204D">
        <w:rPr>
          <w:rFonts w:eastAsiaTheme="minorEastAsia"/>
        </w:rPr>
        <w:t xml:space="preserve">), </w:t>
      </w:r>
      <w:r w:rsidR="008B5B80">
        <w:rPr>
          <w:rFonts w:eastAsiaTheme="minorEastAsia"/>
        </w:rPr>
        <w:t xml:space="preserve">and the </w:t>
      </w:r>
      <w:r w:rsidR="008B0146">
        <w:rPr>
          <w:rFonts w:eastAsiaTheme="minorEastAsia"/>
        </w:rPr>
        <w:t xml:space="preserve">matrix describing the </w:t>
      </w:r>
      <w:r w:rsidR="008B5B80">
        <w:rPr>
          <w:rFonts w:eastAsiaTheme="minorEastAsia"/>
        </w:rPr>
        <w:t>temporal and spatial distribution (</w:t>
      </w:r>
      <m:oMath>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oMath>
      <w:r w:rsidR="008B5B80">
        <w:rPr>
          <w:rFonts w:eastAsiaTheme="minorEastAsia"/>
        </w:rPr>
        <w:t>),</w:t>
      </w:r>
    </w:p>
    <w:p w14:paraId="60537B70" w14:textId="6B96890A" w:rsidR="008B5B80" w:rsidRPr="00827C51" w:rsidRDefault="008B5B80">
      <w:pPr>
        <w:pStyle w:val="Caption"/>
      </w:pPr>
      <w:bookmarkStart w:id="1427" w:name="_Ref469658785"/>
      <w:r>
        <w:t xml:space="preserve">Eq. </w:t>
      </w:r>
      <w:fldSimple w:instr=" SEQ Eq. \* ARABIC ">
        <w:r w:rsidR="003F2D91">
          <w:rPr>
            <w:noProof/>
          </w:rPr>
          <w:t>1</w:t>
        </w:r>
      </w:fldSimple>
      <w:bookmarkEnd w:id="1427"/>
      <w:r>
        <w:t>.</w:t>
      </w:r>
      <w:r>
        <w:tab/>
      </w:r>
      <w:r>
        <w:tab/>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r>
          <w:rPr>
            <w:rFonts w:ascii="Cambria Math" w:hAnsi="Cambria Math"/>
          </w:rPr>
          <m:t>×</m:t>
        </m:r>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r>
          <w:rPr>
            <w:rFonts w:ascii="Cambria Math" w:hAnsi="Cambria Math"/>
          </w:rPr>
          <m:t>×</m:t>
        </m:r>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r>
          <w:rPr>
            <w:rFonts w:ascii="Cambria Math" w:hAnsi="Cambria Math"/>
          </w:rPr>
          <m:t>×</m:t>
        </m:r>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r>
          <w:rPr>
            <w:rFonts w:ascii="Cambria Math" w:hAnsi="Cambria Math"/>
          </w:rPr>
          <m:t>×</m:t>
        </m:r>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r>
          <w:rPr>
            <w:rFonts w:ascii="Cambria Math" w:hAnsi="Cambria Math"/>
          </w:rPr>
          <m:t>×</m:t>
        </m:r>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i,s</m:t>
                </m:r>
              </m:sub>
            </m:sSub>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r>
                  <w:rPr>
                    <w:rFonts w:ascii="Cambria Math" w:hAnsi="Cambria Math"/>
                  </w:rPr>
                  <m:t>0.75</m:t>
                </m:r>
              </m:sup>
            </m:sSubSup>
          </m:num>
          <m:den>
            <m:r>
              <m:rPr>
                <m:sty m:val="p"/>
              </m:rPr>
              <w:rPr>
                <w:rFonts w:ascii="Cambria Math" w:eastAsiaTheme="minorEastAsia" w:hAnsi="Cambria Math"/>
              </w:rPr>
              <m:t>E</m:t>
            </m:r>
            <m:sSub>
              <m:sSubPr>
                <m:ctrlPr>
                  <w:rPr>
                    <w:rFonts w:ascii="Cambria Math" w:eastAsiaTheme="minorEastAsia" w:hAnsi="Cambria Math"/>
                    <w:i/>
                  </w:rPr>
                </m:ctrlPr>
              </m:sSubPr>
              <m:e>
                <m:r>
                  <m:rPr>
                    <m:sty m:val="p"/>
                  </m:rPr>
                  <w:rPr>
                    <w:rFonts w:ascii="Cambria Math" w:eastAsiaTheme="minorEastAsia" w:hAnsi="Cambria Math"/>
                  </w:rPr>
                  <m:t>f</m:t>
                </m:r>
              </m:e>
              <m:sub>
                <m:r>
                  <w:rPr>
                    <w:rFonts w:ascii="Cambria Math" w:eastAsiaTheme="minorEastAsia" w:hAnsi="Cambria Math"/>
                  </w:rPr>
                  <m:t>p</m:t>
                </m:r>
              </m:sub>
            </m:sSub>
          </m:den>
        </m:f>
      </m:oMath>
    </w:p>
    <w:p w14:paraId="00D1E49D" w14:textId="75E3254B" w:rsidR="00CC6564" w:rsidRPr="00472DE6" w:rsidRDefault="006752D6" w:rsidP="00472DE6">
      <w:r>
        <w:t>W</w:t>
      </w:r>
      <w:r w:rsidR="008B0146">
        <w:t xml:space="preserve">here </w:t>
      </w:r>
      <w:r w:rsidR="002F4668">
        <w:t xml:space="preserve">the subscripts </w:t>
      </w:r>
      <w:r w:rsidR="00CF5111">
        <w:t xml:space="preserve">for the model </w:t>
      </w:r>
      <w:r w:rsidR="002F4668">
        <w:t xml:space="preserve">are: </w:t>
      </w:r>
      <w:r w:rsidR="008B0146">
        <w:t>predator</w:t>
      </w:r>
      <w:r w:rsidR="00CF5111">
        <w:t xml:space="preserve"> </w:t>
      </w:r>
      <w:r w:rsidR="00CF5111">
        <w:rPr>
          <w:i/>
        </w:rPr>
        <w:t>p</w:t>
      </w:r>
      <w:r w:rsidR="008B0146">
        <w:t xml:space="preserve">, </w:t>
      </w:r>
      <w:r w:rsidR="00C453E9">
        <w:t xml:space="preserve">predator </w:t>
      </w:r>
      <w:r w:rsidR="008B0146">
        <w:t xml:space="preserve">age </w:t>
      </w:r>
      <w:r w:rsidR="008B0146">
        <w:rPr>
          <w:i/>
        </w:rPr>
        <w:t>i</w:t>
      </w:r>
      <w:r w:rsidR="008B0146">
        <w:t xml:space="preserve">, sex </w:t>
      </w:r>
      <w:r w:rsidR="008B0146">
        <w:rPr>
          <w:i/>
        </w:rPr>
        <w:t>s</w:t>
      </w:r>
      <w:r w:rsidR="008B0146">
        <w:t xml:space="preserve">, that originated from area </w:t>
      </w:r>
      <w:r w:rsidR="008B0146">
        <w:rPr>
          <w:i/>
        </w:rPr>
        <w:t>h</w:t>
      </w:r>
      <w:r w:rsidR="008B0146">
        <w:t xml:space="preserve">, and </w:t>
      </w:r>
      <w:r w:rsidR="002F4668">
        <w:t>occupies</w:t>
      </w:r>
      <w:r w:rsidR="008B0146">
        <w:t xml:space="preserve"> location </w:t>
      </w:r>
      <w:r w:rsidR="008B0146">
        <w:rPr>
          <w:i/>
        </w:rPr>
        <w:t xml:space="preserve">j </w:t>
      </w:r>
      <w:r w:rsidR="008B0146">
        <w:t xml:space="preserve">during year </w:t>
      </w:r>
      <w:r w:rsidR="008B0146">
        <w:rPr>
          <w:i/>
        </w:rPr>
        <w:t xml:space="preserve">y </w:t>
      </w:r>
      <w:r w:rsidR="008B0146">
        <w:t xml:space="preserve">time-step </w:t>
      </w:r>
      <w:r w:rsidR="008B0146" w:rsidRPr="008B0146">
        <w:rPr>
          <w:i/>
        </w:rPr>
        <w:t>t</w:t>
      </w:r>
      <w:r w:rsidR="00C453E9">
        <w:rPr>
          <w:i/>
        </w:rPr>
        <w:t xml:space="preserve">, </w:t>
      </w:r>
      <w:r w:rsidR="00C453E9">
        <w:t xml:space="preserve">and prey on Chinook salmon of age </w:t>
      </w:r>
      <w:r w:rsidR="00C453E9">
        <w:rPr>
          <w:i/>
        </w:rPr>
        <w:t>a</w:t>
      </w:r>
      <w:r w:rsidR="008B0146">
        <w:t xml:space="preserve">. </w:t>
      </w:r>
      <w:r w:rsidR="0026204D">
        <w:t xml:space="preserve"> </w:t>
      </w:r>
      <w:r>
        <w:t xml:space="preserve">The </w:t>
      </w:r>
      <w:r>
        <w:rPr>
          <w:rFonts w:eastAsiaTheme="minorEastAsia"/>
        </w:rPr>
        <w:t>mass-at-age (</w:t>
      </w:r>
      <m:oMath>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sSubSup>
      </m:oMath>
      <w:r>
        <w:rPr>
          <w:rFonts w:eastAsiaTheme="minorEastAsia"/>
        </w:rPr>
        <w:t xml:space="preserve">) </w:t>
      </w:r>
      <w:r>
        <w:t xml:space="preserve">for killer whales </w:t>
      </w:r>
      <w:r>
        <w:fldChar w:fldCharType="begin"/>
      </w:r>
      <w:r w:rsidR="005D7734">
        <w:instrText xml:space="preserve"> ADDIN ZOTERO_ITEM CSL_CITATION {"citationID":"1v3kueh42h","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fldChar w:fldCharType="separate"/>
      </w:r>
      <w:r w:rsidR="00B95350" w:rsidRPr="00B95350">
        <w:rPr>
          <w:rFonts w:cs="Times New Roman"/>
        </w:rPr>
        <w:t>(Noren 2011)</w:t>
      </w:r>
      <w:r>
        <w:fldChar w:fldCharType="end"/>
      </w:r>
      <w:r>
        <w:t xml:space="preserve">, harbor seals </w:t>
      </w:r>
      <w:r>
        <w:fldChar w:fldCharType="begin"/>
      </w:r>
      <w:r w:rsidR="005D7734">
        <w:instrText xml:space="preserve"> ADDIN ZOTERO_ITEM CSL_CITATION {"citationID":"2p2mnpavkf","properties":{"formattedCitation":"(Pitcher and Calkins 1979)","plainCitation":"(Pitcher and Calkins 1979)"},"citationItems":[{"id":19,"uris":["http://zotero.org/users/3830350/items/IH2KW5S6"],"uri":["http://zotero.org/users/383035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chema":"https://github.com/citation-style-language/schema/raw/master/csl-citation.json"} </w:instrText>
      </w:r>
      <w:r>
        <w:fldChar w:fldCharType="separate"/>
      </w:r>
      <w:r w:rsidR="00B95350" w:rsidRPr="00B95350">
        <w:rPr>
          <w:rFonts w:cs="Times New Roman"/>
        </w:rPr>
        <w:t>(Pitcher and Calkins 1979)</w:t>
      </w:r>
      <w:r>
        <w:fldChar w:fldCharType="end"/>
      </w:r>
      <w:r>
        <w:t>, and California</w:t>
      </w:r>
      <w:r w:rsidR="00A44668">
        <w:t xml:space="preserve"> sea lions</w:t>
      </w:r>
      <w:r>
        <w:t xml:space="preserve"> </w:t>
      </w:r>
      <w:r>
        <w:fldChar w:fldCharType="begin"/>
      </w:r>
      <w:r w:rsidR="005D7734">
        <w:instrText xml:space="preserve"> ADDIN ZOTERO_ITEM CSL_CITATION {"citationID":"2h76316ndo","properties":{"formattedCitation":"(Winship et al. 2006)","plainCitation":"(Winship et al. 2006)"},"citationItems":[{"id":34,"uris":["http://zotero.org/users/3830350/items/FFUXV2B9"],"uri":["http://zotero.org/users/383035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chema":"https://github.com/citation-style-language/schema/raw/master/csl-citation.json"} </w:instrText>
      </w:r>
      <w:r>
        <w:fldChar w:fldCharType="separate"/>
      </w:r>
      <w:r w:rsidR="00B95350" w:rsidRPr="00B95350">
        <w:rPr>
          <w:rFonts w:cs="Times New Roman"/>
        </w:rPr>
        <w:t>(Winship et al. 2006)</w:t>
      </w:r>
      <w:r>
        <w:fldChar w:fldCharType="end"/>
      </w:r>
      <w:r>
        <w:t xml:space="preserve"> and Steller</w:t>
      </w:r>
      <w:r w:rsidR="00A44668">
        <w:t xml:space="preserve"> sea lions</w:t>
      </w:r>
      <w:r>
        <w:t xml:space="preserve"> </w:t>
      </w:r>
      <w:r>
        <w:fldChar w:fldCharType="begin"/>
      </w:r>
      <w:r w:rsidR="005D7734">
        <w:instrText xml:space="preserve"> ADDIN ZOTERO_ITEM CSL_CITATION {"citationID":"aqug48lla","properties":{"formattedCitation":"(Winship et al. 2001)","plainCitation":"(Winship et al. 2001)"},"citationItems":[{"id":15,"uris":["http://zotero.org/users/3830350/items/9XT68S3E"],"uri":["http://zotero.org/users/383035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chema":"https://github.com/citation-style-language/schema/raw/master/csl-citation.json"} </w:instrText>
      </w:r>
      <w:r>
        <w:fldChar w:fldCharType="separate"/>
      </w:r>
      <w:r w:rsidR="00B95350" w:rsidRPr="00B95350">
        <w:rPr>
          <w:rFonts w:cs="Times New Roman"/>
        </w:rPr>
        <w:t>(Winship et al. 2001)</w:t>
      </w:r>
      <w:r>
        <w:fldChar w:fldCharType="end"/>
      </w:r>
      <w:r>
        <w:t xml:space="preserve"> are all based on published estimates in the literature.  </w:t>
      </w:r>
      <w:r w:rsidR="008B5B80" w:rsidRPr="008B0146">
        <w:t>The</w:t>
      </w:r>
      <w:r w:rsidR="008B5B80">
        <w:t xml:space="preserve"> </w:t>
      </w:r>
      <w:r w:rsidR="00597C27">
        <w:t xml:space="preserve">bioenergetics </w:t>
      </w:r>
      <w:r w:rsidR="008B5B80">
        <w:t xml:space="preserve">constant </w:t>
      </w:r>
      <w:r w:rsidR="00CF5111">
        <w:t xml:space="preserve">in the power function </w:t>
      </w:r>
      <w:r w:rsidR="000D669B">
        <w:t xml:space="preserve">is assumed </w:t>
      </w:r>
      <w:r w:rsidR="00CF5111">
        <w:t xml:space="preserve">to be 0.75 </w:t>
      </w:r>
      <w:r w:rsidR="000D669B">
        <w:t xml:space="preserve">for all predators </w:t>
      </w:r>
      <w:r w:rsidR="000D669B">
        <w:fldChar w:fldCharType="begin"/>
      </w:r>
      <w:r w:rsidR="005D7734">
        <w:instrText xml:space="preserve"> ADDIN ZOTERO_ITEM CSL_CITATION {"citationID":"p4aoiog4c","properties":{"formattedCitation":"(Nielsen 1964)","plainCitation":"(Nielsen 1964)"},"citationItems":[{"id":1270,"uris":["http://zotero.org/users/3830350/items/M4AWAWKQ"],"uri":["http://zotero.org/users/3830350/items/M4AWAWKQ"],"itemData":{"id":1270,"type":"book","title":"Animal physiology","publisher":"Prentice-Hall of India (Private) Limited","volume":"7","source":"Google Scholar","author":[{"family":"Nielsen","given":"Knut Schmidt"}],"issued":{"date-parts":[["1964"]]}}}],"schema":"https://github.com/citation-style-language/schema/raw/master/csl-citation.json"} </w:instrText>
      </w:r>
      <w:r w:rsidR="000D669B">
        <w:fldChar w:fldCharType="separate"/>
      </w:r>
      <w:r w:rsidR="00B95350" w:rsidRPr="00B95350">
        <w:rPr>
          <w:rFonts w:cs="Times New Roman"/>
        </w:rPr>
        <w:t>(Nielsen 1964)</w:t>
      </w:r>
      <w:r w:rsidR="000D669B">
        <w:fldChar w:fldCharType="end"/>
      </w:r>
      <w:r w:rsidR="000D669B">
        <w:t xml:space="preserve">.  </w:t>
      </w:r>
      <w:r w:rsidR="00C473CC">
        <w:t xml:space="preserve">We </w:t>
      </w:r>
      <w:r w:rsidR="00597C27">
        <w:t xml:space="preserve">used an average digestive </w:t>
      </w:r>
      <w:r w:rsidR="002F4668">
        <w:t>efficiency (Ef</w:t>
      </w:r>
      <w:r w:rsidR="002F4668">
        <w:rPr>
          <w:vertAlign w:val="subscript"/>
        </w:rPr>
        <w:t>p</w:t>
      </w:r>
      <w:r w:rsidR="002F4668">
        <w:t xml:space="preserve">) </w:t>
      </w:r>
      <w:r w:rsidR="00597C27">
        <w:t xml:space="preserve">of 0.875 (see </w:t>
      </w:r>
      <w:r w:rsidR="00597C27">
        <w:fldChar w:fldCharType="begin"/>
      </w:r>
      <w:r w:rsidR="005D7734">
        <w:instrText xml:space="preserve"> ADDIN ZOTERO_ITEM CSL_CITATION {"citationID":"mrBukQph","properties":{"formattedCitation":"(Winship et al. 2002, Howard et al. 2013)","plainCitation":"(Winship et al. 2002, Howard et al. 2013)"},"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597C27">
        <w:fldChar w:fldCharType="separate"/>
      </w:r>
      <w:r w:rsidR="00B95350" w:rsidRPr="00B95350">
        <w:rPr>
          <w:rFonts w:cs="Times New Roman"/>
        </w:rPr>
        <w:t>Winship et al. 2002)</w:t>
      </w:r>
      <w:r w:rsidR="00597C27">
        <w:fldChar w:fldCharType="end"/>
      </w:r>
      <w:r w:rsidR="00273871">
        <w:t xml:space="preserve"> for </w:t>
      </w:r>
      <w:r w:rsidR="00CC6564">
        <w:t xml:space="preserve">California and Steller </w:t>
      </w:r>
      <w:r w:rsidR="00273871">
        <w:t xml:space="preserve">sea lions and 0.825 for harbor seals </w:t>
      </w:r>
      <w:r w:rsidR="00273871">
        <w:fldChar w:fldCharType="begin"/>
      </w:r>
      <w:r w:rsidR="005D7734">
        <w:instrText xml:space="preserve"> ADDIN ZOTERO_ITEM CSL_CITATION {"citationID":"1m2lv30r7v","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273871">
        <w:fldChar w:fldCharType="separate"/>
      </w:r>
      <w:r w:rsidR="00273871" w:rsidRPr="00273871">
        <w:rPr>
          <w:rFonts w:cs="Times New Roman"/>
        </w:rPr>
        <w:t>(Howard et al. 2013)</w:t>
      </w:r>
      <w:r w:rsidR="00273871">
        <w:fldChar w:fldCharType="end"/>
      </w:r>
      <w:r w:rsidR="00CC6564">
        <w:t xml:space="preserve">. For killer whales, digestive efficiency was </w:t>
      </w:r>
      <w:r w:rsidR="00C043B7">
        <w:t xml:space="preserve">accounted for </w:t>
      </w:r>
      <w:r w:rsidR="00CC6564">
        <w:t xml:space="preserve">in the </w:t>
      </w:r>
      <w:r w:rsidR="00592B15">
        <w:t>bioenergetics parameterization that represented</w:t>
      </w:r>
      <w:r w:rsidR="00CC6564">
        <w:t xml:space="preserve"> daily </w:t>
      </w:r>
      <w:r w:rsidR="00592B15">
        <w:t>prey energy requirement</w:t>
      </w:r>
      <w:r w:rsidR="00C043B7">
        <w:t xml:space="preserve"> (Noren 2011)</w:t>
      </w:r>
      <w:r w:rsidR="00CC6564">
        <w:t>, so Ef</w:t>
      </w:r>
      <w:r w:rsidR="00CC6564">
        <w:rPr>
          <w:vertAlign w:val="subscript"/>
        </w:rPr>
        <w:t>p</w:t>
      </w:r>
      <w:r w:rsidR="00CC6564">
        <w:t xml:space="preserve"> was set to one.</w:t>
      </w:r>
    </w:p>
    <w:p w14:paraId="06F7F5A2" w14:textId="358E220D" w:rsidR="00C453E9" w:rsidRDefault="00C453E9" w:rsidP="00472DE6">
      <w:pPr>
        <w:ind w:firstLine="720"/>
      </w:pPr>
      <w:r>
        <w:lastRenderedPageBreak/>
        <w:t xml:space="preserve">Selectivity </w:t>
      </w:r>
      <w:r>
        <w:rPr>
          <w:rFonts w:eastAsiaTheme="minorEastAsia"/>
        </w:rPr>
        <w:t>(</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Pr>
          <w:rFonts w:eastAsiaTheme="minorEastAsia"/>
        </w:rPr>
        <w:t xml:space="preserve">) </w:t>
      </w:r>
      <w:r>
        <w:t xml:space="preserve">and fraction of energy comprised of Chinook salmon </w:t>
      </w:r>
      <w:r>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Pr>
          <w:rFonts w:eastAsiaTheme="minorEastAsia"/>
        </w:rPr>
        <w:t xml:space="preserve">) </w:t>
      </w:r>
      <w:r>
        <w:t xml:space="preserve">for predators was based on a search of over 300 peer-reviewed journals and scientific reports </w:t>
      </w:r>
      <w:r>
        <w:fldChar w:fldCharType="begin"/>
      </w:r>
      <w:r w:rsidR="005D7734">
        <w:instrText xml:space="preserve"> ADDIN ZOTERO_ITEM CSL_CITATION {"citationID":"p39ghhut6","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fldChar w:fldCharType="separate"/>
      </w:r>
      <w:r w:rsidRPr="00B95350">
        <w:rPr>
          <w:rFonts w:cs="Times New Roman"/>
        </w:rPr>
        <w:t>(Adams et al. 2016)</w:t>
      </w:r>
      <w:r>
        <w:fldChar w:fldCharType="end"/>
      </w:r>
      <w:r>
        <w:t xml:space="preserve">.  </w:t>
      </w:r>
      <w:r w:rsidR="00146F23" w:rsidRPr="00146F23">
        <w:rPr>
          <w:highlight w:val="cyan"/>
        </w:rPr>
        <w:t>Isaac to Edit Here… note also expert opionion documented in Brandon’s spreadsheet.</w:t>
      </w:r>
      <w:r w:rsidR="00146F23">
        <w:t xml:space="preserve"> </w:t>
      </w:r>
      <w:r w:rsidR="005D7734">
        <w:t xml:space="preserve">Selectivity </w:t>
      </w:r>
      <w:r w:rsidR="00EF5458">
        <w:t xml:space="preserve">describes the size classes </w:t>
      </w:r>
      <w:r w:rsidR="005D7734">
        <w:t>of salmon consumed</w:t>
      </w:r>
      <w:r w:rsidR="00EF5458">
        <w:t xml:space="preserve"> by each predator species</w:t>
      </w:r>
      <w:r w:rsidR="005D7734">
        <w:t xml:space="preserve">, </w:t>
      </w:r>
      <w:r w:rsidR="00EF5458">
        <w:t xml:space="preserve">and is relevant </w:t>
      </w:r>
      <w:r w:rsidR="005D7734">
        <w:t>because a juvenile Chinook salmon</w:t>
      </w:r>
      <w:r w:rsidR="00EF5458">
        <w:t xml:space="preserve"> </w:t>
      </w:r>
      <w:r w:rsidR="005D7734">
        <w:t xml:space="preserve">has about three orders of magnitude less energy than the average adult Chinook salmon </w:t>
      </w:r>
      <w:r w:rsidR="005D7734">
        <w:fldChar w:fldCharType="begin"/>
      </w:r>
      <w:r w:rsidR="005D7734">
        <w:instrText xml:space="preserve"> ADDIN ZOTERO_ITEM CSL_CITATION {"citationID":"11mpsf1div","properties":{"formattedCitation":"(Chasco et al. 2017)","plainCitation":"(Chasco et al. 2017)"},"citationItems":[{"id":1415,"uris":["http://zotero.org/users/3830350/items/DAVGS92S"],"uri":["http://zotero.org/users/3830350/items/DAVGS92S"],"itemData":{"id":1415,"type":"article-journal","title":"Estimates of Chinook salmon consumption in Washington State inland waters by four marine mammal predators from 1970–2015","container-title":"Canadian Journal of Fisheries and Aquatic Sciences","issue":"ja","source":"Google Scholar","URL":"http://www.nrcresearchpress.com/doi/abs/10.1139/cjfas-2016-0203","author":[{"family":"Chasco","given":"Brandon"},{"family":"Kaplan","given":"Isaac"},{"family":"Thomas","given":"Austen"},{"family":"Acevedo-Gutiérrez","given":"Alejandro"},{"family":"Noren","given":"Dawn P."},{"family":"Ford","given":"Michael J."},{"family":"Hanson","given":"M. Bradley"},{"family":"Scordino","given":"Jonathan"},{"family":"Jeffries","given":"Steven J."},{"family":"Pearson","given":"Scott F."},{"literal":"others"}],"issued":{"date-parts":[["2017"]]},"accessed":{"date-parts":[["2017",3,13]]}}}],"schema":"https://github.com/citation-style-language/schema/raw/master/csl-citation.json"} </w:instrText>
      </w:r>
      <w:r w:rsidR="005D7734">
        <w:fldChar w:fldCharType="separate"/>
      </w:r>
      <w:r w:rsidR="005D7734" w:rsidRPr="005D7734">
        <w:rPr>
          <w:rFonts w:cs="Times New Roman"/>
        </w:rPr>
        <w:t>(Chasco et al. 2017)</w:t>
      </w:r>
      <w:r w:rsidR="005D7734">
        <w:fldChar w:fldCharType="end"/>
      </w:r>
      <w:r w:rsidR="005D7734">
        <w:t xml:space="preserve">.  </w:t>
      </w:r>
      <w:r w:rsidR="00215ED7">
        <w:t xml:space="preserve">Fraction of energy comprised of Chinook salmon </w:t>
      </w:r>
      <w:r w:rsidR="00215ED7">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15ED7">
        <w:rPr>
          <w:rFonts w:eastAsiaTheme="minorEastAsia"/>
        </w:rPr>
        <w:t>)</w:t>
      </w:r>
      <w:r>
        <w:t xml:space="preserve">  </w:t>
      </w:r>
      <w:r w:rsidR="00215ED7">
        <w:t>would ideally be based on diet composition by % energy or % weight. However, t</w:t>
      </w:r>
      <w:r>
        <w:t xml:space="preserve">he majority of the diet composition information </w:t>
      </w:r>
      <w:r w:rsidR="008625C4">
        <w:t xml:space="preserve">in the literature </w:t>
      </w:r>
      <w:r>
        <w:t xml:space="preserve">is based </w:t>
      </w:r>
      <w:r w:rsidR="008625C4">
        <w:t xml:space="preserve">instead </w:t>
      </w:r>
      <w:r>
        <w:t>on frequency of occurrence (FO) observations</w:t>
      </w:r>
      <w:r w:rsidR="00740E44">
        <w:t>,</w:t>
      </w:r>
      <w:r>
        <w:t xml:space="preserve"> which </w:t>
      </w:r>
      <w:r w:rsidR="005D7734">
        <w:t>is problematic because FO</w:t>
      </w:r>
      <w:r w:rsidR="00740E44">
        <w:t xml:space="preserve"> data </w:t>
      </w:r>
      <w:r>
        <w:t xml:space="preserve">do not sum to one, and many </w:t>
      </w:r>
      <w:r w:rsidR="00740E44">
        <w:t>studies reportin</w:t>
      </w:r>
      <w:r w:rsidR="00215ED7">
        <w:t>g</w:t>
      </w:r>
      <w:r>
        <w:t xml:space="preserve"> FO do not partition salmon to species level.  To transform FO into split sample frequency of occurrence (SSFO), a more useful proxy </w:t>
      </w:r>
      <w:r w:rsidR="00920A71">
        <w:t>because the</w:t>
      </w:r>
      <w:r>
        <w:t xml:space="preserve"> diet fraction</w:t>
      </w:r>
      <w:r w:rsidR="00920A71">
        <w:t>s sum to one</w:t>
      </w:r>
      <w:r>
        <w:t>, we use</w:t>
      </w:r>
      <w:r w:rsidR="00920A71">
        <w:t>d</w:t>
      </w:r>
      <w:r>
        <w:t xml:space="preserve"> </w:t>
      </w:r>
      <w:r w:rsidR="005D7734">
        <w:t xml:space="preserve">paired observations between FO and SSFO in Thomas et al. </w:t>
      </w:r>
      <w:r w:rsidR="005D7734">
        <w:fldChar w:fldCharType="begin"/>
      </w:r>
      <w:r w:rsidR="005D7734">
        <w:instrText xml:space="preserve"> ADDIN ZOTERO_ITEM CSL_CITATION {"citationID":"1nbcb377bm","properties":{"formattedCitation":"(2016)","plainCitation":"(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uppress-author":true}],"schema":"https://github.com/citation-style-language/schema/raw/master/csl-citation.json"} </w:instrText>
      </w:r>
      <w:r w:rsidR="005D7734">
        <w:fldChar w:fldCharType="separate"/>
      </w:r>
      <w:r w:rsidR="005D7734" w:rsidRPr="005D7734">
        <w:rPr>
          <w:rFonts w:cs="Times New Roman"/>
        </w:rPr>
        <w:t>(2016)</w:t>
      </w:r>
      <w:r w:rsidR="005D7734">
        <w:fldChar w:fldCharType="end"/>
      </w:r>
      <w:r w:rsidR="005D7734">
        <w:t>.  To disaggregate observation</w:t>
      </w:r>
      <w:r w:rsidR="00920A71">
        <w:t>s</w:t>
      </w:r>
      <w:r w:rsidR="005D7734">
        <w:t xml:space="preserve"> of total salmon consumed into Chinook salmon and other salmonids, we assume</w:t>
      </w:r>
      <w:r w:rsidR="00740E44">
        <w:t>d</w:t>
      </w:r>
      <w:r w:rsidR="005D7734">
        <w:t xml:space="preserve"> th</w:t>
      </w:r>
      <w:r w:rsidR="00740E44">
        <w:t xml:space="preserve">e </w:t>
      </w:r>
      <w:r w:rsidR="005D7734">
        <w:t xml:space="preserve">ratio of Chinook salmon to other salmonids </w:t>
      </w:r>
      <w:r w:rsidR="00920A71">
        <w:t xml:space="preserve">from available species-specific harvest data </w:t>
      </w:r>
      <w:r w:rsidR="005D7734">
        <w:t>in each area.</w:t>
      </w:r>
    </w:p>
    <w:p w14:paraId="7AE6F928" w14:textId="7A73EF48" w:rsidR="00C73697" w:rsidRPr="002D11DB" w:rsidRDefault="00C73697">
      <w:pPr>
        <w:rPr>
          <w:i/>
        </w:rPr>
      </w:pPr>
      <w:r w:rsidRPr="002D11DB">
        <w:rPr>
          <w:i/>
        </w:rPr>
        <w:t xml:space="preserve">Salmon </w:t>
      </w:r>
      <w:r w:rsidR="00162E3D">
        <w:rPr>
          <w:i/>
        </w:rPr>
        <w:t xml:space="preserve">production, timing </w:t>
      </w:r>
      <w:r w:rsidR="002D11DB">
        <w:rPr>
          <w:i/>
        </w:rPr>
        <w:t>and distribution</w:t>
      </w:r>
    </w:p>
    <w:p w14:paraId="751AE89A" w14:textId="75D21045" w:rsidR="008B0146" w:rsidRDefault="00D27850" w:rsidP="00E52673">
      <w:pPr>
        <w:ind w:firstLine="720"/>
        <w:rPr>
          <w:rFonts w:eastAsiaTheme="minorEastAsia"/>
        </w:rPr>
      </w:pPr>
      <w:r>
        <w:t xml:space="preserve">Our model uses </w:t>
      </w:r>
      <w:r w:rsidR="003E4991">
        <w:t xml:space="preserve">a </w:t>
      </w:r>
      <w:r>
        <w:t xml:space="preserve">monthly time-step </w:t>
      </w:r>
      <w:r>
        <w:rPr>
          <w:i/>
        </w:rPr>
        <w:t xml:space="preserve">t </w:t>
      </w:r>
      <w:r>
        <w:t>to track the number of Chinook salmon of age</w:t>
      </w:r>
      <w:commentRangeStart w:id="1428"/>
      <w:r>
        <w:t xml:space="preserve"> </w:t>
      </w:r>
      <w:r>
        <w:rPr>
          <w:i/>
        </w:rPr>
        <w:t>a</w:t>
      </w:r>
      <w:commentRangeEnd w:id="1428"/>
      <w:r w:rsidR="00F11CBB">
        <w:rPr>
          <w:rStyle w:val="CommentReference"/>
        </w:rPr>
        <w:commentReference w:id="1428"/>
      </w:r>
      <w:r>
        <w:rPr>
          <w:i/>
        </w:rPr>
        <w:t xml:space="preserve"> </w:t>
      </w:r>
      <w:r>
        <w:t xml:space="preserve">in location </w:t>
      </w:r>
      <w:r>
        <w:rPr>
          <w:i/>
        </w:rPr>
        <w:t>j</w:t>
      </w:r>
      <w:r>
        <w:t xml:space="preserve"> that originated from area </w:t>
      </w:r>
      <w:r>
        <w:rPr>
          <w:i/>
        </w:rPr>
        <w:t>h</w:t>
      </w:r>
      <w:r>
        <w:t xml:space="preserve"> based on the attributes of run type </w:t>
      </w:r>
      <w:r>
        <w:rPr>
          <w:i/>
        </w:rPr>
        <w:t xml:space="preserve">r </w:t>
      </w:r>
      <w:r>
        <w:t xml:space="preserve">and origin </w:t>
      </w:r>
      <w:r w:rsidRPr="00D27850">
        <w:rPr>
          <w:i/>
        </w:rPr>
        <w:t>o</w:t>
      </w:r>
      <w:r>
        <w:t xml:space="preserve">.  </w:t>
      </w:r>
      <w:r w:rsidR="008D1A09">
        <w:t>The production of the Chinook salmon for a particular cohort (</w:t>
      </w:r>
      <m:oMath>
        <m:sSub>
          <m:sSubPr>
            <m:ctrlPr>
              <w:rPr>
                <w:rFonts w:ascii="Cambria Math" w:hAnsi="Cambria Math"/>
                <w:i/>
              </w:rPr>
            </m:ctrlPr>
          </m:sSubPr>
          <m:e>
            <m:r>
              <m:rPr>
                <m:sty m:val="p"/>
              </m:rPr>
              <w:rPr>
                <w:rFonts w:ascii="Cambria Math" w:hAnsi="Cambria Math"/>
              </w:rPr>
              <m:t>S</m:t>
            </m:r>
          </m:e>
          <m:sub>
            <m:r>
              <w:rPr>
                <w:rFonts w:ascii="Cambria Math" w:hAnsi="Cambria Math"/>
              </w:rPr>
              <m:t>h,j,r,o, m,y,t,a=1</m:t>
            </m:r>
          </m:sub>
        </m:sSub>
      </m:oMath>
      <w:r w:rsidR="008D1A09">
        <w:rPr>
          <w:rFonts w:eastAsiaTheme="minorEastAsia"/>
        </w:rPr>
        <w:t xml:space="preserve">) </w:t>
      </w:r>
      <w:r w:rsidR="00BF0631">
        <w:rPr>
          <w:rFonts w:eastAsiaTheme="minorEastAsia"/>
        </w:rPr>
        <w:t xml:space="preserve">in the model is based on </w:t>
      </w:r>
      <w:r w:rsidR="008D1A09">
        <w:rPr>
          <w:rFonts w:eastAsiaTheme="minorEastAsia"/>
        </w:rPr>
        <w:t xml:space="preserve">the </w:t>
      </w:r>
      <w:r w:rsidR="008D1A09">
        <w:t>a</w:t>
      </w:r>
      <w:r w:rsidR="00D723BF" w:rsidRPr="00D27850">
        <w:t>nnual</w:t>
      </w:r>
      <w:r w:rsidR="00D723BF">
        <w:t xml:space="preserve"> </w:t>
      </w:r>
      <w:r w:rsidR="005C3F69">
        <w:t>smolt production (</w:t>
      </w:r>
      <m:oMath>
        <m:sSub>
          <m:sSubPr>
            <m:ctrlPr>
              <w:rPr>
                <w:rFonts w:ascii="Cambria Math" w:eastAsiaTheme="minorEastAsia" w:hAnsi="Cambria Math"/>
                <w:i/>
              </w:rPr>
            </m:ctrlPr>
          </m:sSubPr>
          <m:e>
            <m:r>
              <m:rPr>
                <m:sty m:val="p"/>
              </m:rPr>
              <w:rPr>
                <w:rFonts w:ascii="Cambria Math" w:eastAsiaTheme="minorEastAsia" w:hAnsi="Cambria Math"/>
              </w:rPr>
              <m:t>R</m:t>
            </m:r>
          </m:e>
          <m:sub>
            <m:r>
              <w:rPr>
                <w:rFonts w:ascii="Cambria Math" w:eastAsiaTheme="minorEastAsia" w:hAnsi="Cambria Math"/>
              </w:rPr>
              <m:t>h,r,o,y</m:t>
            </m:r>
          </m:sub>
        </m:sSub>
      </m:oMath>
      <w:r w:rsidR="005C3F69">
        <w:rPr>
          <w:rFonts w:eastAsiaTheme="minorEastAsia"/>
        </w:rPr>
        <w:t xml:space="preserve">) </w:t>
      </w:r>
      <w:r w:rsidR="00BF0631">
        <w:rPr>
          <w:rFonts w:eastAsiaTheme="minorEastAsia"/>
        </w:rPr>
        <w:t xml:space="preserve">reported in </w:t>
      </w:r>
      <w:r w:rsidR="007C7F3D">
        <w:rPr>
          <w:rFonts w:eastAsiaTheme="minorEastAsia"/>
        </w:rPr>
        <w:t xml:space="preserve">the </w:t>
      </w:r>
      <w:r w:rsidR="00DF3FC0">
        <w:t>Regional Mark Information System</w:t>
      </w:r>
      <w:r w:rsidR="00537B62">
        <w:t xml:space="preserve"> </w:t>
      </w:r>
      <w:r w:rsidR="00D723BF">
        <w:t xml:space="preserve">database </w:t>
      </w:r>
      <w:r w:rsidR="008D5832">
        <w:fldChar w:fldCharType="begin"/>
      </w:r>
      <w:r w:rsidR="005D7734">
        <w:instrText xml:space="preserve"> ADDIN ZOTERO_ITEM CSL_CITATION {"citationID":"n6pfipfr2","properties":{"formattedCitation":"(RMIS 2012)","plainCitation":"(RMIS 2012)"},"citationItems":[{"id":1191,"uris":["http://zotero.org/users/3830350/items/9WUN9CC4"],"uri":["http://zotero.org/users/3830350/items/9WUN9CC4"],"itemData":{"id":1191,"type":"report","title":"Regional Mark Information System User Guide","publisher":"Pacific Fishery Management Council","publisher-place":"Portland, Oregon","page":"79","event-place":"Portland, Oregon","URL":"http://www.rmpc.org/files/RMIS_UserGuide_V3.pdf","number":"v3.1","author":[{"family":"RMIS","given":""}],"issued":{"date-parts":[["2012",3]]}}}],"schema":"https://github.com/citation-style-language/schema/raw/master/csl-citation.json"} </w:instrText>
      </w:r>
      <w:r w:rsidR="008D5832">
        <w:fldChar w:fldCharType="separate"/>
      </w:r>
      <w:r w:rsidR="00B95350" w:rsidRPr="00B95350">
        <w:rPr>
          <w:rFonts w:cs="Times New Roman"/>
        </w:rPr>
        <w:t>(RMIS 2012)</w:t>
      </w:r>
      <w:r w:rsidR="008D5832">
        <w:fldChar w:fldCharType="end"/>
      </w:r>
      <w:r w:rsidR="007C7F3D">
        <w:t xml:space="preserve"> for hatchery fish, and </w:t>
      </w:r>
      <w:r w:rsidR="005C3F69">
        <w:t xml:space="preserve">spawner </w:t>
      </w:r>
      <w:r w:rsidR="00801B7C">
        <w:t xml:space="preserve">escapement </w:t>
      </w:r>
      <w:r w:rsidR="005C3F69">
        <w:t xml:space="preserve">estimates </w:t>
      </w:r>
      <w:r w:rsidR="005921E2">
        <w:t>from agency reports</w:t>
      </w:r>
      <w:r w:rsidR="00F774F1">
        <w:t xml:space="preserve"> </w:t>
      </w:r>
      <w:r w:rsidR="007D0E96">
        <w:t>(</w:t>
      </w:r>
      <w:r w:rsidR="00A20DAE" w:rsidRPr="00B95350">
        <w:rPr>
          <w:rFonts w:cs="Times New Roman"/>
        </w:rPr>
        <w:t>Pacific Fishery Management Council 2016, P</w:t>
      </w:r>
      <w:r w:rsidR="00A20DAE">
        <w:rPr>
          <w:rFonts w:cs="Times New Roman"/>
        </w:rPr>
        <w:t>acific Salmon Commission 2016)</w:t>
      </w:r>
      <w:r w:rsidR="007C7F3D">
        <w:t xml:space="preserve"> for </w:t>
      </w:r>
      <w:r w:rsidR="009675BC">
        <w:t xml:space="preserve">naturally spawning </w:t>
      </w:r>
      <w:r w:rsidR="007C7F3D">
        <w:t xml:space="preserve">fish.  </w:t>
      </w:r>
      <w:r w:rsidR="00801B7C">
        <w:t xml:space="preserve">Natural </w:t>
      </w:r>
      <w:r w:rsidR="007C7F3D">
        <w:t xml:space="preserve">smolt production was </w:t>
      </w:r>
      <w:r w:rsidR="00162E3D">
        <w:t xml:space="preserve">estimated to be the </w:t>
      </w:r>
      <w:r w:rsidR="007C7F3D">
        <w:t xml:space="preserve">spawner abundance, divided by </w:t>
      </w:r>
      <w:r w:rsidR="007C7F3D">
        <w:lastRenderedPageBreak/>
        <w:t xml:space="preserve">two to </w:t>
      </w:r>
      <w:r w:rsidR="005F3CDC">
        <w:t>yield</w:t>
      </w:r>
      <w:r w:rsidR="007C7F3D">
        <w:t xml:space="preserve"> female spawners, then multiplie</w:t>
      </w:r>
      <w:r w:rsidR="00345284">
        <w:t>d</w:t>
      </w:r>
      <w:r w:rsidR="007C7F3D">
        <w:t xml:space="preserve"> by </w:t>
      </w:r>
      <w:r w:rsidR="009F350D">
        <w:t xml:space="preserve">the </w:t>
      </w:r>
      <w:r w:rsidR="007C7F3D">
        <w:t xml:space="preserve">average </w:t>
      </w:r>
      <w:r w:rsidR="009F350D">
        <w:t xml:space="preserve">number </w:t>
      </w:r>
      <w:r w:rsidR="0058559D">
        <w:t xml:space="preserve">of </w:t>
      </w:r>
      <w:r w:rsidR="00443D27">
        <w:t>smolts</w:t>
      </w:r>
      <w:r w:rsidR="0058559D">
        <w:t xml:space="preserve"> produced</w:t>
      </w:r>
      <w:r w:rsidR="00443D27">
        <w:t>-per-female Chinook salmon</w:t>
      </w:r>
      <w:r w:rsidR="007C7F3D">
        <w:t xml:space="preserve">.  </w:t>
      </w:r>
      <w:r w:rsidR="00801B7C">
        <w:t xml:space="preserve">There </w:t>
      </w:r>
      <w:r w:rsidR="000528A5">
        <w:t xml:space="preserve">are </w:t>
      </w:r>
      <w:r w:rsidR="00801B7C">
        <w:t xml:space="preserve">very limited data on the </w:t>
      </w:r>
      <w:r w:rsidR="007C7F3D">
        <w:t>smolt</w:t>
      </w:r>
      <w:r w:rsidR="002F4668">
        <w:t>s</w:t>
      </w:r>
      <w:r w:rsidR="0058559D">
        <w:t xml:space="preserve"> produced</w:t>
      </w:r>
      <w:r w:rsidR="007C7F3D">
        <w:t>-per-female</w:t>
      </w:r>
      <w:r w:rsidR="00801B7C">
        <w:t>, and they</w:t>
      </w:r>
      <w:r w:rsidR="007C7F3D">
        <w:t xml:space="preserve"> are </w:t>
      </w:r>
      <w:r w:rsidR="004C517A">
        <w:t>highly variable</w:t>
      </w:r>
      <w:r w:rsidR="009F350D">
        <w:t xml:space="preserve"> </w:t>
      </w:r>
      <w:r w:rsidR="009A01B4">
        <w:t xml:space="preserve">both </w:t>
      </w:r>
      <w:r w:rsidR="009F350D">
        <w:t>within and between area tributaries</w:t>
      </w:r>
      <w:r w:rsidR="008D1A09">
        <w:t xml:space="preserve"> (see review in supplemental material)</w:t>
      </w:r>
      <w:r w:rsidR="004C517A">
        <w:t xml:space="preserve">: </w:t>
      </w:r>
      <w:r w:rsidR="008D1A09">
        <w:t>w</w:t>
      </w:r>
      <w:r w:rsidR="005F3CDC">
        <w:t xml:space="preserve">e assumed </w:t>
      </w:r>
      <w:r w:rsidR="009F350D">
        <w:t xml:space="preserve">an </w:t>
      </w:r>
      <w:r w:rsidR="00F2365C">
        <w:t xml:space="preserve">average </w:t>
      </w:r>
      <w:r w:rsidR="00A32DE5">
        <w:t xml:space="preserve">of 200 </w:t>
      </w:r>
      <w:r w:rsidR="00F2365C">
        <w:t>smolts</w:t>
      </w:r>
      <w:r w:rsidR="0058559D">
        <w:t xml:space="preserve"> produced</w:t>
      </w:r>
      <w:r w:rsidR="00F2365C">
        <w:t>-per-female</w:t>
      </w:r>
      <w:r w:rsidR="005921E2">
        <w:t xml:space="preserve"> across all years and areas</w:t>
      </w:r>
      <w:r w:rsidR="00F2365C">
        <w:t>.</w:t>
      </w:r>
      <w:r w:rsidR="00B36CE6">
        <w:t xml:space="preserve">  </w:t>
      </w:r>
      <w:r w:rsidR="00DF3FC0">
        <w:t xml:space="preserve">The timing of juvenile Chinook salmon </w:t>
      </w:r>
      <w:r w:rsidR="008B0146">
        <w:t xml:space="preserve">emigration from freshwater to the marine environment </w:t>
      </w:r>
      <w:r w:rsidR="00F80789">
        <w:t xml:space="preserve">was </w:t>
      </w:r>
      <w:r w:rsidR="00DF3FC0">
        <w:t xml:space="preserve">based on </w:t>
      </w:r>
      <w:r w:rsidR="002F4668">
        <w:t xml:space="preserve">hatchery release </w:t>
      </w:r>
      <w:r w:rsidR="00DF3FC0">
        <w:t>coded-wire-tag (</w:t>
      </w:r>
      <w:r w:rsidR="00EE7FBA">
        <w:t>CWT</w:t>
      </w:r>
      <w:r w:rsidR="00DF3FC0">
        <w:t>)</w:t>
      </w:r>
      <w:r w:rsidR="00EE7FBA">
        <w:t xml:space="preserve"> </w:t>
      </w:r>
      <w:r w:rsidR="003F245C">
        <w:t xml:space="preserve">information </w:t>
      </w:r>
      <w:r w:rsidR="00DF3FC0">
        <w:t xml:space="preserve">in </w:t>
      </w:r>
      <w:r w:rsidR="00EE7FBA">
        <w:t xml:space="preserve">the RMIS </w:t>
      </w:r>
      <w:r w:rsidR="00DF3FC0">
        <w:t>database</w:t>
      </w:r>
      <w:r w:rsidR="002F4668">
        <w:t>.  W</w:t>
      </w:r>
      <w:r w:rsidR="009A01B4">
        <w:rPr>
          <w:rFonts w:eastAsiaTheme="minorEastAsia"/>
        </w:rPr>
        <w:t xml:space="preserve">e </w:t>
      </w:r>
      <w:r w:rsidR="002F4668">
        <w:rPr>
          <w:rFonts w:eastAsiaTheme="minorEastAsia"/>
        </w:rPr>
        <w:t>assumed that</w:t>
      </w:r>
      <w:r w:rsidR="00F774F1">
        <w:rPr>
          <w:rFonts w:eastAsiaTheme="minorEastAsia"/>
        </w:rPr>
        <w:t xml:space="preserve"> hatchery and </w:t>
      </w:r>
      <w:r w:rsidR="009675BC">
        <w:rPr>
          <w:rFonts w:eastAsiaTheme="minorEastAsia"/>
        </w:rPr>
        <w:t xml:space="preserve">natural origin </w:t>
      </w:r>
      <w:r w:rsidR="00F774F1">
        <w:rPr>
          <w:rFonts w:eastAsiaTheme="minorEastAsia"/>
        </w:rPr>
        <w:t xml:space="preserve">fish had the same </w:t>
      </w:r>
      <w:r w:rsidR="00F80789">
        <w:rPr>
          <w:rFonts w:eastAsiaTheme="minorEastAsia"/>
        </w:rPr>
        <w:t xml:space="preserve">migration </w:t>
      </w:r>
      <w:r w:rsidR="00F774F1">
        <w:rPr>
          <w:rFonts w:eastAsiaTheme="minorEastAsia"/>
        </w:rPr>
        <w:t>timing</w:t>
      </w:r>
      <w:r w:rsidR="008B0146">
        <w:rPr>
          <w:rFonts w:eastAsiaTheme="minorEastAsia"/>
        </w:rPr>
        <w:t xml:space="preserve"> for a given run type</w:t>
      </w:r>
      <w:r w:rsidR="00F774F1">
        <w:rPr>
          <w:rFonts w:eastAsiaTheme="minorEastAsia"/>
        </w:rPr>
        <w:t xml:space="preserve">.  </w:t>
      </w:r>
      <w:r w:rsidR="00C45AFC">
        <w:rPr>
          <w:rFonts w:eastAsiaTheme="minorEastAsia"/>
        </w:rPr>
        <w:t>W</w:t>
      </w:r>
      <w:r w:rsidR="00DF3FC0">
        <w:rPr>
          <w:rFonts w:eastAsiaTheme="minorEastAsia"/>
        </w:rPr>
        <w:t xml:space="preserve">e also </w:t>
      </w:r>
      <w:r w:rsidR="009A01B4">
        <w:rPr>
          <w:rFonts w:eastAsiaTheme="minorEastAsia"/>
        </w:rPr>
        <w:t xml:space="preserve">assumed </w:t>
      </w:r>
      <w:r w:rsidR="00DF3FC0">
        <w:rPr>
          <w:rFonts w:eastAsiaTheme="minorEastAsia"/>
        </w:rPr>
        <w:t>that t</w:t>
      </w:r>
      <w:r w:rsidR="009675BC">
        <w:rPr>
          <w:rFonts w:eastAsiaTheme="minorEastAsia"/>
        </w:rPr>
        <w:t xml:space="preserve">he average </w:t>
      </w:r>
      <w:r w:rsidR="00DF3FC0">
        <w:rPr>
          <w:rFonts w:eastAsiaTheme="minorEastAsia"/>
        </w:rPr>
        <w:t>la</w:t>
      </w:r>
      <w:r w:rsidR="00F80789">
        <w:rPr>
          <w:rFonts w:eastAsiaTheme="minorEastAsia"/>
        </w:rPr>
        <w:t>g between release date</w:t>
      </w:r>
      <w:r w:rsidR="00DF3FC0">
        <w:rPr>
          <w:rFonts w:eastAsiaTheme="minorEastAsia"/>
        </w:rPr>
        <w:t xml:space="preserve"> and </w:t>
      </w:r>
      <w:r w:rsidR="00F80789">
        <w:rPr>
          <w:rFonts w:eastAsiaTheme="minorEastAsia"/>
        </w:rPr>
        <w:t xml:space="preserve">their </w:t>
      </w:r>
      <w:r w:rsidR="00DF3FC0">
        <w:rPr>
          <w:rFonts w:eastAsiaTheme="minorEastAsia"/>
        </w:rPr>
        <w:t xml:space="preserve">arrival in the </w:t>
      </w:r>
      <w:r w:rsidR="00D750E5">
        <w:rPr>
          <w:rFonts w:eastAsiaTheme="minorEastAsia"/>
        </w:rPr>
        <w:t xml:space="preserve">near-shore areas </w:t>
      </w:r>
      <w:r w:rsidR="009675BC">
        <w:rPr>
          <w:rFonts w:eastAsiaTheme="minorEastAsia"/>
        </w:rPr>
        <w:t>was less than a month</w:t>
      </w:r>
      <w:r w:rsidR="00DF3FC0">
        <w:rPr>
          <w:rFonts w:eastAsiaTheme="minorEastAsia"/>
        </w:rPr>
        <w:t xml:space="preserve">: </w:t>
      </w:r>
      <w:r w:rsidR="009A01B4">
        <w:rPr>
          <w:rFonts w:eastAsiaTheme="minorEastAsia"/>
        </w:rPr>
        <w:t xml:space="preserve">that is, </w:t>
      </w:r>
      <w:r w:rsidR="00F774F1">
        <w:rPr>
          <w:rFonts w:eastAsiaTheme="minorEastAsia"/>
        </w:rPr>
        <w:t>the month that a juvenile was released was the month that it entered the ocean.</w:t>
      </w:r>
    </w:p>
    <w:p w14:paraId="11106CF6" w14:textId="7D5350BA" w:rsidR="00DA455C" w:rsidRDefault="009675BC" w:rsidP="00270270">
      <w:pPr>
        <w:ind w:firstLine="720"/>
      </w:pPr>
      <w:r>
        <w:t>The size of the juvenile Chinook salmon is important to estimating the number</w:t>
      </w:r>
      <w:r w:rsidR="00C45AFC">
        <w:t xml:space="preserve"> of</w:t>
      </w:r>
      <w:r>
        <w:t xml:space="preserve"> juveniles consumed.  Not only do juveniles grow during their down river migration, but they also grow during the occupancy in each area</w:t>
      </w:r>
      <w:r w:rsidR="00115192">
        <w:t xml:space="preserve"> (areas A-H, Figure 1)</w:t>
      </w:r>
      <w:r>
        <w:t xml:space="preserve"> which can last for several months </w:t>
      </w:r>
      <w:r w:rsidR="0069137B">
        <w:t xml:space="preserve"> </w:t>
      </w:r>
      <w:r w:rsidR="0069137B">
        <w:fldChar w:fldCharType="begin"/>
      </w:r>
      <w:r w:rsidR="0069137B">
        <w:instrText xml:space="preserve"> ADDIN ZOTERO_ITEM CSL_CITATION {"citationID":"2kifdmt7g5","properties":{"formattedCitation":"(Teel et al. 2015)","plainCitation":"(Teel et al. 2015)"},"citationItems":[{"id":1090,"uris":["http://zotero.org/users/3830350/items/P9AMVJGW"],"uri":["http://zotero.org/users/3830350/items/P9AMVJGW"],"itemData":{"id":1090,"type":"article-journal","title":"Genetic identification of Chinook Salmon: stock-specific distributions of juveniles along the Washington and Oregon coasts","container-title":"Marine and Coastal Fisheries","page":"274–300","volume":"7","issue":"1","source":"Google Scholar","shortTitle":"Genetic identification of Chinook Salmon","author":[{"family":"Teel","given":"David J."},{"family":"Burke","given":"Brian J."},{"family":"Kuligowski","given":"David R."},{"family":"Morgan","given":"Cheryl A."},{"family":"Van Doornik","given":"Donald M."}],"issued":{"date-parts":[["2015"]]}}}],"schema":"https://github.com/citation-style-language/schema/raw/master/csl-citation.json"} </w:instrText>
      </w:r>
      <w:r w:rsidR="0069137B">
        <w:fldChar w:fldCharType="separate"/>
      </w:r>
      <w:r w:rsidR="0069137B" w:rsidRPr="0069137B">
        <w:rPr>
          <w:rFonts w:cs="Times New Roman"/>
        </w:rPr>
        <w:t>(Teel et al. 2015)</w:t>
      </w:r>
      <w:r w:rsidR="0069137B">
        <w:fldChar w:fldCharType="end"/>
      </w:r>
      <w:r w:rsidR="0069137B">
        <w:t>.</w:t>
      </w:r>
      <w:r>
        <w:t xml:space="preserve">  Although our model consists of monthly time-steps related to predator consumption, tracking monthly cohorts of juvenile salmon from each of the tributaries along the eastern Pacific is beyond the scope of this analysis.  </w:t>
      </w:r>
      <w:r w:rsidR="00F807FA">
        <w:t xml:space="preserve">We assume that the average juvenile spends 10 days migrating down river and </w:t>
      </w:r>
      <w:r w:rsidR="00C45AFC">
        <w:t xml:space="preserve">an </w:t>
      </w:r>
      <w:r w:rsidR="00F807FA">
        <w:t xml:space="preserve">additional one month </w:t>
      </w:r>
      <w:ins w:id="1429" w:author="Client Services" w:date="2017-03-28T10:51:00Z">
        <w:r w:rsidR="00552D42">
          <w:t xml:space="preserve">(30 days) </w:t>
        </w:r>
      </w:ins>
      <w:r w:rsidR="00F807FA">
        <w:t>in each area</w:t>
      </w:r>
      <w:r w:rsidR="003D44C9">
        <w:t>.  T</w:t>
      </w:r>
      <w:r w:rsidR="00F807FA">
        <w:t>o account for this period of growth we assume</w:t>
      </w:r>
      <w:r w:rsidR="00B77AFF">
        <w:t xml:space="preserve"> the average juveniles grows 1.0</w:t>
      </w:r>
      <w:r w:rsidR="00F807FA">
        <w:t xml:space="preserve"> mm/day </w:t>
      </w:r>
      <w:r w:rsidR="00F807FA">
        <w:fldChar w:fldCharType="begin"/>
      </w:r>
      <w:r w:rsidR="00F807FA">
        <w:instrText xml:space="preserve"> ADDIN ZOTERO_ITEM CSL_CITATION {"citationID":"1ejj6em9ug","properties":{"formattedCitation":"(Weitkamp et al. 2015)","plainCitation":"(Weitkamp et al. 2015)"},"citationItems":[{"id":1096,"uris":["http://zotero.org/users/3830350/items/JUVSM5XW"],"uri":["http://zotero.org/users/3830350/items/JUVSM5XW"],"itemData":{"id":1096,"type":"article-journal","title":"Stock-specific size and timing at ocean entry of Columbia River juvenile Chinook salmon and steelhead: implications for early ocean growth","container-title":"Marine and Coastal Fisheries","source":"Google Scholar","URL":"http://www.tandfonline.com/doi/abs/10.1080/19425120.2015.1047476","shortTitle":"Stock-specific size and timing at ocean entry of Columbia River juvenile Chinook salmon and steelhead","author":[{"family":"Weitkamp","given":"Laurie A."},{"family":"Teel","given":"David J."},{"family":"Liermann","given":"Martin"},{"family":"Hinton","given":"Susan A."},{"family":"Van Doornik","given":"Donald M."},{"family":"Bentley","given":"Paul J."}],"issued":{"date-parts":[["2015"]]},"accessed":{"date-parts":[["2016",7,25]]}}}],"schema":"https://github.com/citation-style-language/schema/raw/master/csl-citation.json"} </w:instrText>
      </w:r>
      <w:r w:rsidR="00F807FA">
        <w:fldChar w:fldCharType="separate"/>
      </w:r>
      <w:r w:rsidR="00F807FA" w:rsidRPr="00F807FA">
        <w:rPr>
          <w:rFonts w:cs="Times New Roman"/>
        </w:rPr>
        <w:t>(Weitkamp et al. 2015)</w:t>
      </w:r>
      <w:r w:rsidR="00F807FA">
        <w:fldChar w:fldCharType="end"/>
      </w:r>
      <w:r w:rsidR="003D44C9">
        <w:t>,</w:t>
      </w:r>
      <w:r w:rsidR="00F807FA">
        <w:t xml:space="preserve"> thus adding an additional </w:t>
      </w:r>
      <w:r w:rsidR="00B77AFF">
        <w:t>40</w:t>
      </w:r>
      <w:r w:rsidR="00F807FA">
        <w:t xml:space="preserve"> mm of length to the average juvenile release size.  To account for </w:t>
      </w:r>
      <w:r w:rsidR="00286212">
        <w:t xml:space="preserve">variability </w:t>
      </w:r>
      <w:r w:rsidR="00F807FA">
        <w:t xml:space="preserve">in juvenile size, we assume the juvenile lengths are log-normally distributed with a standard deviation of 0.5 in our sensitivity analysis.  </w:t>
      </w:r>
      <w:commentRangeStart w:id="1430"/>
      <w:r w:rsidR="00F3394D">
        <w:t xml:space="preserve">The </w:t>
      </w:r>
      <w:r w:rsidR="008D26F1">
        <w:t xml:space="preserve">migratory state </w:t>
      </w:r>
      <w:r w:rsidR="009C074D">
        <w:t>(</w:t>
      </w:r>
      <w:r w:rsidR="009C074D">
        <w:rPr>
          <w:i/>
        </w:rPr>
        <w:t>m</w:t>
      </w:r>
      <w:r w:rsidR="00097FBB">
        <w:t xml:space="preserve"> = 1</w:t>
      </w:r>
      <w:r w:rsidR="009C074D">
        <w:t xml:space="preserve">) </w:t>
      </w:r>
      <w:r w:rsidR="008D26F1">
        <w:t xml:space="preserve">of </w:t>
      </w:r>
      <w:r w:rsidR="002F4668">
        <w:t xml:space="preserve">the </w:t>
      </w:r>
      <w:r w:rsidR="00C83399">
        <w:t xml:space="preserve">juveniles </w:t>
      </w:r>
      <w:r w:rsidR="002F4668">
        <w:t>indicates that they are remaining in the ocean to mature, and no smolt</w:t>
      </w:r>
      <w:r w:rsidR="00DA59F3">
        <w:t>s</w:t>
      </w:r>
      <w:r w:rsidR="002F4668">
        <w:t xml:space="preserve"> return to spawn the year they are released.  </w:t>
      </w:r>
      <w:commentRangeEnd w:id="1430"/>
      <w:r w:rsidR="00286212">
        <w:rPr>
          <w:rStyle w:val="CommentReference"/>
        </w:rPr>
        <w:commentReference w:id="1430"/>
      </w:r>
    </w:p>
    <w:p w14:paraId="6DDBE7DD" w14:textId="1432F760" w:rsidR="002F4668" w:rsidRDefault="002F4668" w:rsidP="002F4668">
      <w:pPr>
        <w:rPr>
          <w:i/>
        </w:rPr>
      </w:pPr>
      <w:r w:rsidRPr="002F4668">
        <w:rPr>
          <w:i/>
        </w:rPr>
        <w:lastRenderedPageBreak/>
        <w:t>Predator-prey dynamics</w:t>
      </w:r>
    </w:p>
    <w:p w14:paraId="46D25C66" w14:textId="59EBFBDB" w:rsidR="002C17B0" w:rsidRDefault="002C17B0" w:rsidP="00414549">
      <w:pPr>
        <w:ind w:firstLine="720"/>
      </w:pPr>
      <w:r>
        <w:t>The combination of predator and prey movement, as well as both natural and predation mortality</w:t>
      </w:r>
      <w:r w:rsidR="00286212">
        <w:t xml:space="preserve">, </w:t>
      </w:r>
      <w:r>
        <w:t xml:space="preserve"> make the order of operations within a time-step important.  From the Chinook salmon’s perspective, the order in each time-step is as follows: 1) Chinook salmon distribute themselves across the areas based on the </w:t>
      </w:r>
      <w:r w:rsidR="0058559D">
        <w:t xml:space="preserve">spatial transition </w:t>
      </w:r>
      <w:r>
        <w:t xml:space="preserve">matrix, </w:t>
      </w:r>
      <w:r w:rsidR="008D1A09">
        <w:t xml:space="preserve">followed by </w:t>
      </w:r>
      <w:r>
        <w:t>2) natural mortality, 3) predati</w:t>
      </w:r>
      <w:r w:rsidR="00414549">
        <w:t xml:space="preserve">on morality, and </w:t>
      </w:r>
      <w:r w:rsidR="007F5D7B">
        <w:t xml:space="preserve">finally </w:t>
      </w:r>
      <w:r w:rsidR="00414549">
        <w:t xml:space="preserve">4) escapement.  </w:t>
      </w:r>
      <w:r>
        <w:t xml:space="preserve">The number of Chinook </w:t>
      </w:r>
      <w:r w:rsidR="00B30664">
        <w:t xml:space="preserve">salmon </w:t>
      </w:r>
      <w:r>
        <w:t xml:space="preserve">at the beginning of each time-step </w:t>
      </w:r>
      <w:r w:rsidR="00F0523E">
        <w:t>(</w:t>
      </w:r>
      <m:oMath>
        <m:r>
          <w:rPr>
            <w:rFonts w:ascii="Cambria Math" w:hAnsi="Cambria Math"/>
          </w:rPr>
          <m:t>S</m:t>
        </m:r>
      </m:oMath>
      <w:r w:rsidR="00F0523E">
        <w:rPr>
          <w:rFonts w:eastAsiaTheme="minorEastAsia"/>
        </w:rPr>
        <w:t xml:space="preserve">) </w:t>
      </w:r>
      <w:r>
        <w:t xml:space="preserve">is the equal to the total </w:t>
      </w:r>
      <w:r w:rsidR="00414549">
        <w:t xml:space="preserve">abundance of </w:t>
      </w:r>
      <w:r>
        <w:t xml:space="preserve">wild and </w:t>
      </w:r>
      <w:bookmarkStart w:id="1431" w:name="_Ref465171935"/>
      <w:r>
        <w:t xml:space="preserve">hatchery salmon </w:t>
      </w:r>
      <w:r w:rsidR="00414549">
        <w:t>at the end of the previous time step</w:t>
      </w:r>
      <w:r w:rsidR="00F0523E">
        <w:t xml:space="preserve"> (</w:t>
      </w:r>
      <m:oMath>
        <m:r>
          <w:rPr>
            <w:rFonts w:ascii="Cambria Math" w:hAnsi="Cambria Math"/>
          </w:rPr>
          <m:t>S''</m:t>
        </m:r>
      </m:oMath>
      <w:r w:rsidR="00F0523E">
        <w:rPr>
          <w:rFonts w:eastAsiaTheme="minorEastAsia"/>
        </w:rPr>
        <w:t>)</w:t>
      </w:r>
      <w:r w:rsidR="00414549">
        <w:t>, time</w:t>
      </w:r>
      <w:r w:rsidR="00F0523E">
        <w:t>s</w:t>
      </w:r>
      <w:r w:rsidR="00414549">
        <w:t xml:space="preserve"> the </w:t>
      </w:r>
      <w:r w:rsidR="007F5D7B">
        <w:t xml:space="preserve">fraction of </w:t>
      </w:r>
      <w:r w:rsidR="00414549">
        <w:t xml:space="preserve">Chinook </w:t>
      </w:r>
      <w:r w:rsidR="00286212">
        <w:t xml:space="preserve">salmon </w:t>
      </w:r>
      <w:r w:rsidR="00414549">
        <w:t xml:space="preserve">from area </w:t>
      </w:r>
      <w:r w:rsidR="00414549">
        <w:rPr>
          <w:i/>
        </w:rPr>
        <w:t>h</w:t>
      </w:r>
      <w:r w:rsidR="00414549">
        <w:t xml:space="preserve"> </w:t>
      </w:r>
      <w:r w:rsidR="007F5D7B">
        <w:t xml:space="preserve">that </w:t>
      </w:r>
      <w:r w:rsidR="00414549">
        <w:t xml:space="preserve">are distributed </w:t>
      </w:r>
      <w:r w:rsidR="007F5D7B">
        <w:t xml:space="preserve">to </w:t>
      </w:r>
      <w:r w:rsidR="00414549">
        <w:t xml:space="preserve">location </w:t>
      </w:r>
      <w:r w:rsidR="00414549">
        <w:rPr>
          <w:i/>
        </w:rPr>
        <w:t>j</w:t>
      </w:r>
      <w:r w:rsidR="00414549">
        <w:t xml:space="preserve"> </w:t>
      </w:r>
      <w:r>
        <w:t>(</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w:t>
      </w:r>
      <w:r w:rsidR="00414549">
        <w:t>,</w:t>
      </w:r>
      <w:r>
        <w:t xml:space="preserve"> </w:t>
      </w:r>
    </w:p>
    <w:bookmarkEnd w:id="1431"/>
    <w:p w14:paraId="0F2F8169" w14:textId="37BE919B" w:rsidR="002C17B0" w:rsidRPr="00A81090" w:rsidRDefault="00414549" w:rsidP="00414549">
      <w:pPr>
        <w:pStyle w:val="Caption"/>
        <w:rPr>
          <w:rFonts w:eastAsiaTheme="minorEastAsia"/>
        </w:rPr>
      </w:pPr>
      <w:r>
        <w:t xml:space="preserve">Eq. </w:t>
      </w:r>
      <w:fldSimple w:instr=" SEQ Eq. \* ARABIC ">
        <w:r w:rsidR="003F2D91">
          <w:rPr>
            <w:noProof/>
          </w:rPr>
          <w:t>3</w:t>
        </w:r>
      </w:fldSimple>
      <w:r w:rsidR="002C17B0">
        <w:tab/>
      </w:r>
      <m:oMath>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eqArr>
          <m:eqArrPr>
            <m:ctrlPr>
              <w:rPr>
                <w:rFonts w:ascii="Cambria Math" w:eastAsiaTheme="minorEastAsia" w:hAnsi="Cambria Math"/>
                <w:i/>
              </w:rPr>
            </m:ctrlPr>
          </m:eqArrPr>
          <m:e/>
          <m:e>
            <m:r>
              <w:rPr>
                <w:rFonts w:ascii="Cambria Math" w:hAnsi="Cambria Math"/>
              </w:rPr>
              <m:t>&amp;=</m:t>
            </m:r>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t-1,a</m:t>
                    </m:r>
                  </m:sub>
                </m:sSub>
              </m:e>
            </m:nary>
            <m:r>
              <w:rPr>
                <w:rFonts w:ascii="Cambria Math" w:eastAsiaTheme="minorEastAsia" w:hAnsi="Cambria Math"/>
              </w:rPr>
              <m:t xml:space="preserve"> &amp;,&amp;t&gt;1, a&gt;0</m:t>
            </m:r>
          </m:e>
          <m:e>
            <m:r>
              <w:rPr>
                <w:rFonts w:ascii="Cambria Math" w:eastAsiaTheme="minorEastAsia" w:hAnsi="Cambria Math"/>
              </w:rPr>
              <m:t xml:space="preserve">&amp; </m:t>
            </m:r>
            <m: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MAT</m:t>
                </m:r>
              </m:e>
              <m:sub>
                <m:r>
                  <w:rPr>
                    <w:rFonts w:ascii="Cambria Math" w:eastAsiaTheme="minorEastAsia" w:hAnsi="Cambria Math"/>
                  </w:rPr>
                  <m:t>h,r,o,m,a</m:t>
                </m:r>
              </m:sub>
            </m:sSub>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1,nt,a-1</m:t>
                    </m:r>
                  </m:sub>
                </m:sSub>
              </m:e>
            </m:nary>
            <m:r>
              <w:rPr>
                <w:rFonts w:ascii="Cambria Math" w:eastAsiaTheme="minorEastAsia" w:hAnsi="Cambria Math"/>
              </w:rPr>
              <m:t xml:space="preserve"> &amp;,&amp;t=1, a&gt;0</m:t>
            </m:r>
          </m:e>
        </m:eqArr>
      </m:oMath>
    </w:p>
    <w:p w14:paraId="02A48116" w14:textId="50F3A4B2" w:rsidR="00097FBB" w:rsidRDefault="007235B7" w:rsidP="005F135E">
      <w:pPr>
        <w:spacing w:before="240"/>
        <w:rPr>
          <w:rFonts w:eastAsiaTheme="minorEastAsia"/>
        </w:rPr>
      </w:pPr>
      <w:r>
        <w:t xml:space="preserve">The </w:t>
      </w:r>
      <w:r w:rsidR="0058559D">
        <w:t xml:space="preserve">spatial transition </w:t>
      </w:r>
      <w:r>
        <w:t xml:space="preserve">matrix, </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 xml:space="preserve">, is based on </w:t>
      </w:r>
      <w:r>
        <w:rPr>
          <w:rFonts w:eastAsiaTheme="minorEastAsia"/>
        </w:rPr>
        <w:fldChar w:fldCharType="begin"/>
      </w:r>
      <w:r w:rsidR="005D7734">
        <w:rPr>
          <w:rFonts w:eastAsiaTheme="minorEastAsia"/>
        </w:rPr>
        <w:instrText xml:space="preserve"> ADDIN ZOTERO_ITEM CSL_CITATION {"citationID":"vd46tasgf","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Pr>
          <w:rFonts w:eastAsiaTheme="minorEastAsia"/>
        </w:rPr>
        <w:fldChar w:fldCharType="separate"/>
      </w:r>
      <w:r w:rsidRPr="007235B7">
        <w:rPr>
          <w:rFonts w:cs="Times New Roman"/>
        </w:rPr>
        <w:t xml:space="preserve">Weitkamp </w:t>
      </w:r>
      <w:r>
        <w:rPr>
          <w:rFonts w:cs="Times New Roman"/>
        </w:rPr>
        <w:t>(</w:t>
      </w:r>
      <w:r w:rsidRPr="007235B7">
        <w:rPr>
          <w:rFonts w:cs="Times New Roman"/>
        </w:rPr>
        <w:t>2010)</w:t>
      </w:r>
      <w:r>
        <w:rPr>
          <w:rFonts w:eastAsiaTheme="minorEastAsia"/>
        </w:rPr>
        <w:fldChar w:fldCharType="end"/>
      </w:r>
      <w:r>
        <w:rPr>
          <w:rFonts w:eastAsiaTheme="minorEastAsia"/>
        </w:rPr>
        <w:t xml:space="preserve"> and describes the recovery location for tagged hatchery Chinook salmon in commercial and recreational fisheries throughout the eastern Pacific</w:t>
      </w:r>
      <w:r>
        <w:t xml:space="preserve">. </w:t>
      </w:r>
      <w:r w:rsidR="00F0523E">
        <w:t>The migratory state (</w:t>
      </w:r>
      <w:r w:rsidR="00F0523E">
        <w:rPr>
          <w:i/>
        </w:rPr>
        <w:t>m</w:t>
      </w:r>
      <w:r w:rsidR="00F0523E">
        <w:t>) of a Chinook salmon in a particular age class is determined at the beginning of the year (</w:t>
      </w:r>
      <m:oMath>
        <m:r>
          <w:rPr>
            <w:rFonts w:ascii="Cambria Math" w:hAnsi="Cambria Math"/>
          </w:rPr>
          <m:t>t=1</m:t>
        </m:r>
      </m:oMath>
      <w:r w:rsidR="00F0523E">
        <w:rPr>
          <w:rFonts w:eastAsiaTheme="minorEastAsia"/>
        </w:rPr>
        <w:t xml:space="preserve">) and </w:t>
      </w:r>
      <w:r w:rsidR="003E6EBE">
        <w:rPr>
          <w:rFonts w:eastAsiaTheme="minorEastAsia"/>
        </w:rPr>
        <w:t xml:space="preserve">describes the conditional probability of a Chinook salmon maturing at age </w:t>
      </w:r>
      <w:r w:rsidR="003E6EBE">
        <w:rPr>
          <w:rFonts w:eastAsiaTheme="minorEastAsia"/>
          <w:i/>
        </w:rPr>
        <w:t>a</w:t>
      </w:r>
      <w:r w:rsidR="003E6EBE">
        <w:rPr>
          <w:rFonts w:eastAsiaTheme="minorEastAsia"/>
        </w:rPr>
        <w:t xml:space="preserve"> </w:t>
      </w:r>
      <w:r w:rsidR="003E6EBE">
        <w:t>(</w:t>
      </w:r>
      <m:oMath>
        <m:r>
          <m:rPr>
            <m:sty m:val="p"/>
          </m:rPr>
          <w:rPr>
            <w:rFonts w:ascii="Cambria Math" w:hAnsi="Cambria Math"/>
          </w:rPr>
          <m:t>MA</m:t>
        </m:r>
        <m:sSub>
          <m:sSubPr>
            <m:ctrlPr>
              <w:rPr>
                <w:rFonts w:ascii="Cambria Math" w:hAnsi="Cambria Math"/>
                <w:i/>
              </w:rPr>
            </m:ctrlPr>
          </m:sSubPr>
          <m:e>
            <m:r>
              <m:rPr>
                <m:sty m:val="p"/>
              </m:rPr>
              <w:rPr>
                <w:rFonts w:ascii="Cambria Math" w:hAnsi="Cambria Math"/>
              </w:rPr>
              <m:t>T</m:t>
            </m:r>
          </m:e>
          <m:sub>
            <m:r>
              <w:rPr>
                <w:rFonts w:ascii="Cambria Math" w:hAnsi="Cambria Math"/>
              </w:rPr>
              <m:t>h,r,a</m:t>
            </m:r>
          </m:sub>
        </m:sSub>
      </m:oMath>
      <w:r w:rsidR="003E6EBE">
        <w:rPr>
          <w:rFonts w:eastAsiaTheme="minorEastAsia"/>
        </w:rPr>
        <w:t xml:space="preserve">) </w:t>
      </w:r>
      <w:r w:rsidR="00F0523E">
        <w:rPr>
          <w:rFonts w:eastAsiaTheme="minorEastAsia"/>
        </w:rPr>
        <w:t>based on</w:t>
      </w:r>
      <w:r w:rsidR="00E52673">
        <w:rPr>
          <w:rFonts w:eastAsiaTheme="minorEastAsia"/>
        </w:rPr>
        <w:t xml:space="preserve"> the Fishery Regulation Assessment Model (FRAM; </w:t>
      </w:r>
      <w:r w:rsidR="00E52673">
        <w:rPr>
          <w:rFonts w:eastAsiaTheme="minorEastAsia"/>
        </w:rPr>
        <w:fldChar w:fldCharType="begin"/>
      </w:r>
      <w:r w:rsidR="005D7734">
        <w:rPr>
          <w:rFonts w:eastAsiaTheme="minorEastAsia"/>
        </w:rPr>
        <w:instrText xml:space="preserve"> ADDIN ZOTERO_ITEM CSL_CITATION {"citationID":"2j84p3j87p","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E52673">
        <w:rPr>
          <w:rFonts w:eastAsiaTheme="minorEastAsia"/>
        </w:rPr>
        <w:fldChar w:fldCharType="separate"/>
      </w:r>
      <w:r w:rsidR="00E52673" w:rsidRPr="00B95350">
        <w:rPr>
          <w:rFonts w:cs="Times New Roman"/>
        </w:rPr>
        <w:t>(Clemons et al. 2006)</w:t>
      </w:r>
      <w:r w:rsidR="00E52673">
        <w:rPr>
          <w:rFonts w:eastAsiaTheme="minorEastAsia"/>
        </w:rPr>
        <w:fldChar w:fldCharType="end"/>
      </w:r>
      <w:r w:rsidR="00E52673">
        <w:rPr>
          <w:rFonts w:eastAsiaTheme="minorEastAsia"/>
        </w:rPr>
        <w:t>)</w:t>
      </w:r>
      <w:commentRangeStart w:id="1432"/>
      <w:r w:rsidR="00F0523E">
        <w:rPr>
          <w:rFonts w:eastAsiaTheme="minorEastAsia"/>
        </w:rPr>
        <w:t>.</w:t>
      </w:r>
      <w:commentRangeEnd w:id="1432"/>
      <w:r w:rsidR="007C0051">
        <w:rPr>
          <w:rStyle w:val="CommentReference"/>
        </w:rPr>
        <w:commentReference w:id="1432"/>
      </w:r>
      <w:r w:rsidR="00F0523E">
        <w:rPr>
          <w:rFonts w:eastAsiaTheme="minorEastAsia"/>
        </w:rPr>
        <w:t xml:space="preserve">  When a Chinook salmon changes from an immature to a mature state, it </w:t>
      </w:r>
      <w:r w:rsidR="00F0523E">
        <w:t>remains in that state throughout the year.</w:t>
      </w:r>
      <w:r w:rsidR="00F26A1C">
        <w:t xml:space="preserve"> </w:t>
      </w:r>
      <w:r w:rsidR="00CD794E">
        <w:t xml:space="preserve">Escapement refers to the </w:t>
      </w:r>
      <w:r w:rsidR="00CD794E">
        <w:rPr>
          <w:rFonts w:eastAsiaTheme="minorEastAsia"/>
        </w:rPr>
        <w:t>m</w:t>
      </w:r>
      <w:r w:rsidR="00270270">
        <w:rPr>
          <w:rFonts w:eastAsiaTheme="minorEastAsia"/>
        </w:rPr>
        <w:t xml:space="preserve">ature salmon </w:t>
      </w:r>
      <w:r w:rsidR="00CD794E">
        <w:rPr>
          <w:rFonts w:eastAsiaTheme="minorEastAsia"/>
        </w:rPr>
        <w:t>that</w:t>
      </w:r>
      <w:r w:rsidR="00E52673">
        <w:rPr>
          <w:rFonts w:eastAsiaTheme="minorEastAsia"/>
        </w:rPr>
        <w:t xml:space="preserve"> </w:t>
      </w:r>
      <w:r w:rsidR="00270270">
        <w:rPr>
          <w:rFonts w:eastAsiaTheme="minorEastAsia"/>
        </w:rPr>
        <w:t>leave t</w:t>
      </w:r>
      <w:r w:rsidR="00CD794E">
        <w:rPr>
          <w:rFonts w:eastAsiaTheme="minorEastAsia"/>
        </w:rPr>
        <w:t>he</w:t>
      </w:r>
      <w:r w:rsidR="00270270">
        <w:rPr>
          <w:rFonts w:eastAsiaTheme="minorEastAsia"/>
        </w:rPr>
        <w:t xml:space="preserve"> ocean pool </w:t>
      </w:r>
      <w:r w:rsidR="00CD794E">
        <w:rPr>
          <w:rFonts w:eastAsiaTheme="minorEastAsia"/>
        </w:rPr>
        <w:t>to</w:t>
      </w:r>
      <w:r w:rsidR="00270270">
        <w:rPr>
          <w:rFonts w:eastAsiaTheme="minorEastAsia"/>
        </w:rPr>
        <w:t xml:space="preserve"> return to spawn in the natal tributaries.  </w:t>
      </w:r>
      <w:r w:rsidR="00097FBB">
        <w:t xml:space="preserve">The number at the end of the </w:t>
      </w:r>
      <w:r w:rsidR="00270270">
        <w:t xml:space="preserve">time-step </w:t>
      </w:r>
      <w:r w:rsidR="00097FBB">
        <w:t>is equal to the number of salmon after predation (</w:t>
      </w:r>
      <m:oMath>
        <m:r>
          <w:rPr>
            <w:rFonts w:ascii="Cambria Math" w:hAnsi="Cambria Math"/>
          </w:rPr>
          <m:t>S'</m:t>
        </m:r>
      </m:oMath>
      <w:r w:rsidR="00097FBB">
        <w:rPr>
          <w:rFonts w:eastAsiaTheme="minorEastAsia"/>
        </w:rPr>
        <w:t>) minus the escapement,</w:t>
      </w:r>
    </w:p>
    <w:p w14:paraId="68FC86D8" w14:textId="6DDF9C7F" w:rsidR="00097FBB" w:rsidRDefault="00097FBB" w:rsidP="00097FBB">
      <w:pPr>
        <w:pStyle w:val="Caption"/>
      </w:pPr>
      <w:r>
        <w:t xml:space="preserve">Eq. </w:t>
      </w:r>
      <w:fldSimple w:instr=" SEQ Eq. \* ARABIC ">
        <w:r w:rsidR="003F2D91">
          <w:rPr>
            <w:noProof/>
          </w:rPr>
          <w:t>4</w:t>
        </w:r>
      </w:fldSimple>
      <w:r>
        <w:t xml:space="preserve">.  </w:t>
      </w:r>
      <m:oMath>
        <m:sSub>
          <m:sSubPr>
            <m:ctrlPr>
              <w:rPr>
                <w:rFonts w:ascii="Cambria Math" w:hAnsi="Cambria Math"/>
                <w:i/>
              </w:rPr>
            </m:ctrlPr>
          </m:sSubPr>
          <m:e>
            <m:r>
              <w:rPr>
                <w:rFonts w:ascii="Cambria Math" w:hAnsi="Cambria Math"/>
              </w:rPr>
              <m:t>S''</m:t>
            </m:r>
          </m:e>
          <m:sub>
            <m:r>
              <w:rPr>
                <w:rFonts w:ascii="Cambria Math" w:hAnsi="Cambria Math"/>
              </w:rPr>
              <m:t>h,j,r,o, m=2,y,t,a</m:t>
            </m:r>
          </m:sub>
        </m:sSub>
        <m:r>
          <w:rPr>
            <w:rFonts w:ascii="Cambria Math" w:hAnsi="Cambria Math"/>
          </w:rPr>
          <m:t>=</m:t>
        </m:r>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2,y,t,a</m:t>
            </m:r>
          </m:sub>
        </m:sSub>
        <m:r>
          <w:rPr>
            <w:rFonts w:ascii="Cambria Math" w:hAnsi="Cambria Math"/>
          </w:rPr>
          <m:t>×(1-</m:t>
        </m:r>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r>
          <w:rPr>
            <w:rFonts w:ascii="Cambria Math" w:hAnsi="Cambria Math"/>
          </w:rPr>
          <m:t>),   t&lt;nt</m:t>
        </m:r>
      </m:oMath>
    </w:p>
    <w:p w14:paraId="7A20C434" w14:textId="1DB07C4E" w:rsidR="00097FBB" w:rsidRPr="002A6CF1" w:rsidRDefault="00097FBB" w:rsidP="002A6CF1">
      <w:r>
        <w:rPr>
          <w:rFonts w:eastAsiaTheme="minorEastAsia"/>
        </w:rPr>
        <w:lastRenderedPageBreak/>
        <w:t xml:space="preserve">where, </w:t>
      </w:r>
      <m:oMath>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oMath>
      <w:r>
        <w:rPr>
          <w:rFonts w:eastAsiaTheme="minorEastAsia"/>
        </w:rPr>
        <w:t xml:space="preserve"> is the fraction of the mature (m = 2) population leaving marine waters in </w:t>
      </w:r>
      <w:r w:rsidR="006F7D90">
        <w:rPr>
          <w:rFonts w:eastAsiaTheme="minorEastAsia"/>
        </w:rPr>
        <w:t xml:space="preserve">that </w:t>
      </w:r>
      <w:r>
        <w:rPr>
          <w:rFonts w:eastAsiaTheme="minorEastAsia"/>
        </w:rPr>
        <w:t>time-step</w:t>
      </w:r>
      <w:r w:rsidR="0098039A">
        <w:rPr>
          <w:rFonts w:eastAsiaTheme="minorEastAsia"/>
        </w:rPr>
        <w:t>.  The average escapement timing w</w:t>
      </w:r>
      <w:r w:rsidR="00C261D1">
        <w:rPr>
          <w:rFonts w:eastAsiaTheme="minorEastAsia"/>
        </w:rPr>
        <w:t>as</w:t>
      </w:r>
      <w:r w:rsidR="0098039A">
        <w:rPr>
          <w:rFonts w:eastAsiaTheme="minorEastAsia"/>
        </w:rPr>
        <w:t xml:space="preserve"> based on the summaries of west coast Chinook salmon populations  </w:t>
      </w:r>
      <w:r w:rsidR="0098039A">
        <w:rPr>
          <w:rFonts w:eastAsiaTheme="minorEastAsia"/>
        </w:rPr>
        <w:fldChar w:fldCharType="begin"/>
      </w:r>
      <w:r w:rsidR="005D7734">
        <w:rPr>
          <w:rFonts w:eastAsiaTheme="minorEastAsia"/>
        </w:rPr>
        <w:instrText xml:space="preserve"> ADDIN ZOTERO_ITEM CSL_CITATION {"citationID":"1gb0moq74i","properties":{"formattedCitation":"(Myers et al. 1998)","plainCitation":"(Myers et al. 1998)"},"citationItems":[{"id":180,"uris":["http://zotero.org/users/3830350/items/3JCPDQQS"],"uri":["http://zotero.org/users/383035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98039A">
        <w:rPr>
          <w:rFonts w:eastAsiaTheme="minorEastAsia"/>
        </w:rPr>
        <w:fldChar w:fldCharType="separate"/>
      </w:r>
      <w:r w:rsidR="00B95350" w:rsidRPr="00B95350">
        <w:rPr>
          <w:rFonts w:cs="Times New Roman"/>
        </w:rPr>
        <w:t>(Myers et al. 1998)</w:t>
      </w:r>
      <w:r w:rsidR="0098039A">
        <w:rPr>
          <w:rFonts w:eastAsiaTheme="minorEastAsia"/>
        </w:rPr>
        <w:fldChar w:fldCharType="end"/>
      </w:r>
      <w:r w:rsidR="003E6EBE">
        <w:rPr>
          <w:rFonts w:eastAsiaTheme="minorEastAsia"/>
        </w:rPr>
        <w:t xml:space="preserve">: </w:t>
      </w:r>
      <w:r w:rsidR="00C261D1">
        <w:rPr>
          <w:rFonts w:eastAsiaTheme="minorEastAsia"/>
        </w:rPr>
        <w:t xml:space="preserve">escapement timing was </w:t>
      </w:r>
      <w:r w:rsidR="003E6EBE">
        <w:rPr>
          <w:rFonts w:eastAsiaTheme="minorEastAsia"/>
        </w:rPr>
        <w:t>assumed to vary by run type, but not area or year</w:t>
      </w:r>
      <w:r w:rsidR="0098039A">
        <w:rPr>
          <w:rFonts w:eastAsiaTheme="minorEastAsia"/>
        </w:rPr>
        <w:t>.</w:t>
      </w:r>
    </w:p>
    <w:p w14:paraId="30CA28E7" w14:textId="169D90C8" w:rsidR="00097FBB" w:rsidRDefault="00097FBB" w:rsidP="00097FBB">
      <w:pPr>
        <w:spacing w:before="240"/>
        <w:rPr>
          <w:rFonts w:eastAsiaTheme="minorEastAsia"/>
        </w:rPr>
      </w:pPr>
      <w:r>
        <w:rPr>
          <w:rFonts w:eastAsiaTheme="minorEastAsia"/>
        </w:rPr>
        <w:tab/>
        <w:t xml:space="preserve">The number of Chinook salmon </w:t>
      </w:r>
      <w:r w:rsidR="008E5BD6">
        <w:rPr>
          <w:rFonts w:eastAsiaTheme="minorEastAsia"/>
        </w:rPr>
        <w:t xml:space="preserve">remaining </w:t>
      </w:r>
      <w:r>
        <w:rPr>
          <w:rFonts w:eastAsiaTheme="minorEastAsia"/>
        </w:rPr>
        <w:t>after predation is equal to number at the beginning of the time-step times natural survival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minus the number consumed by predators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Pr>
          <w:rFonts w:eastAsiaTheme="minorEastAsia"/>
        </w:rPr>
        <w:t>),</w:t>
      </w:r>
    </w:p>
    <w:p w14:paraId="451CFC84" w14:textId="0CE20F98" w:rsidR="00097FBB" w:rsidRPr="00097FBB" w:rsidRDefault="00097FBB" w:rsidP="00097FBB">
      <w:pPr>
        <w:pStyle w:val="Caption"/>
        <w:rPr>
          <w:rFonts w:eastAsiaTheme="minorEastAsia"/>
        </w:rPr>
      </w:pPr>
      <w:r>
        <w:t xml:space="preserve">Eq. </w:t>
      </w:r>
      <w:fldSimple w:instr=" SEQ Eq. \* ARABIC ">
        <w:r w:rsidR="003F2D91">
          <w:rPr>
            <w:noProof/>
          </w:rPr>
          <w:t>5</w:t>
        </w:r>
      </w:fldSimple>
      <w:r>
        <w:tab/>
      </w:r>
      <w:r>
        <w:tab/>
      </w:r>
      <m:oMath>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y,t,a</m:t>
            </m:r>
          </m:sub>
        </m:sSub>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r>
          <w:rPr>
            <w:rFonts w:ascii="Cambria Math" w:hAnsi="Cambria Math"/>
          </w:rPr>
          <m:t>-</m:t>
        </m:r>
        <m:r>
          <m:rPr>
            <m:sty m:val="p"/>
          </m:rPr>
          <w:rPr>
            <w:rFonts w:ascii="Cambria Math" w:hAnsi="Cambria Math"/>
          </w:rPr>
          <m:t>min</m:t>
        </m:r>
        <m:r>
          <w:rPr>
            <w:rFonts w:ascii="Cambria Math" w:hAnsi="Cambria Math"/>
          </w:rPr>
          <m:t>(</m:t>
        </m:r>
        <m:nary>
          <m:naryPr>
            <m:chr m:val="∑"/>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e>
        </m:nary>
        <m:r>
          <w:rPr>
            <w:rFonts w:ascii="Cambria Math" w:hAnsi="Cambria Math"/>
          </w:rPr>
          <m:t>,</m:t>
        </m:r>
        <m:r>
          <w:rPr>
            <w:rFonts w:ascii="Cambria Math" w:eastAsiaTheme="minorEastAsia" w:hAnsi="Cambria Math"/>
          </w:rPr>
          <m:t xml:space="preserve"> 0.95</m:t>
        </m:r>
        <m:sSub>
          <m:sSubPr>
            <m:ctrlPr>
              <w:rPr>
                <w:rFonts w:ascii="Cambria Math" w:hAnsi="Cambria Math"/>
                <w:i/>
              </w:rPr>
            </m:ctrlPr>
          </m:sSubPr>
          <m:e>
            <m:r>
              <m:rPr>
                <m:sty m:val="p"/>
              </m:rPr>
              <w:rPr>
                <w:rFonts w:ascii="Cambria Math" w:hAnsi="Cambria Math"/>
              </w:rPr>
              <m:t>*</m:t>
            </m:r>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r>
              <m:rPr>
                <m:sty m:val="p"/>
              </m:rPr>
              <w:rPr>
                <w:rFonts w:ascii="Cambria Math" w:hAnsi="Cambria Math"/>
              </w:rPr>
              <m:t>S</m:t>
            </m:r>
          </m:e>
          <m:sub>
            <m:r>
              <w:rPr>
                <w:rFonts w:ascii="Cambria Math" w:hAnsi="Cambria Math"/>
              </w:rPr>
              <m:t>h,j,r,o, m,y,t,a</m:t>
            </m:r>
          </m:sub>
        </m:sSub>
        <m:r>
          <w:rPr>
            <w:rFonts w:ascii="Cambria Math" w:hAnsi="Cambria Math"/>
          </w:rPr>
          <m:t>)</m:t>
        </m:r>
      </m:oMath>
    </w:p>
    <w:p w14:paraId="0EC95AA8" w14:textId="2EC63785" w:rsidR="00F0523E" w:rsidRDefault="00097FBB" w:rsidP="00097FBB">
      <w:pPr>
        <w:spacing w:before="240"/>
      </w:pPr>
      <w:r>
        <w:t xml:space="preserve">The natural mortality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xml:space="preserve"> </w:t>
      </w:r>
      <w:r>
        <w:t>was assumed to vary by age and time-step (</w:t>
      </w:r>
      <w:r>
        <w:fldChar w:fldCharType="begin"/>
      </w:r>
      <w:r w:rsidR="005D7734">
        <w:instrText xml:space="preserve"> ADDIN ZOTERO_ITEM CSL_CITATION {"citationID":"kbbemt5se","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fldChar w:fldCharType="separate"/>
      </w:r>
      <w:r w:rsidR="00B95350" w:rsidRPr="00B95350">
        <w:rPr>
          <w:rFonts w:cs="Times New Roman"/>
        </w:rPr>
        <w:t>Clemons et al. 2006)</w:t>
      </w:r>
      <w:r>
        <w:fldChar w:fldCharType="end"/>
      </w:r>
      <w:r>
        <w:t xml:space="preserve">, but not by run, origin, </w:t>
      </w:r>
      <w:r w:rsidR="008E5BD6">
        <w:t xml:space="preserve">year, </w:t>
      </w:r>
      <w:r w:rsidR="00E52673">
        <w:t xml:space="preserve">or </w:t>
      </w:r>
      <w:r>
        <w:t xml:space="preserve">migratory state.  To avoid instances where the total consumption across all predators </w:t>
      </w:r>
      <w:r w:rsidR="00446551">
        <w:t xml:space="preserve">may </w:t>
      </w:r>
      <w:r>
        <w:t xml:space="preserve">exceed the available numbers of Chinook salmon, we assumed that the maximum consumption rate was 95%.  </w:t>
      </w:r>
      <w:r w:rsidR="00E52673">
        <w:t xml:space="preserve">The </w:t>
      </w:r>
      <w:r w:rsidR="002C17B0">
        <w:t>predation mortality</w:t>
      </w:r>
      <w:r w:rsidR="00E52673">
        <w:t xml:space="preserve"> is defined as</w:t>
      </w:r>
      <w:r w:rsidR="002C17B0">
        <w:t>,</w:t>
      </w:r>
    </w:p>
    <w:p w14:paraId="46E34D0C" w14:textId="71F52E65" w:rsidR="002C17B0" w:rsidRPr="00793600" w:rsidRDefault="003F2D91" w:rsidP="003F2D91">
      <w:pPr>
        <w:pStyle w:val="Caption"/>
      </w:pPr>
      <w:r>
        <w:t xml:space="preserve">Eq. </w:t>
      </w:r>
      <w:fldSimple w:instr=" SEQ Eq. \* ARABIC ">
        <w:r>
          <w:rPr>
            <w:noProof/>
          </w:rPr>
          <w:t>6</w:t>
        </w:r>
      </w:fldSimple>
      <w:r>
        <w:t>.</w:t>
      </w:r>
      <w:r>
        <w:tab/>
      </w:r>
      <w:r>
        <w:tab/>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r>
          <w:rPr>
            <w:rFonts w:ascii="Cambria Math" w:eastAsiaTheme="minorEastAsia"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s</m:t>
                </m:r>
              </m:sub>
              <m:sup/>
              <m:e>
                <m:nary>
                  <m:naryPr>
                    <m:chr m:val="∑"/>
                    <m:supHide m:val="1"/>
                    <m:ctrlPr>
                      <w:rPr>
                        <w:rFonts w:ascii="Cambria Math" w:hAnsi="Cambria Math"/>
                        <w:i/>
                      </w:rPr>
                    </m:ctrlPr>
                  </m:naryPr>
                  <m:sub>
                    <m:r>
                      <w:rPr>
                        <w:rFonts w:ascii="Cambria Math" w:hAnsi="Cambria Math"/>
                      </w:rPr>
                      <m:t>i</m:t>
                    </m:r>
                  </m:sub>
                  <m:sup/>
                  <m:e>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e>
                </m:nary>
              </m:e>
            </m:nary>
            <m:ctrlPr>
              <w:rPr>
                <w:rFonts w:ascii="Cambria Math" w:eastAsiaTheme="minorEastAsia" w:hAnsi="Cambria Math"/>
                <w:i/>
              </w:rPr>
            </m:ctrlPr>
          </m:num>
          <m:den>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den>
        </m:f>
        <m:r>
          <w:rPr>
            <w:rFonts w:ascii="Cambria Math" w:hAnsi="Cambria Math"/>
          </w:rPr>
          <m:t>*</m:t>
        </m:r>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t xml:space="preserve"> </w:t>
      </w:r>
    </w:p>
    <w:p w14:paraId="0721BBCA" w14:textId="188B307F" w:rsidR="002C17B0" w:rsidRDefault="00F26A1C" w:rsidP="002C17B0">
      <w:pPr>
        <w:spacing w:before="240"/>
        <w:rPr>
          <w:rFonts w:eastAsiaTheme="minorEastAsia"/>
        </w:rPr>
      </w:pPr>
      <w:r>
        <w:t>w</w:t>
      </w:r>
      <w:r w:rsidR="00097FBB">
        <w:t>here, t</w:t>
      </w:r>
      <w:r w:rsidR="002C17B0">
        <w:t>he number of Chinook salmon consumed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sidR="002C17B0">
        <w:t>) was based on: 1) the amount of energy derived from Chinook salmon (</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oMath>
      <w:r w:rsidR="002C17B0">
        <w:t>)</w:t>
      </w:r>
      <w:r w:rsidR="002C17B0">
        <w:rPr>
          <w:rFonts w:eastAsiaTheme="minorEastAsia"/>
        </w:rPr>
        <w:t xml:space="preserve">, 2) </w:t>
      </w:r>
      <w:r w:rsidR="002C17B0" w:rsidRPr="00B80A92">
        <w:rPr>
          <w:rFonts w:eastAsiaTheme="minorEastAsia"/>
        </w:rPr>
        <w:t>the</w:t>
      </w:r>
      <w:r w:rsidR="002C17B0">
        <w:rPr>
          <w:rFonts w:eastAsiaTheme="minorEastAsia"/>
        </w:rPr>
        <w:t xml:space="preserve"> energetic content of an individual Chinook salmon from a particular cohort (</w:t>
      </w:r>
      <m:oMath>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oMath>
      <w:r w:rsidR="002C17B0">
        <w:rPr>
          <w:rFonts w:eastAsiaTheme="minorEastAsia"/>
        </w:rPr>
        <w:t xml:space="preserve">; </w:t>
      </w:r>
      <w:r w:rsidR="00097FBB">
        <w:rPr>
          <w:rFonts w:eastAsiaTheme="minorEastAsia"/>
        </w:rPr>
        <w:t xml:space="preserve">see </w:t>
      </w:r>
      <w:r w:rsidR="002C17B0">
        <w:rPr>
          <w:rFonts w:eastAsiaTheme="minorEastAsia"/>
        </w:rPr>
        <w:fldChar w:fldCharType="begin"/>
      </w:r>
      <w:r w:rsidR="005D7734">
        <w:rPr>
          <w:rFonts w:eastAsiaTheme="minorEastAsia"/>
        </w:rPr>
        <w:instrText xml:space="preserve"> ADDIN ZOTERO_ITEM CSL_CITATION {"citationID":"2432tgr1bt","properties":{"formattedCitation":"{\\rtf (O\\uc0\\u8217{}Neill et al. 2014)}","plainCitation":"(O’Neill et al. 2014)"},"citationItems":[{"id":845,"uris":["http://zotero.org/users/3830350/items/5D763HMD"],"uri":["http://zotero.org/users/383035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chema":"https://github.com/citation-style-language/schema/raw/master/csl-citation.json"} </w:instrText>
      </w:r>
      <w:r w:rsidR="002C17B0">
        <w:rPr>
          <w:rFonts w:eastAsiaTheme="minorEastAsia"/>
        </w:rPr>
        <w:fldChar w:fldCharType="separate"/>
      </w:r>
      <w:r w:rsidR="00B95350" w:rsidRPr="00B95350">
        <w:rPr>
          <w:rFonts w:cs="Times New Roman"/>
          <w:szCs w:val="24"/>
        </w:rPr>
        <w:t>O’Neill et al. 2014</w:t>
      </w:r>
      <w:r w:rsidR="002C17B0">
        <w:rPr>
          <w:rFonts w:eastAsiaTheme="minorEastAsia"/>
        </w:rPr>
        <w:fldChar w:fldCharType="end"/>
      </w:r>
      <w:r w:rsidR="002C17B0">
        <w:rPr>
          <w:rFonts w:eastAsiaTheme="minorEastAsia"/>
        </w:rPr>
        <w:t>)</w:t>
      </w:r>
      <w:r w:rsidR="00097FBB">
        <w:rPr>
          <w:rFonts w:eastAsiaTheme="minorEastAsia"/>
        </w:rPr>
        <w:t xml:space="preserve"> </w:t>
      </w:r>
      <w:r w:rsidR="008E5BD6">
        <w:rPr>
          <w:rFonts w:eastAsiaTheme="minorEastAsia"/>
        </w:rPr>
        <w:t xml:space="preserve">which is a function of </w:t>
      </w:r>
      <w:r w:rsidR="00097FBB">
        <w:rPr>
          <w:rFonts w:eastAsiaTheme="minorEastAsia"/>
        </w:rPr>
        <w:t>length</w:t>
      </w:r>
      <w:r w:rsidR="0098039A">
        <w:rPr>
          <w:rFonts w:eastAsiaTheme="minorEastAsia"/>
        </w:rPr>
        <w:t>-at-age</w:t>
      </w:r>
      <w:r w:rsidR="00097FBB">
        <w:rPr>
          <w:rFonts w:eastAsiaTheme="minorEastAsia"/>
        </w:rPr>
        <w:t xml:space="preserve"> throughout the year </w:t>
      </w:r>
      <w:r w:rsidR="00097FBB">
        <w:rPr>
          <w:rFonts w:eastAsiaTheme="minorEastAsia"/>
        </w:rPr>
        <w:fldChar w:fldCharType="begin"/>
      </w:r>
      <w:r w:rsidR="005D7734">
        <w:rPr>
          <w:rFonts w:eastAsiaTheme="minorEastAsia"/>
        </w:rPr>
        <w:instrText xml:space="preserve"> ADDIN ZOTERO_ITEM CSL_CITATION {"citationID":"nanurf5uu","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097FBB">
        <w:rPr>
          <w:rFonts w:eastAsiaTheme="minorEastAsia"/>
        </w:rPr>
        <w:fldChar w:fldCharType="separate"/>
      </w:r>
      <w:r w:rsidR="00B95350" w:rsidRPr="00B95350">
        <w:rPr>
          <w:rFonts w:cs="Times New Roman"/>
        </w:rPr>
        <w:t>(Clemons et al. 2006)</w:t>
      </w:r>
      <w:r w:rsidR="00097FBB">
        <w:rPr>
          <w:rFonts w:eastAsiaTheme="minorEastAsia"/>
        </w:rPr>
        <w:fldChar w:fldCharType="end"/>
      </w:r>
      <w:r w:rsidR="002C17B0">
        <w:rPr>
          <w:rFonts w:eastAsiaTheme="minorEastAsia"/>
        </w:rPr>
        <w:t xml:space="preserve">, and 3) the relative abundance of Chinook salmon cohorts in area </w:t>
      </w:r>
      <w:r w:rsidR="002C17B0">
        <w:rPr>
          <w:rFonts w:eastAsiaTheme="minorEastAsia"/>
          <w:i/>
        </w:rPr>
        <w:t>j</w:t>
      </w:r>
      <w:r w:rsidR="002C17B0">
        <w:rPr>
          <w:rFonts w:eastAsiaTheme="minorEastAsia"/>
        </w:rPr>
        <w:t xml:space="preserve"> during time-step </w:t>
      </w:r>
      <w:r w:rsidR="002C17B0">
        <w:rPr>
          <w:rFonts w:eastAsiaTheme="minorEastAsia"/>
          <w:i/>
        </w:rPr>
        <w:t>t</w:t>
      </w:r>
      <w:r w:rsidR="002C17B0">
        <w:rPr>
          <w:rFonts w:eastAsiaTheme="minorEastAsia"/>
        </w:rPr>
        <w:t xml:space="preserve"> (</w:t>
      </w:r>
      <m:oMath>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rPr>
          <w:rFonts w:eastAsiaTheme="minorEastAsia"/>
        </w:rPr>
        <w:t xml:space="preserve">).  </w:t>
      </w:r>
    </w:p>
    <w:p w14:paraId="7BBCB2F9" w14:textId="77777777" w:rsidR="003F2D91" w:rsidRDefault="002C17B0" w:rsidP="003F2D91">
      <w:pPr>
        <w:pStyle w:val="Caption"/>
      </w:pPr>
      <w:r>
        <w:t xml:space="preserve">Eq. </w:t>
      </w:r>
      <w:fldSimple w:instr=" SEQ Eq. \* ARABIC ">
        <w:r w:rsidR="003F2D91">
          <w:rPr>
            <w:noProof/>
          </w:rPr>
          <w:t>7</w:t>
        </w:r>
      </w:fldSimple>
      <w:r>
        <w:t>.</w:t>
      </w:r>
      <w:r>
        <w:tab/>
      </w:r>
      <w:r>
        <w:tab/>
      </w:r>
      <m:oMath>
        <m:sSub>
          <m:sSubPr>
            <m:ctrlPr>
              <w:rPr>
                <w:rFonts w:ascii="Cambria Math" w:hAnsi="Cambria Math"/>
                <w:i/>
              </w:rPr>
            </m:ctrlPr>
          </m:sSubPr>
          <m:e>
            <m:r>
              <m:rPr>
                <m:sty m:val="p"/>
              </m:rPr>
              <w:rPr>
                <w:rFonts w:ascii="Cambria Math" w:hAnsi="Cambria Math"/>
              </w:rPr>
              <m:t>FS</m:t>
            </m:r>
          </m:e>
          <m:sub>
            <m:r>
              <w:rPr>
                <w:rFonts w:ascii="Cambria Math" w:hAnsi="Cambria Math"/>
              </w:rPr>
              <m:t>h,j,r,o,y,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num>
          <m:den>
            <m:nary>
              <m:naryPr>
                <m:chr m:val="∑"/>
                <m:supHide m:val="1"/>
                <m:ctrlPr>
                  <w:rPr>
                    <w:rFonts w:ascii="Cambria Math" w:hAnsi="Cambria Math"/>
                    <w:i/>
                  </w:rPr>
                </m:ctrlPr>
              </m:naryPr>
              <m:sub>
                <m:r>
                  <w:rPr>
                    <w:rFonts w:ascii="Cambria Math" w:hAnsi="Cambria Math"/>
                  </w:rPr>
                  <m:t>h</m:t>
                </m:r>
              </m:sub>
              <m:sup/>
              <m:e>
                <m:nary>
                  <m:naryPr>
                    <m:chr m:val="∑"/>
                    <m:supHide m:val="1"/>
                    <m:ctrlPr>
                      <w:rPr>
                        <w:rFonts w:ascii="Cambria Math" w:hAnsi="Cambria Math"/>
                        <w:i/>
                      </w:rPr>
                    </m:ctrlPr>
                  </m:naryPr>
                  <m:sub>
                    <m:r>
                      <w:rPr>
                        <w:rFonts w:ascii="Cambria Math" w:hAnsi="Cambria Math"/>
                      </w:rPr>
                      <m:t>r</m:t>
                    </m:r>
                  </m:sub>
                  <m:sup/>
                  <m:e>
                    <m:nary>
                      <m:naryPr>
                        <m:chr m:val="∑"/>
                        <m:supHide m:val="1"/>
                        <m:ctrlPr>
                          <w:rPr>
                            <w:rFonts w:ascii="Cambria Math" w:hAnsi="Cambria Math"/>
                            <w:i/>
                          </w:rPr>
                        </m:ctrlPr>
                      </m:naryPr>
                      <m:sub>
                        <m:r>
                          <w:rPr>
                            <w:rFonts w:ascii="Cambria Math" w:hAnsi="Cambria Math"/>
                          </w:rPr>
                          <m:t>o</m:t>
                        </m:r>
                      </m:sub>
                      <m:sup/>
                      <m:e>
                        <m:nary>
                          <m:naryPr>
                            <m:chr m:val="∑"/>
                            <m:supHide m:val="1"/>
                            <m:ctrlPr>
                              <w:rPr>
                                <w:rFonts w:ascii="Cambria Math" w:hAnsi="Cambria Math"/>
                                <w:i/>
                              </w:rPr>
                            </m:ctrlPr>
                          </m:naryPr>
                          <m:sub>
                            <m:r>
                              <w:rPr>
                                <w:rFonts w:ascii="Cambria Math" w:hAnsi="Cambria Math"/>
                              </w:rPr>
                              <m:t>y</m:t>
                            </m:r>
                          </m:sub>
                          <m:sup/>
                          <m:e>
                            <m:nary>
                              <m:naryPr>
                                <m:chr m:val="∑"/>
                                <m:supHide m:val="1"/>
                                <m:ctrlPr>
                                  <w:rPr>
                                    <w:rFonts w:ascii="Cambria Math" w:hAnsi="Cambria Math"/>
                                    <w:i/>
                                  </w:rPr>
                                </m:ctrlPr>
                              </m:naryPr>
                              <m:sub>
                                <m:r>
                                  <w:rPr>
                                    <w:rFonts w:ascii="Cambria Math" w:hAnsi="Cambria Math"/>
                                  </w:rPr>
                                  <m:t>t</m:t>
                                </m:r>
                              </m:sub>
                              <m:sup/>
                              <m:e>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e>
                                </m:nary>
                              </m:e>
                            </m:nary>
                          </m:e>
                        </m:nary>
                      </m:e>
                    </m:nary>
                  </m:e>
                </m:nary>
              </m:e>
            </m:nary>
          </m:den>
        </m:f>
      </m:oMath>
      <w:r>
        <w:tab/>
      </w:r>
    </w:p>
    <w:p w14:paraId="5459F475" w14:textId="77777777" w:rsidR="00FD4CDA" w:rsidRDefault="00FD4CDA" w:rsidP="00FD4CDA">
      <w:pPr>
        <w:pStyle w:val="Caption"/>
        <w:rPr>
          <w:ins w:id="1433" w:author="Client Services" w:date="2017-03-28T10:42:00Z"/>
          <w:i/>
        </w:rPr>
      </w:pPr>
      <w:ins w:id="1434" w:author="Client Services" w:date="2017-03-28T10:42:00Z">
        <w:r>
          <w:rPr>
            <w:i/>
          </w:rPr>
          <w:lastRenderedPageBreak/>
          <w:t>Sensitivity analysis</w:t>
        </w:r>
      </w:ins>
    </w:p>
    <w:p w14:paraId="7654F44B" w14:textId="1A040E96" w:rsidR="00F67E02" w:rsidRPr="0098039A" w:rsidRDefault="00FD4CDA" w:rsidP="00FD4CDA">
      <w:pPr>
        <w:pStyle w:val="Caption"/>
        <w:rPr>
          <w:rFonts w:eastAsiaTheme="minorEastAsia"/>
        </w:rPr>
      </w:pPr>
      <w:ins w:id="1435" w:author="Client Services" w:date="2017-03-28T10:42:00Z">
        <w:r>
          <w:tab/>
        </w:r>
        <w:r>
          <w:rPr>
            <w:rFonts w:eastAsiaTheme="minorEastAsia"/>
          </w:rPr>
          <w:t xml:space="preserve">We conducted a sensitivity analysis using Monte Carlo simulations to draw random deviates for a subset of model inputs that affect the biomass and numbers of Chinook salmon consumed: </w:t>
        </w:r>
        <w:r>
          <w:t>pinniped abundance (</w:t>
        </w:r>
        <m:oMath>
          <m:r>
            <w:rPr>
              <w:rFonts w:ascii="Cambria Math" w:hAnsi="Cambria Math"/>
            </w:rPr>
            <m:t>N</m:t>
          </m:r>
        </m:oMath>
        <w:r>
          <w:rPr>
            <w:rFonts w:eastAsiaTheme="minorEastAsia"/>
          </w:rPr>
          <w:t xml:space="preserve">; killer whale abundance in known with near perfect detection </w:t>
        </w:r>
        <w:r>
          <w:rPr>
            <w:rFonts w:eastAsiaTheme="minorEastAsia"/>
          </w:rPr>
          <w:fldChar w:fldCharType="begin"/>
        </w:r>
        <w:r>
          <w:rPr>
            <w:rFonts w:eastAsiaTheme="minorEastAsia"/>
          </w:rPr>
          <w:instrText xml:space="preserve"> ADDIN ZOTERO_ITEM CSL_CITATION {"citationID":"11efft0e00","properties":{"formattedCitation":"(Matkin et al. 2014, Center for Whale Research 2016, Ward et al. 2016)","plainCitation":"(Matkin et al. 2014, Center for Whale Research 2016, Ward et al. 2016)"},"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id":979,"uris":["http://zotero.org/users/3830350/items/KXZWAQ4D"],"uri":["http://zotero.org/users/3830350/items/KXZWAQ4D"],"itemData":{"id":979,"type":"article-journal","title":"Long-distance migration of prey synchronizes demographic rates of top predators across broad spatial scales","container-title":"Ecosphere","volume":"7","issue":"2","source":"Google Scholar","URL":"http://onlinelibrary.wiley.com/doi/10.1002/ecs2.1276/full","author":[{"family":"Ward","given":"E. J."},{"family":"Dahlheim","given":"M. E."},{"family":"Waite","given":"J. M."},{"family":"Emmons","given":"C. K."},{"family":"Marshall","given":"K. N."},{"family":"Chasco","given":"B. E."},{"family":"Balcomb","given":"K. C."}],"issued":{"date-parts":[["2016"]]},"accessed":{"date-parts":[["2016",7,5]]}}}],"schema":"https://github.com/citation-style-language/schema/raw/master/csl-citation.json"} </w:instrText>
        </w:r>
        <w:r>
          <w:rPr>
            <w:rFonts w:eastAsiaTheme="minorEastAsia"/>
          </w:rPr>
          <w:fldChar w:fldCharType="separate"/>
        </w:r>
        <w:r w:rsidRPr="006A24F0">
          <w:rPr>
            <w:rFonts w:cs="Times New Roman"/>
          </w:rPr>
          <w:t>(Matkin et al. 2014, Center for Whale Research 2016, Ward et al. 2016)</w:t>
        </w:r>
        <w:r>
          <w:rPr>
            <w:rFonts w:eastAsiaTheme="minorEastAsia"/>
          </w:rPr>
          <w:fldChar w:fldCharType="end"/>
        </w:r>
        <w:r>
          <w:rPr>
            <w:rFonts w:eastAsiaTheme="minorEastAsia"/>
          </w:rPr>
          <w:t>), Kleiber multipliers (</w:t>
        </w:r>
        <m:oMath>
          <m:r>
            <w:rPr>
              <w:rFonts w:ascii="Cambria Math" w:eastAsiaTheme="minorEastAsia" w:hAnsi="Cambria Math"/>
            </w:rPr>
            <m:t>α</m:t>
          </m:r>
        </m:oMath>
        <w:r>
          <w:rPr>
            <w:rFonts w:eastAsiaTheme="minorEastAsia"/>
          </w:rPr>
          <w:t>), diet fraction (</w:t>
        </w:r>
        <w:r w:rsidRPr="006A24F0">
          <w:rPr>
            <w:rFonts w:eastAsiaTheme="minorEastAsia"/>
            <w:i/>
          </w:rPr>
          <w:t>FEC</w:t>
        </w:r>
        <w:r>
          <w:rPr>
            <w:rFonts w:eastAsiaTheme="minorEastAsia"/>
          </w:rPr>
          <w:t>), and salmon condition factor (</w:t>
        </w:r>
        <w:r>
          <w:rPr>
            <w:rFonts w:eastAsiaTheme="minorEastAsia"/>
            <w:i/>
          </w:rPr>
          <w:t>CCOND</w:t>
        </w:r>
        <w:r>
          <w:rPr>
            <w:rFonts w:eastAsiaTheme="minorEastAsia"/>
          </w:rPr>
          <w:t>), fraction of juvenile Chinook salmon in the pinnipeds diets (</w:t>
        </w:r>
        <w:r>
          <w:rPr>
            <w:rFonts w:eastAsiaTheme="minorEastAsia"/>
            <w:i/>
          </w:rPr>
          <w:t>SEL</w:t>
        </w:r>
        <w:r>
          <w:rPr>
            <w:rFonts w:eastAsiaTheme="minorEastAsia"/>
          </w:rPr>
          <w:t>; killer whales do not consume juveniles) and the length of the juveniles when they enter the ocean areas (</w:t>
        </w:r>
        <w:r>
          <w:rPr>
            <w:rFonts w:eastAsiaTheme="minorEastAsia"/>
            <w:i/>
          </w:rPr>
          <w:t>SMTL</w:t>
        </w:r>
        <w:r>
          <w:rPr>
            <w:rFonts w:eastAsiaTheme="minorEastAsia"/>
          </w:rPr>
          <w:t>).  The fraction and length of juvenile Chinook salmon affect only the number of Chinook salmon consumed.  Random deviations from the mean input values were assumed to be log-normally distributed for all the variables with a standard deviation of 0.1 for variables related to both biomass and numbers Chinook salmon consumed (</w:t>
        </w:r>
        <w:r>
          <w:rPr>
            <w:rFonts w:eastAsiaTheme="minorEastAsia"/>
            <w:i/>
          </w:rPr>
          <w:t>N</w:t>
        </w:r>
        <w:r>
          <w:rPr>
            <w:rFonts w:eastAsiaTheme="minorEastAsia"/>
          </w:rPr>
          <w:t xml:space="preserve">, </w:t>
        </w:r>
        <m:oMath>
          <m:r>
            <w:rPr>
              <w:rFonts w:ascii="Cambria Math" w:eastAsiaTheme="minorEastAsia" w:hAnsi="Cambria Math"/>
            </w:rPr>
            <m:t>α</m:t>
          </m:r>
        </m:oMath>
        <w:r>
          <w:rPr>
            <w:rFonts w:eastAsiaTheme="minorEastAsia"/>
          </w:rPr>
          <w:t xml:space="preserve">, </w:t>
        </w:r>
        <w:r w:rsidRPr="00F2755F">
          <w:rPr>
            <w:rFonts w:eastAsiaTheme="minorEastAsia"/>
            <w:i/>
          </w:rPr>
          <w:t>FEC</w:t>
        </w:r>
        <w:r>
          <w:rPr>
            <w:rFonts w:eastAsiaTheme="minorEastAsia"/>
          </w:rPr>
          <w:t xml:space="preserve">, </w:t>
        </w:r>
        <w:r w:rsidRPr="00F2755F">
          <w:rPr>
            <w:rFonts w:eastAsiaTheme="minorEastAsia"/>
            <w:i/>
          </w:rPr>
          <w:t>CCOND</w:t>
        </w:r>
        <w:r>
          <w:rPr>
            <w:rFonts w:eastAsiaTheme="minorEastAsia"/>
          </w:rPr>
          <w:t xml:space="preserve">), and a standard deviation of 0.5 for inputs related to strictly numbers consumed.  The random deviates for </w:t>
        </w:r>
        <w:r w:rsidRPr="00F2755F">
          <w:rPr>
            <w:rFonts w:eastAsiaTheme="minorEastAsia"/>
            <w:i/>
          </w:rPr>
          <w:t>FEC</w:t>
        </w:r>
        <w:r>
          <w:rPr>
            <w:rFonts w:eastAsiaTheme="minorEastAsia"/>
          </w:rPr>
          <w:t xml:space="preserve"> and </w:t>
        </w:r>
        <w:r w:rsidRPr="00F2755F">
          <w:rPr>
            <w:rFonts w:eastAsiaTheme="minorEastAsia"/>
            <w:i/>
          </w:rPr>
          <w:t>SEL</w:t>
        </w:r>
        <w:r>
          <w:rPr>
            <w:rFonts w:eastAsiaTheme="minorEastAsia"/>
          </w:rPr>
          <w:t xml:space="preserve"> were constrained to be between zero and one.  Within a simulation the same deviate was applied to all values for a particular model input.  For instance, the pinniped abundance (harbor seals, California sea lions, and Steller sea lions) would all deviate by the same proportion, and similarly, the diet fractions would all deviate by the another proportion.</w:t>
        </w:r>
      </w:ins>
      <w:r w:rsidR="00F67E02">
        <w:br w:type="page"/>
      </w:r>
    </w:p>
    <w:p w14:paraId="3F87C218" w14:textId="77777777" w:rsidR="0048772D" w:rsidRDefault="0048772D">
      <w:pPr>
        <w:spacing w:line="259" w:lineRule="auto"/>
        <w:sectPr w:rsidR="0048772D" w:rsidSect="00B95350">
          <w:pgSz w:w="12240" w:h="15840"/>
          <w:pgMar w:top="1440" w:right="1440" w:bottom="1440" w:left="1440" w:header="720" w:footer="720" w:gutter="0"/>
          <w:lnNumType w:countBy="1" w:restart="continuous"/>
          <w:pgNumType w:start="1"/>
          <w:cols w:space="720"/>
          <w:docGrid w:linePitch="360"/>
        </w:sectPr>
      </w:pPr>
    </w:p>
    <w:p w14:paraId="6923372E" w14:textId="007165D8" w:rsidR="0091788D" w:rsidRDefault="000A7A60" w:rsidP="00472DE6">
      <w:pPr>
        <w:pStyle w:val="Caption"/>
        <w:rPr>
          <w:iCs w:val="0"/>
        </w:rPr>
      </w:pPr>
      <w:bookmarkStart w:id="1436" w:name="_Ref465662520"/>
      <w:bookmarkStart w:id="1437" w:name="_Ref466988895"/>
      <w:r>
        <w:lastRenderedPageBreak/>
        <w:t xml:space="preserve">Figure </w:t>
      </w:r>
      <w:fldSimple w:instr=" SEQ Figure \* ARABIC ">
        <w:r w:rsidR="001E1737">
          <w:rPr>
            <w:noProof/>
          </w:rPr>
          <w:t>1</w:t>
        </w:r>
      </w:fldSimple>
      <w:bookmarkEnd w:id="1436"/>
      <w:bookmarkEnd w:id="1437"/>
      <w:r>
        <w:t>.</w:t>
      </w:r>
      <w:r w:rsidR="00171795">
        <w:t xml:space="preserve">  The eight areas in the study: central California (A), northern California/Oregon (B), </w:t>
      </w:r>
      <w:r w:rsidR="005B3584">
        <w:t>Columbia River (C), outer Washington coast (D), Salish Sea (E), west coast of Vancouver Island/British Columbia (F), southeast Alaska (G), and western Alaska (H).</w:t>
      </w:r>
      <w:r w:rsidR="00472DE6">
        <w:rPr>
          <w:iCs w:val="0"/>
        </w:rPr>
        <w:t xml:space="preserve"> </w:t>
      </w:r>
    </w:p>
    <w:p w14:paraId="0708C46B" w14:textId="69BC5E5A" w:rsidR="001B6433" w:rsidRDefault="00CA4E7B" w:rsidP="00F437AC">
      <w:pPr>
        <w:pStyle w:val="Caption"/>
        <w:sectPr w:rsidR="001B6433" w:rsidSect="00F67E02">
          <w:pgSz w:w="12240" w:h="15840"/>
          <w:pgMar w:top="1440" w:right="1440" w:bottom="1440" w:left="1440" w:header="720" w:footer="720" w:gutter="0"/>
          <w:lnNumType w:countBy="1" w:restart="continuous"/>
          <w:cols w:space="720"/>
          <w:docGrid w:linePitch="360"/>
        </w:sectPr>
      </w:pPr>
      <w:bookmarkStart w:id="1438" w:name="_Ref465332718"/>
      <w:ins w:id="1439" w:author="Kaplan, Isaac" w:date="2017-03-24T07:54:00Z">
        <w:r>
          <w:rPr>
            <w:noProof/>
          </w:rPr>
          <w:drawing>
            <wp:inline distT="0" distB="0" distL="0" distR="0" wp14:anchorId="7A7CA37E" wp14:editId="1A992232">
              <wp:extent cx="5334000" cy="5334000"/>
              <wp:effectExtent l="0" t="0" r="0" b="0"/>
              <wp:docPr id="6" name="Picture" descr="Figure 1. The eight areas in the study: central California (A), northern California/Oregon (B), Columbia River (C), outer Washington coast (D), Salish Sea (E), west coast of Vancouver Island/British Columbia (F), southeast Alaska (G), and western Alaska (H)."/>
              <wp:cNvGraphicFramePr/>
              <a:graphic xmlns:a="http://schemas.openxmlformats.org/drawingml/2006/main">
                <a:graphicData uri="http://schemas.openxmlformats.org/drawingml/2006/picture">
                  <pic:pic xmlns:pic="http://schemas.openxmlformats.org/drawingml/2006/picture">
                    <pic:nvPicPr>
                      <pic:cNvPr id="0" name="Picture" descr="C:/chasco/projects/coast_wide/plotCoastalPresentationMap.png"/>
                      <pic:cNvPicPr>
                        <a:picLocks noChangeAspect="1" noChangeArrowheads="1"/>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ins>
    </w:p>
    <w:p w14:paraId="7663F524" w14:textId="00567008" w:rsidR="00F437AC" w:rsidDel="00FD4CDA" w:rsidRDefault="00F437AC" w:rsidP="00F437AC">
      <w:pPr>
        <w:pStyle w:val="Caption"/>
        <w:rPr>
          <w:del w:id="1440" w:author="Client Services" w:date="2017-03-28T10:42:00Z"/>
        </w:rPr>
      </w:pPr>
      <w:bookmarkStart w:id="1441" w:name="_Ref465333547"/>
      <w:r>
        <w:lastRenderedPageBreak/>
        <w:t xml:space="preserve">Figure </w:t>
      </w:r>
      <w:fldSimple w:instr=" SEQ Figure \* ARABIC ">
        <w:r w:rsidR="001E1737">
          <w:rPr>
            <w:noProof/>
          </w:rPr>
          <w:t>2</w:t>
        </w:r>
      </w:fldSimple>
      <w:bookmarkEnd w:id="1438"/>
      <w:bookmarkEnd w:id="1441"/>
      <w:r>
        <w:t>.</w:t>
      </w:r>
      <w:r w:rsidR="00EF49F6">
        <w:t xml:space="preserve"> </w:t>
      </w:r>
      <w:r w:rsidR="001A22CB">
        <w:t>Natural</w:t>
      </w:r>
      <w:r w:rsidR="00171795">
        <w:t xml:space="preserve"> (</w:t>
      </w:r>
      <w:r w:rsidR="009B049E">
        <w:t>hatched</w:t>
      </w:r>
      <w:r w:rsidR="00171795">
        <w:t xml:space="preserve">) and hatchery (solid) </w:t>
      </w:r>
      <w:r w:rsidR="006C1483">
        <w:t xml:space="preserve">Chinook salmon </w:t>
      </w:r>
      <w:r w:rsidR="00EF49F6">
        <w:t>production</w:t>
      </w:r>
      <w:r w:rsidR="00171795">
        <w:t xml:space="preserve"> by area </w:t>
      </w:r>
      <w:r w:rsidR="006C1483">
        <w:t xml:space="preserve">between </w:t>
      </w:r>
      <w:r w:rsidR="00171795">
        <w:t xml:space="preserve">1970 </w:t>
      </w:r>
      <w:r w:rsidR="006C1483">
        <w:t xml:space="preserve">and </w:t>
      </w:r>
      <w:r w:rsidR="00171795">
        <w:t>2015</w:t>
      </w:r>
      <w:r w:rsidR="006C1483">
        <w:t xml:space="preserve"> for central California (Cen.CA), northern California/Oregon (N.CA/OR), Columbia River (Col. Riv.), outer Washington Coast (WA), Salish Sea (Sal. Sea), west coast Vancouver Island/ northern British Columbia (WCVI/N.BC), southeast Alaska (SEAK), and </w:t>
      </w:r>
      <w:del w:id="1442" w:author="Client Services" w:date="2017-03-28T10:42:00Z">
        <w:r w:rsidR="006C1483" w:rsidDel="00FD4CDA">
          <w:delText xml:space="preserve">western </w:delText>
        </w:r>
      </w:del>
      <w:ins w:id="1443" w:author="Client Services" w:date="2017-03-28T10:42:00Z">
        <w:r w:rsidR="00FD4CDA">
          <w:t xml:space="preserve">Gulf of </w:t>
        </w:r>
      </w:ins>
      <w:r w:rsidR="006C1483">
        <w:t>Alaska (</w:t>
      </w:r>
      <w:del w:id="1444" w:author="Client Services" w:date="2017-03-28T10:42:00Z">
        <w:r w:rsidR="006C1483" w:rsidDel="00FD4CDA">
          <w:delText>WAK</w:delText>
        </w:r>
      </w:del>
      <w:ins w:id="1445" w:author="Client Services" w:date="2017-03-28T10:42:00Z">
        <w:r w:rsidR="00FD4CDA">
          <w:t>GoA</w:t>
        </w:r>
      </w:ins>
      <w:r w:rsidR="006C1483">
        <w:t>)</w:t>
      </w:r>
      <w:r w:rsidR="00171795">
        <w:t>.</w:t>
      </w:r>
      <w:r w:rsidR="002F51B9">
        <w:t xml:space="preserve"> </w:t>
      </w:r>
    </w:p>
    <w:p w14:paraId="73C04FB9" w14:textId="543A5245" w:rsidR="001B6433" w:rsidDel="00FD4CDA" w:rsidRDefault="00CA4E7B" w:rsidP="00FD4CDA">
      <w:pPr>
        <w:pStyle w:val="Caption"/>
        <w:rPr>
          <w:del w:id="1446" w:author="Client Services" w:date="2017-03-28T10:42:00Z"/>
        </w:rPr>
        <w:pPrChange w:id="1447" w:author="Client Services" w:date="2017-03-28T10:42:00Z">
          <w:pPr>
            <w:pStyle w:val="Caption"/>
            <w:jc w:val="center"/>
          </w:pPr>
        </w:pPrChange>
      </w:pPr>
      <w:ins w:id="1448" w:author="Kaplan, Isaac" w:date="2017-03-24T07:54:00Z">
        <w:del w:id="1449" w:author="Client Services" w:date="2017-03-28T10:42:00Z">
          <w:r w:rsidDel="00FD4CDA">
            <w:rPr>
              <w:noProof/>
            </w:rPr>
            <w:drawing>
              <wp:inline distT="0" distB="0" distL="0" distR="0" wp14:anchorId="2B9EB77B" wp14:editId="23EBD45E">
                <wp:extent cx="5334000" cy="5334000"/>
                <wp:effectExtent l="0" t="0" r="0" b="0"/>
                <wp:docPr id="8" name="Picture" descr="Figure 2. Natural (hatched) and hatchery (solid) Chinook salmon production by area between 1970 and 2015 for central California (Cen.CA), northern California/Oregon (N.CA/OR), Columbia River (Col. Riv.), outer Washington Coast (WA), Salish Sea (Sal. Sea), west coast Vancouver Island/ northern British Columbia (WCVI/N.BC), southeast Alaska (SEAK), and western Alaska (WAK)."/>
                <wp:cNvGraphicFramePr/>
                <a:graphic xmlns:a="http://schemas.openxmlformats.org/drawingml/2006/main">
                  <a:graphicData uri="http://schemas.openxmlformats.org/drawingml/2006/picture">
                    <pic:pic xmlns:pic="http://schemas.openxmlformats.org/drawingml/2006/picture">
                      <pic:nvPicPr>
                        <pic:cNvPr id="0" name="Picture" descr="C:/chasco/projects/coast_wide/plotSalmonProduction.png"/>
                        <pic:cNvPicPr>
                          <a:picLocks noChangeAspect="1" noChangeArrowheads="1"/>
                        </pic:cNvPicPr>
                      </pic:nvPicPr>
                      <pic:blipFill>
                        <a:blip r:embed="rId12"/>
                        <a:stretch>
                          <a:fillRect/>
                        </a:stretch>
                      </pic:blipFill>
                      <pic:spPr bwMode="auto">
                        <a:xfrm>
                          <a:off x="0" y="0"/>
                          <a:ext cx="5334000" cy="5334000"/>
                        </a:xfrm>
                        <a:prstGeom prst="rect">
                          <a:avLst/>
                        </a:prstGeom>
                        <a:noFill/>
                        <a:ln w="9525">
                          <a:noFill/>
                          <a:headEnd/>
                          <a:tailEnd/>
                        </a:ln>
                      </pic:spPr>
                    </pic:pic>
                  </a:graphicData>
                </a:graphic>
              </wp:inline>
            </w:drawing>
          </w:r>
        </w:del>
      </w:ins>
    </w:p>
    <w:p w14:paraId="10916FC6" w14:textId="7DC97D12" w:rsidR="00A50566" w:rsidRDefault="00A50566" w:rsidP="00FD4CDA">
      <w:pPr>
        <w:pStyle w:val="Caption"/>
        <w:pPrChange w:id="1450" w:author="Client Services" w:date="2017-03-28T10:42:00Z">
          <w:pPr>
            <w:spacing w:line="259" w:lineRule="auto"/>
          </w:pPr>
        </w:pPrChange>
      </w:pPr>
      <w:del w:id="1451" w:author="Client Services" w:date="2017-03-28T10:42:00Z">
        <w:r w:rsidDel="00FD4CDA">
          <w:br w:type="page"/>
        </w:r>
      </w:del>
      <w:ins w:id="1452" w:author="Client Services" w:date="2017-03-28T10:42:00Z">
        <w:r w:rsidR="00FD4CDA">
          <w:rPr>
            <w:noProof/>
          </w:rPr>
          <w:drawing>
            <wp:inline distT="0" distB="0" distL="0" distR="0" wp14:anchorId="42113440" wp14:editId="290E6307">
              <wp:extent cx="5334000" cy="5334000"/>
              <wp:effectExtent l="0" t="0" r="0" b="0"/>
              <wp:docPr id="1" name="Picture" descr="Figure 1. The eight areas in the study: central California (A), northern California/Oregon (B), Columbia River (C), outer Washington coast (D), Salish Sea (E), west coast of Vancouver Island/British Columbia (F), southeast Alaska (G), and western Alaska (H)."/>
              <wp:cNvGraphicFramePr/>
              <a:graphic xmlns:a="http://schemas.openxmlformats.org/drawingml/2006/main">
                <a:graphicData uri="http://schemas.openxmlformats.org/drawingml/2006/picture">
                  <pic:pic xmlns:pic="http://schemas.openxmlformats.org/drawingml/2006/picture">
                    <pic:nvPicPr>
                      <pic:cNvPr id="1" name="Picture" descr="Figure 1. The eight areas in the study: central California (A), northern California/Oregon (B), Columbia River (C), outer Washington coast (D), Salish Sea (E), west coast of Vancouver Island/British Columbia (F), southeast Alaska (G), and western Alaska (H)."/>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ins>
    </w:p>
    <w:p w14:paraId="3F64B53B" w14:textId="548F242D" w:rsidR="00B36CE6" w:rsidRDefault="00171795" w:rsidP="00171795">
      <w:pPr>
        <w:pStyle w:val="Caption"/>
      </w:pPr>
      <w:bookmarkStart w:id="1453" w:name="_Ref467774229"/>
      <w:r>
        <w:lastRenderedPageBreak/>
        <w:t xml:space="preserve">Figure </w:t>
      </w:r>
      <w:fldSimple w:instr=" SEQ Figure \* ARABIC ">
        <w:r w:rsidR="001E1737">
          <w:rPr>
            <w:noProof/>
          </w:rPr>
          <w:t>3</w:t>
        </w:r>
      </w:fldSimple>
      <w:bookmarkEnd w:id="1453"/>
      <w:r>
        <w:t>.</w:t>
      </w:r>
      <w:r w:rsidR="00AE5D62">
        <w:t xml:space="preserve">  </w:t>
      </w:r>
      <w:r w:rsidR="00A469AC">
        <w:t xml:space="preserve">Consumption of </w:t>
      </w:r>
      <w:r w:rsidR="00AE5D62">
        <w:t xml:space="preserve">Chinook salmon </w:t>
      </w:r>
      <w:r w:rsidR="00A469AC">
        <w:t xml:space="preserve">biomass </w:t>
      </w:r>
      <w:r w:rsidR="00AE5D62">
        <w:t>(</w:t>
      </w:r>
      <w:r w:rsidR="00A469AC">
        <w:t>a</w:t>
      </w:r>
      <w:r w:rsidR="00AE5D62">
        <w:t>)</w:t>
      </w:r>
      <w:r w:rsidR="0078204F">
        <w:t xml:space="preserve"> and</w:t>
      </w:r>
      <w:r w:rsidR="00AE5D62">
        <w:t xml:space="preserve"> </w:t>
      </w:r>
      <w:r w:rsidR="00A469AC">
        <w:t>total number</w:t>
      </w:r>
      <w:r w:rsidR="0078204F">
        <w:t>s (b)</w:t>
      </w:r>
      <w:r w:rsidR="00A469AC">
        <w:t xml:space="preserve"> including smolts </w:t>
      </w:r>
      <w:r w:rsidR="00F04C6A">
        <w:t xml:space="preserve">by </w:t>
      </w:r>
      <w:r w:rsidR="00A469AC">
        <w:t>killer whales (KW), harbor seals (HS), California sea lions (CSL), and Steller sea lions (SSL) from 1975 to 2015.</w:t>
      </w:r>
      <w:r w:rsidR="00764A7B">
        <w:t xml:space="preserve"> Consumption is summed across a</w:t>
      </w:r>
      <w:r w:rsidR="00764A7B" w:rsidRPr="00022248">
        <w:t>ll eight</w:t>
      </w:r>
      <w:r w:rsidR="00764A7B">
        <w:t xml:space="preserve"> model areas. </w:t>
      </w:r>
    </w:p>
    <w:p w14:paraId="79C56A06" w14:textId="227C91AE" w:rsidR="00171795" w:rsidRDefault="00CA4E7B" w:rsidP="00F04C6A">
      <w:pPr>
        <w:jc w:val="center"/>
      </w:pPr>
      <w:ins w:id="1454" w:author="Kaplan, Isaac" w:date="2017-03-24T07:55:00Z">
        <w:r>
          <w:rPr>
            <w:noProof/>
          </w:rPr>
          <w:drawing>
            <wp:inline distT="0" distB="0" distL="0" distR="0" wp14:anchorId="1B88E350" wp14:editId="43A3E387">
              <wp:extent cx="4590288" cy="6885432"/>
              <wp:effectExtent l="0" t="0" r="1270" b="0"/>
              <wp:docPr id="10" name="Picture" descr="Figure 3. Consumption of Chinook salmon biomass (a) and total numbers (b) including smolts by killer whales (KW), harbor seals (HS), California sea lions (CSL), and Steller sea lions (SSL) from 1975 to 2015. Consumption is summed across all eight model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totalConsumptionNumbersAndBiomass.png"/>
                      <pic:cNvPicPr>
                        <a:picLocks noChangeAspect="1" noChangeArrowheads="1"/>
                      </pic:cNvPicPr>
                    </pic:nvPicPr>
                    <pic:blipFill>
                      <a:blip r:embed="rId13"/>
                      <a:stretch>
                        <a:fillRect/>
                      </a:stretch>
                    </pic:blipFill>
                    <pic:spPr bwMode="auto">
                      <a:xfrm>
                        <a:off x="0" y="0"/>
                        <a:ext cx="4590288" cy="6885432"/>
                      </a:xfrm>
                      <a:prstGeom prst="rect">
                        <a:avLst/>
                      </a:prstGeom>
                      <a:noFill/>
                      <a:ln w="9525">
                        <a:noFill/>
                        <a:headEnd/>
                        <a:tailEnd/>
                      </a:ln>
                    </pic:spPr>
                  </pic:pic>
                </a:graphicData>
              </a:graphic>
            </wp:inline>
          </w:drawing>
        </w:r>
      </w:ins>
    </w:p>
    <w:p w14:paraId="70DFCDB9" w14:textId="51611949" w:rsidR="00CA4E7B" w:rsidRDefault="00896759" w:rsidP="00552D42">
      <w:pPr>
        <w:pPrChange w:id="1455" w:author="Client Services" w:date="2017-03-28T10:44:00Z">
          <w:pPr>
            <w:spacing w:line="259" w:lineRule="auto"/>
          </w:pPr>
        </w:pPrChange>
      </w:pPr>
      <w:bookmarkStart w:id="1456" w:name="_Ref469391296"/>
      <w:bookmarkStart w:id="1457" w:name="_Ref468025644"/>
      <w:r>
        <w:lastRenderedPageBreak/>
        <w:t xml:space="preserve">Figure </w:t>
      </w:r>
      <w:fldSimple w:instr=" SEQ Figure \* ARABIC ">
        <w:r w:rsidR="001E1737">
          <w:rPr>
            <w:noProof/>
          </w:rPr>
          <w:t>4</w:t>
        </w:r>
      </w:fldSimple>
      <w:bookmarkEnd w:id="1456"/>
      <w:r>
        <w:t xml:space="preserve">.  </w:t>
      </w:r>
      <w:r w:rsidR="00832797">
        <w:t xml:space="preserve">Total </w:t>
      </w:r>
      <w:del w:id="1458" w:author="Client Services" w:date="2017-03-28T10:43:00Z">
        <w:r w:rsidR="00832797" w:rsidDel="00552D42">
          <w:delText xml:space="preserve">biomass </w:delText>
        </w:r>
      </w:del>
      <w:ins w:id="1459" w:author="Client Services" w:date="2017-03-28T10:43:00Z">
        <w:r w:rsidR="00552D42">
          <w:t>numbers</w:t>
        </w:r>
        <w:r w:rsidR="00552D42">
          <w:t xml:space="preserve"> </w:t>
        </w:r>
      </w:ins>
      <w:r w:rsidR="00DF57A3">
        <w:t>(</w:t>
      </w:r>
      <w:ins w:id="1460" w:author="Client Services" w:date="2017-03-28T10:43:00Z">
        <w:r w:rsidR="00552D42">
          <w:t xml:space="preserve">millions; </w:t>
        </w:r>
      </w:ins>
      <w:r w:rsidR="00DF57A3">
        <w:t xml:space="preserve">primary axis) </w:t>
      </w:r>
      <w:r w:rsidR="00832797">
        <w:t xml:space="preserve">and </w:t>
      </w:r>
      <w:del w:id="1461" w:author="Client Services" w:date="2017-03-28T10:43:00Z">
        <w:r w:rsidR="00832797" w:rsidDel="00552D42">
          <w:delText xml:space="preserve">numbers </w:delText>
        </w:r>
      </w:del>
      <w:ins w:id="1462" w:author="Client Services" w:date="2017-03-28T10:43:00Z">
        <w:r w:rsidR="00552D42">
          <w:t>biomass</w:t>
        </w:r>
        <w:r w:rsidR="00552D42">
          <w:t xml:space="preserve"> </w:t>
        </w:r>
      </w:ins>
      <w:r w:rsidR="00DF57A3">
        <w:t>(</w:t>
      </w:r>
      <w:ins w:id="1463" w:author="Client Services" w:date="2017-03-28T10:43:00Z">
        <w:r w:rsidR="00552D42">
          <w:t xml:space="preserve">thousands of metric tons; </w:t>
        </w:r>
      </w:ins>
      <w:r w:rsidR="00DF57A3">
        <w:t xml:space="preserve">secondary axis) </w:t>
      </w:r>
      <w:r w:rsidR="00832797">
        <w:t xml:space="preserve">of </w:t>
      </w:r>
      <w:r w:rsidR="00DF57A3">
        <w:t xml:space="preserve">adult </w:t>
      </w:r>
      <w:r w:rsidR="00832797">
        <w:t xml:space="preserve">Chinook salmon removed by fisheries </w:t>
      </w:r>
      <w:r w:rsidR="00DF57A3">
        <w:t xml:space="preserve">(line) </w:t>
      </w:r>
      <w:r w:rsidR="00832797">
        <w:t>and marine mammal predators</w:t>
      </w:r>
      <w:r w:rsidR="00DF57A3">
        <w:t xml:space="preserve"> (shaded areas) </w:t>
      </w:r>
      <w:r w:rsidR="00D832C5">
        <w:t>from 1975 to 2015.</w:t>
      </w:r>
      <w:r w:rsidR="005E6401">
        <w:t xml:space="preserve"> </w:t>
      </w:r>
      <w:r w:rsidR="00DF57A3">
        <w:t xml:space="preserve"> Marine mammal consumption is broken down into estimate of natural and hatchery </w:t>
      </w:r>
      <w:ins w:id="1464" w:author="Client Services" w:date="2017-03-28T10:44:00Z">
        <w:r w:rsidR="00552D42">
          <w:t xml:space="preserve">by area of </w:t>
        </w:r>
      </w:ins>
      <w:r w:rsidR="00DF57A3">
        <w:t>origin</w:t>
      </w:r>
      <w:ins w:id="1465" w:author="Client Services" w:date="2017-03-28T10:44:00Z">
        <w:r w:rsidR="00552D42">
          <w:t xml:space="preserve"> but consumed coastwide.</w:t>
        </w:r>
      </w:ins>
      <w:del w:id="1466" w:author="Client Services" w:date="2017-03-28T10:44:00Z">
        <w:r w:rsidR="00DF57A3" w:rsidDel="00552D42">
          <w:delText xml:space="preserve"> fish.</w:delText>
        </w:r>
        <w:r w:rsidR="00603FEA" w:rsidDel="00552D42">
          <w:delText xml:space="preserve">  </w:delText>
        </w:r>
        <w:r w:rsidR="00603FEA" w:rsidRPr="00603FEA" w:rsidDel="00552D42">
          <w:rPr>
            <w:highlight w:val="yellow"/>
          </w:rPr>
          <w:delText>Clarify fig legend here…</w:delText>
        </w:r>
        <w:r w:rsidR="00603FEA" w:rsidDel="00552D42">
          <w:delText xml:space="preserve"> </w:delText>
        </w:r>
      </w:del>
    </w:p>
    <w:p w14:paraId="3B99F94F" w14:textId="6E3A47F0" w:rsidR="00CA4E7B" w:rsidRDefault="00CA4E7B" w:rsidP="00472DE6">
      <w:pPr>
        <w:pStyle w:val="Caption"/>
        <w:rPr>
          <w:ins w:id="1467" w:author="Kaplan, Isaac" w:date="2017-03-24T07:58:00Z"/>
        </w:rPr>
      </w:pPr>
      <w:ins w:id="1468" w:author="Kaplan, Isaac" w:date="2017-03-24T07:58:00Z">
        <w:del w:id="1469" w:author="Client Services" w:date="2017-03-28T10:43:00Z">
          <w:r w:rsidRPr="00AD60BA" w:rsidDel="00552D42">
            <w:rPr>
              <w:noProof/>
            </w:rPr>
            <w:drawing>
              <wp:inline distT="0" distB="0" distL="0" distR="0" wp14:anchorId="13A5A7B9" wp14:editId="3134FD93">
                <wp:extent cx="4869180" cy="6492240"/>
                <wp:effectExtent l="0" t="0" r="7620" b="3810"/>
                <wp:docPr id="15"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harvestVsPredatorConsumption_MarhsallWard.png"/>
                        <pic:cNvPicPr>
                          <a:picLocks noChangeAspect="1" noChangeArrowheads="1"/>
                        </pic:cNvPicPr>
                      </pic:nvPicPr>
                      <pic:blipFill>
                        <a:blip r:embed="rId14"/>
                        <a:stretch>
                          <a:fillRect/>
                        </a:stretch>
                      </pic:blipFill>
                      <pic:spPr bwMode="auto">
                        <a:xfrm>
                          <a:off x="0" y="0"/>
                          <a:ext cx="4869180" cy="6492240"/>
                        </a:xfrm>
                        <a:prstGeom prst="rect">
                          <a:avLst/>
                        </a:prstGeom>
                        <a:noFill/>
                        <a:ln w="9525">
                          <a:noFill/>
                          <a:headEnd/>
                          <a:tailEnd/>
                        </a:ln>
                      </pic:spPr>
                    </pic:pic>
                  </a:graphicData>
                </a:graphic>
              </wp:inline>
            </w:drawing>
          </w:r>
        </w:del>
      </w:ins>
      <w:ins w:id="1470" w:author="Client Services" w:date="2017-03-28T10:43:00Z">
        <w:r w:rsidR="00552D42" w:rsidRPr="00552D42">
          <w:rPr>
            <w:noProof/>
          </w:rPr>
          <w:t xml:space="preserve"> </w:t>
        </w:r>
        <w:r w:rsidR="00552D42">
          <w:rPr>
            <w:noProof/>
          </w:rPr>
          <w:drawing>
            <wp:inline distT="0" distB="0" distL="0" distR="0" wp14:anchorId="2A1912E3" wp14:editId="1EF66981">
              <wp:extent cx="5334000" cy="5334000"/>
              <wp:effectExtent l="0" t="0" r="0" b="0"/>
              <wp:doc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wp:cNvGraphicFramePr/>
              <a:graphic xmlns:a="http://schemas.openxmlformats.org/drawingml/2006/main">
                <a:graphicData uri="http://schemas.openxmlformats.org/drawingml/2006/picture">
                  <pic:pic xmlns:pic="http://schemas.openxmlformats.org/drawingml/2006/picture">
                    <pic:nvPicPr>
                      <pic:cNv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ins>
    </w:p>
    <w:p w14:paraId="4CB91613" w14:textId="77777777" w:rsidR="00CA4E7B" w:rsidRDefault="00CA4E7B" w:rsidP="00472DE6">
      <w:pPr>
        <w:pStyle w:val="Caption"/>
        <w:rPr>
          <w:ins w:id="1471" w:author="Kaplan, Isaac" w:date="2017-03-24T07:58:00Z"/>
        </w:rPr>
      </w:pPr>
    </w:p>
    <w:p w14:paraId="4D3367A6" w14:textId="78187606" w:rsidR="00CA4E7B" w:rsidRDefault="00601253" w:rsidP="00601253">
      <w:pPr>
        <w:pStyle w:val="Caption"/>
      </w:pPr>
      <w:bookmarkStart w:id="1472" w:name="_Ref469411607"/>
      <w:r>
        <w:t xml:space="preserve">Figure </w:t>
      </w:r>
      <w:fldSimple w:instr=" SEQ Figure \* ARABIC ">
        <w:r w:rsidR="001E1737">
          <w:rPr>
            <w:noProof/>
          </w:rPr>
          <w:t>5</w:t>
        </w:r>
      </w:fldSimple>
      <w:bookmarkEnd w:id="1457"/>
      <w:bookmarkEnd w:id="1472"/>
      <w:r>
        <w:t xml:space="preserve">.  </w:t>
      </w:r>
      <w:r w:rsidR="00DF57A3">
        <w:t xml:space="preserve">Estimates of the relative ratio of available prey to predator demands (a), estimated total consumption by killer whales from each area (b), and the estimated </w:t>
      </w:r>
      <w:r w:rsidR="00F07F1D">
        <w:t xml:space="preserve">consumption by killer whales </w:t>
      </w:r>
      <w:r w:rsidR="00F07F1D">
        <w:lastRenderedPageBreak/>
        <w:t xml:space="preserve">of each </w:t>
      </w:r>
      <w:r w:rsidR="00DF57A3">
        <w:t xml:space="preserve">Chinook salmon stock for the </w:t>
      </w:r>
      <w:r w:rsidR="001A22CB">
        <w:t>Salish Sea (</w:t>
      </w:r>
      <w:r w:rsidR="00DF57A3">
        <w:t>c</w:t>
      </w:r>
      <w:r w:rsidR="001A22CB">
        <w:t>)</w:t>
      </w:r>
      <w:r w:rsidR="00DF57A3">
        <w:t xml:space="preserve">, coastal British Columbia (d), </w:t>
      </w:r>
      <w:r w:rsidR="001A22CB">
        <w:t>southeast Alaska (</w:t>
      </w:r>
      <w:r w:rsidR="00DF57A3">
        <w:t>e</w:t>
      </w:r>
      <w:r w:rsidR="001A22CB">
        <w:t>)</w:t>
      </w:r>
      <w:r w:rsidR="00DF57A3">
        <w:t>, and western Alaska (f)</w:t>
      </w:r>
      <w:r w:rsidR="001A22CB">
        <w:t>.</w:t>
      </w:r>
    </w:p>
    <w:p w14:paraId="7FAC76BF" w14:textId="25ED121A" w:rsidR="005B7A60" w:rsidRDefault="00CA4E7B" w:rsidP="00601253">
      <w:pPr>
        <w:pStyle w:val="Caption"/>
      </w:pPr>
      <w:del w:id="1473" w:author="Client Services" w:date="2017-03-28T10:45:00Z">
        <w:r w:rsidDel="00552D42">
          <w:rPr>
            <w:noProof/>
          </w:rPr>
          <w:drawing>
            <wp:inline distT="0" distB="0" distL="0" distR="0" wp14:anchorId="04EE8336" wp14:editId="1AAAACD8">
              <wp:extent cx="5943600" cy="5943600"/>
              <wp:effectExtent l="0" t="0" r="0" b="0"/>
              <wp:docPr id="16"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KillerWhales_WardHanson.png"/>
                      <pic:cNvPicPr>
                        <a:picLocks noChangeAspect="1" noChangeArrowheads="1"/>
                      </pic:cNvPicPr>
                    </pic:nvPicPr>
                    <pic:blipFill>
                      <a:blip r:embed="rId16"/>
                      <a:stretch>
                        <a:fillRect/>
                      </a:stretch>
                    </pic:blipFill>
                    <pic:spPr bwMode="auto">
                      <a:xfrm>
                        <a:off x="0" y="0"/>
                        <a:ext cx="5943600" cy="5943600"/>
                      </a:xfrm>
                      <a:prstGeom prst="rect">
                        <a:avLst/>
                      </a:prstGeom>
                      <a:noFill/>
                      <a:ln w="9525">
                        <a:noFill/>
                        <a:headEnd/>
                        <a:tailEnd/>
                      </a:ln>
                    </pic:spPr>
                  </pic:pic>
                </a:graphicData>
              </a:graphic>
            </wp:inline>
          </w:drawing>
        </w:r>
      </w:del>
      <w:ins w:id="1474" w:author="Client Services" w:date="2017-03-28T10:45:00Z">
        <w:r w:rsidR="00552D42" w:rsidRPr="00552D42">
          <w:rPr>
            <w:noProof/>
          </w:rPr>
          <w:t xml:space="preserve"> </w:t>
        </w:r>
        <w:r w:rsidR="00552D42">
          <w:rPr>
            <w:noProof/>
          </w:rPr>
          <w:drawing>
            <wp:inline distT="0" distB="0" distL="0" distR="0" wp14:anchorId="42BF158D" wp14:editId="37AA9398">
              <wp:extent cx="5334000" cy="5334000"/>
              <wp:effectExtent l="0" t="0" r="0" b="0"/>
              <wp:doc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wp:cNvGraphicFramePr/>
              <a:graphic xmlns:a="http://schemas.openxmlformats.org/drawingml/2006/main">
                <a:graphicData uri="http://schemas.openxmlformats.org/drawingml/2006/picture">
                  <pic:pic xmlns:pic="http://schemas.openxmlformats.org/drawingml/2006/picture">
                    <pic:nvPicPr>
                      <pic:cNv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pic:cNvPicPr/>
                    </pic:nvPicPr>
                    <pic:blipFill>
                      <a:blip r:embed="rId17"/>
                      <a:stretch>
                        <a:fillRect/>
                      </a:stretch>
                    </pic:blipFill>
                    <pic:spPr bwMode="auto">
                      <a:xfrm>
                        <a:off x="0" y="0"/>
                        <a:ext cx="5334000" cy="5334000"/>
                      </a:xfrm>
                      <a:prstGeom prst="rect">
                        <a:avLst/>
                      </a:prstGeom>
                      <a:noFill/>
                      <a:ln w="9525">
                        <a:noFill/>
                        <a:headEnd/>
                        <a:tailEnd/>
                      </a:ln>
                    </pic:spPr>
                  </pic:pic>
                </a:graphicData>
              </a:graphic>
            </wp:inline>
          </w:drawing>
        </w:r>
      </w:ins>
      <w:r w:rsidR="001A22CB">
        <w:t xml:space="preserve"> </w:t>
      </w:r>
    </w:p>
    <w:p w14:paraId="40C4D0A8" w14:textId="77777777" w:rsidR="00552D42" w:rsidRDefault="00552D42">
      <w:pPr>
        <w:spacing w:line="259" w:lineRule="auto"/>
        <w:rPr>
          <w:ins w:id="1475" w:author="Client Services" w:date="2017-03-28T10:45:00Z"/>
        </w:rPr>
      </w:pPr>
      <w:bookmarkStart w:id="1476" w:name="_Ref476514147"/>
      <w:ins w:id="1477" w:author="Client Services" w:date="2017-03-28T10:45:00Z">
        <w:r>
          <w:br w:type="page"/>
        </w:r>
      </w:ins>
    </w:p>
    <w:p w14:paraId="1757895B" w14:textId="037F2BED" w:rsidR="001E1737" w:rsidRDefault="001E1737" w:rsidP="00472DE6">
      <w:r>
        <w:lastRenderedPageBreak/>
        <w:t xml:space="preserve">Figure </w:t>
      </w:r>
      <w:fldSimple w:instr=" SEQ Figure \* ARABIC ">
        <w:r>
          <w:rPr>
            <w:noProof/>
          </w:rPr>
          <w:t>6</w:t>
        </w:r>
      </w:fldSimple>
      <w:bookmarkEnd w:id="1476"/>
      <w:r>
        <w:t>.  Estimates of</w:t>
      </w:r>
      <w:r w:rsidR="00ED5E58">
        <w:t xml:space="preserve"> consumption of Chinook salmon, with uncertainty, </w:t>
      </w:r>
      <w:r>
        <w:t xml:space="preserve">in </w:t>
      </w:r>
      <w:r w:rsidR="00ED5E58">
        <w:t xml:space="preserve">terms of </w:t>
      </w:r>
      <w:r>
        <w:t>the annual biomass (</w:t>
      </w:r>
      <w:r w:rsidR="00DF57A3">
        <w:t>primary axis</w:t>
      </w:r>
      <w:r>
        <w:t>) and number (</w:t>
      </w:r>
      <w:r w:rsidR="00DF57A3">
        <w:t>secondary axis</w:t>
      </w:r>
      <w:r>
        <w:t>)</w:t>
      </w:r>
      <w:r w:rsidR="00ED5E58">
        <w:t>.  Consumption by</w:t>
      </w:r>
      <w:r>
        <w:t xml:space="preserve"> killer whales (a), harbor seals (b), California sea lions (c), and Steller sea lions (d).</w:t>
      </w:r>
    </w:p>
    <w:p w14:paraId="310E8A1C" w14:textId="7FAAF0F9" w:rsidR="00625463" w:rsidRDefault="00625463" w:rsidP="00472DE6">
      <w:r>
        <w:rPr>
          <w:noProof/>
        </w:rPr>
        <w:drawing>
          <wp:inline distT="0" distB="0" distL="0" distR="0" wp14:anchorId="5BEB8F7E" wp14:editId="76ECCB88">
            <wp:extent cx="5148072" cy="5148072"/>
            <wp:effectExtent l="0" t="0" r="0" b="0"/>
            <wp:docPr id="17" name="Picture" descr="Figure 6. Estimates of consumption of Chinook salmon, with uncertainty, in terms of the annual biomass (primary axis) and number (secondary axis). Consumption by killer whales (a), harbor seals (b), California sea lions (c), and Steller sea lions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png"/>
                    <pic:cNvPicPr>
                      <a:picLocks noChangeAspect="1" noChangeArrowheads="1"/>
                    </pic:cNvPicPr>
                  </pic:nvPicPr>
                  <pic:blipFill>
                    <a:blip r:embed="rId18"/>
                    <a:stretch>
                      <a:fillRect/>
                    </a:stretch>
                  </pic:blipFill>
                  <pic:spPr bwMode="auto">
                    <a:xfrm>
                      <a:off x="0" y="0"/>
                      <a:ext cx="5148072" cy="5148072"/>
                    </a:xfrm>
                    <a:prstGeom prst="rect">
                      <a:avLst/>
                    </a:prstGeom>
                    <a:noFill/>
                    <a:ln w="9525">
                      <a:noFill/>
                      <a:headEnd/>
                      <a:tailEnd/>
                    </a:ln>
                  </pic:spPr>
                </pic:pic>
              </a:graphicData>
            </a:graphic>
          </wp:inline>
        </w:drawing>
      </w:r>
    </w:p>
    <w:p w14:paraId="7241D1CD" w14:textId="7295857A" w:rsidR="00F400DD" w:rsidRDefault="00F400DD" w:rsidP="00472DE6">
      <w:pPr>
        <w:pStyle w:val="Caption"/>
      </w:pPr>
      <w:r>
        <w:br w:type="page"/>
      </w:r>
    </w:p>
    <w:p w14:paraId="19847EA9" w14:textId="1A38C28D" w:rsidR="00552D42" w:rsidRDefault="001E1737" w:rsidP="00472DE6">
      <w:pPr>
        <w:rPr>
          <w:ins w:id="1478" w:author="Client Services" w:date="2017-03-28T10:45:00Z"/>
        </w:rPr>
      </w:pPr>
      <w:bookmarkStart w:id="1479" w:name="_Ref476514152"/>
      <w:r>
        <w:lastRenderedPageBreak/>
        <w:t xml:space="preserve">Figure </w:t>
      </w:r>
      <w:fldSimple w:instr=" SEQ Figure \* ARABIC ">
        <w:r>
          <w:rPr>
            <w:noProof/>
          </w:rPr>
          <w:t>7</w:t>
        </w:r>
      </w:fldSimple>
      <w:bookmarkEnd w:id="1479"/>
      <w:r>
        <w:t>.</w:t>
      </w:r>
      <w:r w:rsidRPr="001E1737">
        <w:t xml:space="preserve"> </w:t>
      </w:r>
      <w:r w:rsidR="004B1302">
        <w:t>Estimates of consumption of Chinook salmon, with uncertainty, in terms of the</w:t>
      </w:r>
      <w:r>
        <w:t xml:space="preserve"> biomass (</w:t>
      </w:r>
      <w:r w:rsidR="00DF57A3">
        <w:t>primary axis</w:t>
      </w:r>
      <w:r>
        <w:t>) and number (</w:t>
      </w:r>
      <w:r w:rsidR="00DF57A3">
        <w:t>secondary axis</w:t>
      </w:r>
      <w:r>
        <w:t xml:space="preserve">) of Chinook salmon consumed </w:t>
      </w:r>
      <w:r w:rsidR="004B1302">
        <w:t>per region:</w:t>
      </w:r>
      <w:r>
        <w:t xml:space="preserve"> central California (a), northern California/coastal Oregon (b), Columbia River (c), Washington coast (d), Salish Sea (e), west coast Vancouver Island (f), southeast Alaska (g), and </w:t>
      </w:r>
      <w:del w:id="1480" w:author="Client Services" w:date="2017-03-28T10:45:00Z">
        <w:r w:rsidDel="00552D42">
          <w:delText xml:space="preserve">western </w:delText>
        </w:r>
      </w:del>
      <w:ins w:id="1481" w:author="Client Services" w:date="2017-03-28T10:45:00Z">
        <w:r w:rsidR="00552D42">
          <w:t xml:space="preserve">Gulf of </w:t>
        </w:r>
      </w:ins>
      <w:r>
        <w:t xml:space="preserve">Alaska (h). </w:t>
      </w:r>
      <w:r w:rsidR="00540E99">
        <w:t xml:space="preserve"> </w:t>
      </w:r>
      <w:del w:id="1482" w:author="Client Services" w:date="2017-03-28T10:45:00Z">
        <w:r w:rsidR="00540E99" w:rsidRPr="00472DE6" w:rsidDel="00552D42">
          <w:rPr>
            <w:highlight w:val="yellow"/>
          </w:rPr>
          <w:delText>Add Figure legend</w:delText>
        </w:r>
      </w:del>
    </w:p>
    <w:p w14:paraId="2E01444E" w14:textId="25E6923A" w:rsidR="00582C33" w:rsidRPr="00A63960" w:rsidRDefault="00582C33" w:rsidP="00472DE6">
      <w:r>
        <w:rPr>
          <w:noProof/>
        </w:rPr>
        <w:drawing>
          <wp:inline distT="0" distB="0" distL="0" distR="0" wp14:anchorId="60379C3E" wp14:editId="5071D1EF">
            <wp:extent cx="4626864" cy="5989320"/>
            <wp:effectExtent l="0" t="0" r="2540" b="0"/>
            <wp:docPr id="18" name="Picture" descr="Figure 7. Estimates of consumption of Chinook salmon, with uncertainty, in terms of the biomass (primary axis) and number (secondary axis) of Chinook salmon consumed per region: central California (a), northern California/coastal Oregon (b), Columbia River (c), Washington coast (d), Salish Sea (e), west coast Vancouver Island (f), southeast Alaska (g), and western Alaska (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ByArea.png"/>
                    <pic:cNvPicPr>
                      <a:picLocks noChangeAspect="1" noChangeArrowheads="1"/>
                    </pic:cNvPicPr>
                  </pic:nvPicPr>
                  <pic:blipFill>
                    <a:blip r:embed="rId19"/>
                    <a:stretch>
                      <a:fillRect/>
                    </a:stretch>
                  </pic:blipFill>
                  <pic:spPr bwMode="auto">
                    <a:xfrm>
                      <a:off x="0" y="0"/>
                      <a:ext cx="4626864" cy="5989320"/>
                    </a:xfrm>
                    <a:prstGeom prst="rect">
                      <a:avLst/>
                    </a:prstGeom>
                    <a:noFill/>
                    <a:ln w="9525">
                      <a:noFill/>
                      <a:headEnd/>
                      <a:tailEnd/>
                    </a:ln>
                  </pic:spPr>
                </pic:pic>
              </a:graphicData>
            </a:graphic>
          </wp:inline>
        </w:drawing>
      </w:r>
    </w:p>
    <w:p w14:paraId="4030FAB8" w14:textId="77777777" w:rsidR="004704FB" w:rsidRDefault="004704FB" w:rsidP="00472DE6">
      <w:pPr>
        <w:pStyle w:val="Caption"/>
      </w:pPr>
    </w:p>
    <w:p w14:paraId="02C45EF9" w14:textId="37CFA8B1" w:rsidR="004704FB" w:rsidRDefault="004704FB" w:rsidP="00472DE6">
      <w:pPr>
        <w:pStyle w:val="Caption"/>
        <w:rPr>
          <w:ins w:id="1483" w:author="Client Services" w:date="2017-03-28T10:46:00Z"/>
        </w:rPr>
      </w:pPr>
      <w:r w:rsidRPr="00472DE6">
        <w:rPr>
          <w:highlight w:val="yellow"/>
        </w:rPr>
        <w:t>Supplemental Figure:</w:t>
      </w:r>
      <w:r>
        <w:t xml:space="preserve"> </w:t>
      </w:r>
    </w:p>
    <w:p w14:paraId="34874FB7" w14:textId="2D8F28A1" w:rsidR="00552D42" w:rsidRPr="00552D42" w:rsidRDefault="00552D42" w:rsidP="00552D42">
      <w:pPr>
        <w:rPr>
          <w:rPrChange w:id="1484" w:author="Client Services" w:date="2017-03-28T10:46:00Z">
            <w:rPr/>
          </w:rPrChange>
        </w:rPr>
        <w:pPrChange w:id="1485" w:author="Client Services" w:date="2017-03-28T10:46:00Z">
          <w:pPr>
            <w:pStyle w:val="Caption"/>
          </w:pPr>
        </w:pPrChange>
      </w:pPr>
      <w:ins w:id="1486" w:author="Client Services" w:date="2017-03-28T10:46:00Z">
        <w:r>
          <w:t xml:space="preserve">Estimated </w:t>
        </w:r>
      </w:ins>
      <w:ins w:id="1487" w:author="Client Services" w:date="2017-03-28T10:47:00Z">
        <w:r>
          <w:t xml:space="preserve">coastwide </w:t>
        </w:r>
      </w:ins>
      <w:ins w:id="1488" w:author="Client Services" w:date="2017-03-28T10:46:00Z">
        <w:r>
          <w:t xml:space="preserve">biomass of Chinook salmon </w:t>
        </w:r>
      </w:ins>
      <w:ins w:id="1489" w:author="Client Services" w:date="2017-03-28T10:47:00Z">
        <w:r>
          <w:t xml:space="preserve">relative to the average biomass for the base period of 1979 to 1982 for </w:t>
        </w:r>
      </w:ins>
      <w:ins w:id="1490" w:author="Client Services" w:date="2017-03-28T10:46:00Z">
        <w:r>
          <w:t>each of the eight areas</w:t>
        </w:r>
      </w:ins>
      <w:ins w:id="1491" w:author="Client Services" w:date="2017-03-28T10:47:00Z">
        <w:r>
          <w:t xml:space="preserve"> in our model.</w:t>
        </w:r>
      </w:ins>
    </w:p>
    <w:p w14:paraId="18060BB5" w14:textId="3D31505E" w:rsidR="001E1737" w:rsidRDefault="004704FB" w:rsidP="00472DE6">
      <w:pPr>
        <w:pStyle w:val="Caption"/>
        <w:rPr>
          <w:ins w:id="1492" w:author="Client Services" w:date="2017-03-28T10:48:00Z"/>
        </w:rPr>
      </w:pPr>
      <w:r w:rsidRPr="00AD60BA">
        <w:rPr>
          <w:noProof/>
        </w:rPr>
        <w:drawing>
          <wp:inline distT="0" distB="0" distL="0" distR="0" wp14:anchorId="14DD6809" wp14:editId="0CECDF2A">
            <wp:extent cx="5334000" cy="5334000"/>
            <wp:effectExtent l="0" t="0" r="0" b="0"/>
            <wp:docPr id="19" name="Picture" descr="Caption for the picture."/>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BasePeriodChinookAvailability.png"/>
                    <pic:cNvPicPr>
                      <a:picLocks noChangeAspect="1" noChangeArrowheads="1"/>
                    </pic:cNvPicPr>
                  </pic:nvPicPr>
                  <pic:blipFill>
                    <a:blip r:embed="rId20"/>
                    <a:stretch>
                      <a:fillRect/>
                    </a:stretch>
                  </pic:blipFill>
                  <pic:spPr bwMode="auto">
                    <a:xfrm>
                      <a:off x="0" y="0"/>
                      <a:ext cx="5334000" cy="5334000"/>
                    </a:xfrm>
                    <a:prstGeom prst="rect">
                      <a:avLst/>
                    </a:prstGeom>
                    <a:noFill/>
                    <a:ln w="9525">
                      <a:noFill/>
                      <a:headEnd/>
                      <a:tailEnd/>
                    </a:ln>
                  </pic:spPr>
                </pic:pic>
              </a:graphicData>
            </a:graphic>
          </wp:inline>
        </w:drawing>
      </w:r>
    </w:p>
    <w:p w14:paraId="27E4EC82" w14:textId="40B9A4DF" w:rsidR="00552D42" w:rsidRDefault="00552D42">
      <w:pPr>
        <w:spacing w:line="259" w:lineRule="auto"/>
        <w:rPr>
          <w:ins w:id="1493" w:author="Client Services" w:date="2017-03-28T10:48:00Z"/>
        </w:rPr>
      </w:pPr>
      <w:ins w:id="1494" w:author="Client Services" w:date="2017-03-28T10:48:00Z">
        <w:r>
          <w:br w:type="page"/>
        </w:r>
      </w:ins>
    </w:p>
    <w:p w14:paraId="2CF6DD93" w14:textId="14943EF2" w:rsidR="00552D42" w:rsidRPr="00552D42" w:rsidRDefault="00552D42" w:rsidP="00552D42">
      <w:pPr>
        <w:rPr>
          <w:ins w:id="1495" w:author="Client Services" w:date="2017-03-28T10:46:00Z"/>
          <w:rPrChange w:id="1496" w:author="Client Services" w:date="2017-03-28T10:48:00Z">
            <w:rPr>
              <w:ins w:id="1497" w:author="Client Services" w:date="2017-03-28T10:46:00Z"/>
            </w:rPr>
          </w:rPrChange>
        </w:rPr>
        <w:pPrChange w:id="1498" w:author="Client Services" w:date="2017-03-28T10:48:00Z">
          <w:pPr>
            <w:pStyle w:val="Caption"/>
          </w:pPr>
        </w:pPrChange>
      </w:pPr>
      <w:ins w:id="1499" w:author="Client Services" w:date="2017-03-28T10:48:00Z">
        <w:r>
          <w:lastRenderedPageBreak/>
          <w:t xml:space="preserve">The estimated deficit of Chinook salmon (predator needs versus prey availability) by ocean age (a), predator (b), </w:t>
        </w:r>
      </w:ins>
      <w:ins w:id="1500" w:author="Client Services" w:date="2017-03-28T10:49:00Z">
        <w:r>
          <w:t>region (c), and month of the year (d).</w:t>
        </w:r>
      </w:ins>
    </w:p>
    <w:p w14:paraId="44BFAB63" w14:textId="007DA0DA" w:rsidR="00552D42" w:rsidRPr="00552D42" w:rsidRDefault="00552D42" w:rsidP="00552D42">
      <w:pPr>
        <w:rPr>
          <w:rPrChange w:id="1501" w:author="Client Services" w:date="2017-03-28T10:46:00Z">
            <w:rPr/>
          </w:rPrChange>
        </w:rPr>
        <w:pPrChange w:id="1502" w:author="Client Services" w:date="2017-03-28T10:46:00Z">
          <w:pPr>
            <w:pStyle w:val="Caption"/>
          </w:pPr>
        </w:pPrChange>
      </w:pPr>
      <w:ins w:id="1503" w:author="Client Services" w:date="2017-03-28T10:46:00Z">
        <w:r>
          <w:rPr>
            <w:noProof/>
          </w:rPr>
          <w:drawing>
            <wp:inline distT="0" distB="0" distL="0" distR="0" wp14:anchorId="6E90753A" wp14:editId="36EE2E74">
              <wp:extent cx="5334000" cy="5334000"/>
              <wp:effectExtent l="0" t="0" r="0" b="0"/>
              <wp:docPr id="9" name="Picture" descr="Deficit"/>
              <wp:cNvGraphicFramePr/>
              <a:graphic xmlns:a="http://schemas.openxmlformats.org/drawingml/2006/main">
                <a:graphicData uri="http://schemas.openxmlformats.org/drawingml/2006/picture">
                  <pic:pic xmlns:pic="http://schemas.openxmlformats.org/drawingml/2006/picture">
                    <pic:nvPicPr>
                      <pic:cNvPr id="9" name="Picture" descr="Deficit"/>
                      <pic:cNvPicPr/>
                    </pic:nvPicPr>
                    <pic:blipFill>
                      <a:blip r:embed="rId21"/>
                      <a:stretch>
                        <a:fillRect/>
                      </a:stretch>
                    </pic:blipFill>
                    <pic:spPr bwMode="auto">
                      <a:xfrm>
                        <a:off x="0" y="0"/>
                        <a:ext cx="5334000" cy="5334000"/>
                      </a:xfrm>
                      <a:prstGeom prst="rect">
                        <a:avLst/>
                      </a:prstGeom>
                      <a:noFill/>
                      <a:ln w="9525">
                        <a:noFill/>
                        <a:headEnd/>
                        <a:tailEnd/>
                      </a:ln>
                    </pic:spPr>
                  </pic:pic>
                </a:graphicData>
              </a:graphic>
            </wp:inline>
          </w:drawing>
        </w:r>
      </w:ins>
    </w:p>
    <w:p w14:paraId="67DF8C4E" w14:textId="19D882E7" w:rsidR="001E1737" w:rsidRDefault="001E1737">
      <w:pPr>
        <w:spacing w:line="259" w:lineRule="auto"/>
      </w:pPr>
    </w:p>
    <w:p w14:paraId="0DD98563" w14:textId="074E674A" w:rsidR="001E1737" w:rsidRDefault="001E1737">
      <w:pPr>
        <w:rPr>
          <w:ins w:id="1504" w:author="Client Services" w:date="2017-03-28T10:49:00Z"/>
        </w:rPr>
        <w:pPrChange w:id="1505" w:author="Client Services" w:date="2017-03-05T21:41:00Z">
          <w:pPr>
            <w:spacing w:line="259" w:lineRule="auto"/>
          </w:pPr>
        </w:pPrChange>
      </w:pPr>
    </w:p>
    <w:p w14:paraId="6F2C7D95" w14:textId="5BE3D9D1" w:rsidR="00552D42" w:rsidRDefault="00552D42">
      <w:pPr>
        <w:spacing w:line="259" w:lineRule="auto"/>
        <w:rPr>
          <w:ins w:id="1506" w:author="Client Services" w:date="2017-03-28T10:49:00Z"/>
        </w:rPr>
      </w:pPr>
      <w:ins w:id="1507" w:author="Client Services" w:date="2017-03-28T10:49:00Z">
        <w:r>
          <w:br w:type="page"/>
        </w:r>
      </w:ins>
    </w:p>
    <w:p w14:paraId="4F281273" w14:textId="77777777" w:rsidR="00552D42" w:rsidRPr="001E1737" w:rsidRDefault="00552D42">
      <w:pPr>
        <w:pPrChange w:id="1508" w:author="Client Services" w:date="2017-03-05T21:41:00Z">
          <w:pPr>
            <w:spacing w:line="259" w:lineRule="auto"/>
          </w:pPr>
        </w:pPrChange>
      </w:pPr>
    </w:p>
    <w:p w14:paraId="67F123F1" w14:textId="77777777" w:rsidR="00F807FA" w:rsidRDefault="00B95350">
      <w:pPr>
        <w:pStyle w:val="Bibliography"/>
        <w:rPr>
          <w:ins w:id="1509" w:author="Client Services" w:date="2017-03-13T14:36:00Z"/>
        </w:rPr>
        <w:pPrChange w:id="1510" w:author="Client Services" w:date="2017-03-13T14:36:00Z">
          <w:pPr>
            <w:widowControl w:val="0"/>
            <w:autoSpaceDE w:val="0"/>
            <w:autoSpaceDN w:val="0"/>
            <w:adjustRightInd w:val="0"/>
            <w:spacing w:after="0" w:line="240" w:lineRule="auto"/>
          </w:pPr>
        </w:pPrChange>
      </w:pPr>
      <w:r>
        <w:fldChar w:fldCharType="begin"/>
      </w:r>
      <w:ins w:id="1511" w:author="Client Services" w:date="2017-03-13T13:34:00Z">
        <w:r w:rsidR="005D7734">
          <w:instrText xml:space="preserve"> ADDIN ZOTERO_BIBL {"custom":[]} CSL_BIBLIOGRAPHY </w:instrText>
        </w:r>
      </w:ins>
      <w:del w:id="1512" w:author="Client Services" w:date="2017-03-13T13:34:00Z">
        <w:r w:rsidR="006C5DB0" w:rsidDel="005D7734">
          <w:delInstrText xml:space="preserve"> ADDIN ZOTERO_BIBL {"custom":[]} CSL_BIBLIOGRAPHY </w:delInstrText>
        </w:r>
      </w:del>
      <w:r>
        <w:fldChar w:fldCharType="separate"/>
      </w:r>
      <w:ins w:id="1513" w:author="Client Services" w:date="2017-03-13T14:36:00Z">
        <w:r w:rsidR="00F807FA">
          <w:t xml:space="preserve">Adams, J., Kaplan, I.C., Chasco, B., Marshall, K.N., Acevedo-Gutiérrez, A., and Ward, E.J. 2016. A century of Chinook salmon consumption by marine mammal predators in the Northeast Pacific Ocean. Ecol. Inform. </w:t>
        </w:r>
        <w:r w:rsidR="00F807FA">
          <w:rPr>
            <w:b/>
            <w:bCs/>
          </w:rPr>
          <w:t>34</w:t>
        </w:r>
        <w:r w:rsidR="00F807FA">
          <w:t>: 44–51.</w:t>
        </w:r>
      </w:ins>
    </w:p>
    <w:p w14:paraId="28FCB86F" w14:textId="77777777" w:rsidR="00F807FA" w:rsidRDefault="00F807FA">
      <w:pPr>
        <w:pStyle w:val="Bibliography"/>
        <w:rPr>
          <w:ins w:id="1514" w:author="Client Services" w:date="2017-03-13T14:36:00Z"/>
        </w:rPr>
        <w:pPrChange w:id="1515" w:author="Client Services" w:date="2017-03-13T14:36:00Z">
          <w:pPr>
            <w:widowControl w:val="0"/>
            <w:autoSpaceDE w:val="0"/>
            <w:autoSpaceDN w:val="0"/>
            <w:adjustRightInd w:val="0"/>
            <w:spacing w:after="0" w:line="240" w:lineRule="auto"/>
          </w:pPr>
        </w:pPrChange>
      </w:pPr>
      <w:ins w:id="1516" w:author="Client Services" w:date="2017-03-13T14:36:00Z">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ins>
    </w:p>
    <w:p w14:paraId="023C32AD" w14:textId="77777777" w:rsidR="00F807FA" w:rsidRDefault="00F807FA">
      <w:pPr>
        <w:pStyle w:val="Bibliography"/>
        <w:rPr>
          <w:ins w:id="1517" w:author="Client Services" w:date="2017-03-13T14:36:00Z"/>
        </w:rPr>
        <w:pPrChange w:id="1518" w:author="Client Services" w:date="2017-03-13T14:36:00Z">
          <w:pPr>
            <w:widowControl w:val="0"/>
            <w:autoSpaceDE w:val="0"/>
            <w:autoSpaceDN w:val="0"/>
            <w:adjustRightInd w:val="0"/>
            <w:spacing w:after="0" w:line="240" w:lineRule="auto"/>
          </w:pPr>
        </w:pPrChange>
      </w:pPr>
      <w:ins w:id="1519" w:author="Client Services" w:date="2017-03-13T14:36:00Z">
        <w:r>
          <w:t>Barrett-Lennard, L.G., Heise, K., Saulitis, E., Ellis, G., and Matkin, C. 1995. The impact of killer whale predation on Steller sea lion populations in British Columbia and Alaska. Rep. North Pac. Univ. Mar. Mammal Res. Consort. Univ. Br. Columbia Vanc. BC Can.</w:t>
        </w:r>
      </w:ins>
    </w:p>
    <w:p w14:paraId="5A70BABD" w14:textId="77777777" w:rsidR="00F807FA" w:rsidRDefault="00F807FA">
      <w:pPr>
        <w:pStyle w:val="Bibliography"/>
        <w:rPr>
          <w:ins w:id="1520" w:author="Client Services" w:date="2017-03-13T14:36:00Z"/>
        </w:rPr>
        <w:pPrChange w:id="1521" w:author="Client Services" w:date="2017-03-13T14:36:00Z">
          <w:pPr>
            <w:widowControl w:val="0"/>
            <w:autoSpaceDE w:val="0"/>
            <w:autoSpaceDN w:val="0"/>
            <w:adjustRightInd w:val="0"/>
            <w:spacing w:after="0" w:line="240" w:lineRule="auto"/>
          </w:pPr>
        </w:pPrChange>
      </w:pPr>
      <w:ins w:id="1522" w:author="Client Services" w:date="2017-03-13T14:36:00Z">
        <w:r>
          <w:t>Bigg, M.A. 1969. The harbour seal in British Columbia. Fisheries Research Board of Canada Ottawa. Available from http://library.wur.nl/WebQuery/clc/409938 [accessed 13 March 2016].</w:t>
        </w:r>
      </w:ins>
    </w:p>
    <w:p w14:paraId="31B8BEBA" w14:textId="77777777" w:rsidR="00F807FA" w:rsidRDefault="00F807FA">
      <w:pPr>
        <w:pStyle w:val="Bibliography"/>
        <w:rPr>
          <w:ins w:id="1523" w:author="Client Services" w:date="2017-03-13T14:36:00Z"/>
        </w:rPr>
        <w:pPrChange w:id="1524" w:author="Client Services" w:date="2017-03-13T14:36:00Z">
          <w:pPr>
            <w:widowControl w:val="0"/>
            <w:autoSpaceDE w:val="0"/>
            <w:autoSpaceDN w:val="0"/>
            <w:adjustRightInd w:val="0"/>
            <w:spacing w:after="0" w:line="240" w:lineRule="auto"/>
          </w:pPr>
        </w:pPrChange>
      </w:pPr>
      <w:ins w:id="1525" w:author="Client Services" w:date="2017-03-13T14:36:00Z">
        <w:r>
          <w:t xml:space="preserve">Bigler, B.S., Welch, D.W., and Helle, J.H. 1996. A review of size trends among North Pacific salmon (Oncorhynchus spp.). Can. J. Fish. Aquat. Sci. </w:t>
        </w:r>
        <w:r>
          <w:rPr>
            <w:b/>
            <w:bCs/>
          </w:rPr>
          <w:t>53</w:t>
        </w:r>
        <w:r>
          <w:t>(2): 455–465.</w:t>
        </w:r>
      </w:ins>
    </w:p>
    <w:p w14:paraId="1779BCCA" w14:textId="77777777" w:rsidR="00F807FA" w:rsidRDefault="00F807FA">
      <w:pPr>
        <w:pStyle w:val="Bibliography"/>
        <w:rPr>
          <w:ins w:id="1526" w:author="Client Services" w:date="2017-03-13T14:36:00Z"/>
        </w:rPr>
        <w:pPrChange w:id="1527" w:author="Client Services" w:date="2017-03-13T14:36:00Z">
          <w:pPr>
            <w:widowControl w:val="0"/>
            <w:autoSpaceDE w:val="0"/>
            <w:autoSpaceDN w:val="0"/>
            <w:adjustRightInd w:val="0"/>
            <w:spacing w:after="0" w:line="240" w:lineRule="auto"/>
          </w:pPr>
        </w:pPrChange>
      </w:pPr>
      <w:ins w:id="1528" w:author="Client Services" w:date="2017-03-13T14:36:00Z">
        <w:r>
          <w:t>Center for Whale Research. 2016. Study of Southern Resident Killer Whales. Available from http://www.whaleresearch.com/ [accessed 13 March 2016].</w:t>
        </w:r>
      </w:ins>
    </w:p>
    <w:p w14:paraId="344C5558" w14:textId="77777777" w:rsidR="00F807FA" w:rsidRDefault="00F807FA">
      <w:pPr>
        <w:pStyle w:val="Bibliography"/>
        <w:rPr>
          <w:ins w:id="1529" w:author="Client Services" w:date="2017-03-13T14:36:00Z"/>
        </w:rPr>
        <w:pPrChange w:id="1530" w:author="Client Services" w:date="2017-03-13T14:36:00Z">
          <w:pPr>
            <w:widowControl w:val="0"/>
            <w:autoSpaceDE w:val="0"/>
            <w:autoSpaceDN w:val="0"/>
            <w:adjustRightInd w:val="0"/>
            <w:spacing w:after="0" w:line="240" w:lineRule="auto"/>
          </w:pPr>
        </w:pPrChange>
      </w:pPr>
      <w:ins w:id="1531" w:author="Client Services" w:date="2017-03-13T14:36:00Z">
        <w:r>
          <w:t>Chasco, B., Kaplan, I., Thomas, A., Acevedo-Gutiérrez, A., Noren, D.P., Ford, M.J., Hanson, M.B., Scordino, J., Jeffries, S.J., Pearson, S.F., and others. 2017. Estimates of Chinook salmon consumption in Washington State inland waters by four marine mammal predators from 1970–2015. Can. J. Fish. Aquat. Sci. (ja). Available from http://www.nrcresearchpress.com/doi/abs/10.1139/cjfas-2016-0203 [accessed 13 March 2017].</w:t>
        </w:r>
      </w:ins>
    </w:p>
    <w:p w14:paraId="6F72E124" w14:textId="77777777" w:rsidR="00F807FA" w:rsidRDefault="00F807FA">
      <w:pPr>
        <w:pStyle w:val="Bibliography"/>
        <w:rPr>
          <w:ins w:id="1532" w:author="Client Services" w:date="2017-03-13T14:36:00Z"/>
        </w:rPr>
        <w:pPrChange w:id="1533" w:author="Client Services" w:date="2017-03-13T14:36:00Z">
          <w:pPr>
            <w:widowControl w:val="0"/>
            <w:autoSpaceDE w:val="0"/>
            <w:autoSpaceDN w:val="0"/>
            <w:adjustRightInd w:val="0"/>
            <w:spacing w:after="0" w:line="240" w:lineRule="auto"/>
          </w:pPr>
        </w:pPrChange>
      </w:pPr>
      <w:ins w:id="1534" w:author="Client Services" w:date="2017-03-13T14:36:00Z">
        <w:r>
          <w:t>Clemons, E., Conrad, R., Simmons, C.D., Sharma, R., Grover, A., and Yuen, H. 2006. FISHERY REGULATION ASSESSMENT MODEL (FRAM). Available from http://www.pcouncil.org/bb/2006/0606/G1a_FRAM_Att_2.pdf [accessed 13 March 2016].</w:t>
        </w:r>
      </w:ins>
    </w:p>
    <w:p w14:paraId="2534098E" w14:textId="77777777" w:rsidR="00F807FA" w:rsidRDefault="00F807FA">
      <w:pPr>
        <w:pStyle w:val="Bibliography"/>
        <w:rPr>
          <w:ins w:id="1535" w:author="Client Services" w:date="2017-03-13T14:36:00Z"/>
        </w:rPr>
        <w:pPrChange w:id="1536" w:author="Client Services" w:date="2017-03-13T14:36:00Z">
          <w:pPr>
            <w:widowControl w:val="0"/>
            <w:autoSpaceDE w:val="0"/>
            <w:autoSpaceDN w:val="0"/>
            <w:adjustRightInd w:val="0"/>
            <w:spacing w:after="0" w:line="240" w:lineRule="auto"/>
          </w:pPr>
        </w:pPrChange>
      </w:pPr>
      <w:ins w:id="1537" w:author="Client Services" w:date="2017-03-13T14:36:00Z">
        <w:r>
          <w:t>DeMaster, D., Miller, D., Henderson, J.R., and Coe, J.M. 1985. 7. Conflicts between marine mammals and fisheries off the coast of Ca lif ornia. Available from http://137.110.142.7/publications/CR/1985/8525.PDF [accessed 3 January 2017].</w:t>
        </w:r>
      </w:ins>
    </w:p>
    <w:p w14:paraId="585F6094" w14:textId="77777777" w:rsidR="00F807FA" w:rsidRDefault="00F807FA">
      <w:pPr>
        <w:pStyle w:val="Bibliography"/>
        <w:rPr>
          <w:ins w:id="1538" w:author="Client Services" w:date="2017-03-13T14:36:00Z"/>
        </w:rPr>
        <w:pPrChange w:id="1539" w:author="Client Services" w:date="2017-03-13T14:36:00Z">
          <w:pPr>
            <w:widowControl w:val="0"/>
            <w:autoSpaceDE w:val="0"/>
            <w:autoSpaceDN w:val="0"/>
            <w:adjustRightInd w:val="0"/>
            <w:spacing w:after="0" w:line="240" w:lineRule="auto"/>
          </w:pPr>
        </w:pPrChange>
      </w:pPr>
      <w:ins w:id="1540" w:author="Client Services" w:date="2017-03-13T14:36:00Z">
        <w:r>
          <w:t xml:space="preserve">Ford, J.K., and Ellis, G.M. 2006. Selective foraging by fish-eating killer whales Orcinus orca in British Columbia. Mar. Ecol. Prog. Ser. </w:t>
        </w:r>
        <w:r>
          <w:rPr>
            <w:b/>
            <w:bCs/>
          </w:rPr>
          <w:t>316</w:t>
        </w:r>
        <w:r>
          <w:t>: 185–199.</w:t>
        </w:r>
      </w:ins>
    </w:p>
    <w:p w14:paraId="5E08FF5B" w14:textId="77777777" w:rsidR="00F807FA" w:rsidRDefault="00F807FA">
      <w:pPr>
        <w:pStyle w:val="Bibliography"/>
        <w:rPr>
          <w:ins w:id="1541" w:author="Client Services" w:date="2017-03-13T14:36:00Z"/>
        </w:rPr>
        <w:pPrChange w:id="1542" w:author="Client Services" w:date="2017-03-13T14:36:00Z">
          <w:pPr>
            <w:widowControl w:val="0"/>
            <w:autoSpaceDE w:val="0"/>
            <w:autoSpaceDN w:val="0"/>
            <w:adjustRightInd w:val="0"/>
            <w:spacing w:after="0" w:line="240" w:lineRule="auto"/>
          </w:pPr>
        </w:pPrChange>
      </w:pPr>
      <w:ins w:id="1543" w:author="Client Services" w:date="2017-03-13T14:36:00Z">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ins>
    </w:p>
    <w:p w14:paraId="1A392DFD" w14:textId="77777777" w:rsidR="00F807FA" w:rsidRDefault="00F807FA">
      <w:pPr>
        <w:pStyle w:val="Bibliography"/>
        <w:rPr>
          <w:ins w:id="1544" w:author="Client Services" w:date="2017-03-13T14:36:00Z"/>
        </w:rPr>
        <w:pPrChange w:id="1545" w:author="Client Services" w:date="2017-03-13T14:36:00Z">
          <w:pPr>
            <w:widowControl w:val="0"/>
            <w:autoSpaceDE w:val="0"/>
            <w:autoSpaceDN w:val="0"/>
            <w:adjustRightInd w:val="0"/>
            <w:spacing w:after="0" w:line="240" w:lineRule="auto"/>
          </w:pPr>
        </w:pPrChange>
      </w:pPr>
      <w:ins w:id="1546" w:author="Client Services" w:date="2017-03-13T14:36:00Z">
        <w:r>
          <w:t xml:space="preserve">Gerber, L.R., Morissette, L., Kaschner, K., and Pauly, D. 2009. Should whales be culled to increase fishery yield. Science </w:t>
        </w:r>
        <w:r>
          <w:rPr>
            <w:b/>
            <w:bCs/>
          </w:rPr>
          <w:t>323</w:t>
        </w:r>
        <w:r>
          <w:t>(5916): 880–881.</w:t>
        </w:r>
      </w:ins>
    </w:p>
    <w:p w14:paraId="1EA5F3EA" w14:textId="77777777" w:rsidR="00F807FA" w:rsidRDefault="00F807FA">
      <w:pPr>
        <w:pStyle w:val="Bibliography"/>
        <w:rPr>
          <w:ins w:id="1547" w:author="Client Services" w:date="2017-03-13T14:36:00Z"/>
        </w:rPr>
        <w:pPrChange w:id="1548" w:author="Client Services" w:date="2017-03-13T14:36:00Z">
          <w:pPr>
            <w:widowControl w:val="0"/>
            <w:autoSpaceDE w:val="0"/>
            <w:autoSpaceDN w:val="0"/>
            <w:adjustRightInd w:val="0"/>
            <w:spacing w:after="0" w:line="240" w:lineRule="auto"/>
          </w:pPr>
        </w:pPrChange>
      </w:pPr>
      <w:ins w:id="1549" w:author="Client Services" w:date="2017-03-13T14:36:00Z">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ins>
    </w:p>
    <w:p w14:paraId="5F8B29E7" w14:textId="77777777" w:rsidR="00F807FA" w:rsidRDefault="00F807FA">
      <w:pPr>
        <w:pStyle w:val="Bibliography"/>
        <w:rPr>
          <w:ins w:id="1550" w:author="Client Services" w:date="2017-03-13T14:36:00Z"/>
        </w:rPr>
        <w:pPrChange w:id="1551" w:author="Client Services" w:date="2017-03-13T14:36:00Z">
          <w:pPr>
            <w:widowControl w:val="0"/>
            <w:autoSpaceDE w:val="0"/>
            <w:autoSpaceDN w:val="0"/>
            <w:adjustRightInd w:val="0"/>
            <w:spacing w:after="0" w:line="240" w:lineRule="auto"/>
          </w:pPr>
        </w:pPrChange>
      </w:pPr>
      <w:ins w:id="1552" w:author="Client Services" w:date="2017-03-13T14:36:00Z">
        <w:r>
          <w:t xml:space="preserve">Hernández-Camacho, C.J., Aurioles-Gamboa, D., and Gerber, L.R. 2008. Age-specific birth rates of California sea lions (Zalophus californianus) in the Gulf of California, Mexico. Mar. Mammal Sci. </w:t>
        </w:r>
        <w:r>
          <w:rPr>
            <w:b/>
            <w:bCs/>
          </w:rPr>
          <w:t>24</w:t>
        </w:r>
        <w:r>
          <w:t>(3): 664–676.</w:t>
        </w:r>
      </w:ins>
    </w:p>
    <w:p w14:paraId="78D37136" w14:textId="77777777" w:rsidR="00F807FA" w:rsidRDefault="00F807FA">
      <w:pPr>
        <w:pStyle w:val="Bibliography"/>
        <w:rPr>
          <w:ins w:id="1553" w:author="Client Services" w:date="2017-03-13T14:36:00Z"/>
        </w:rPr>
        <w:pPrChange w:id="1554" w:author="Client Services" w:date="2017-03-13T14:36:00Z">
          <w:pPr>
            <w:widowControl w:val="0"/>
            <w:autoSpaceDE w:val="0"/>
            <w:autoSpaceDN w:val="0"/>
            <w:adjustRightInd w:val="0"/>
            <w:spacing w:after="0" w:line="240" w:lineRule="auto"/>
          </w:pPr>
        </w:pPrChange>
      </w:pPr>
      <w:ins w:id="1555" w:author="Client Services" w:date="2017-03-13T14:36:00Z">
        <w:r>
          <w:lastRenderedPageBreak/>
          <w:t xml:space="preserve">Howard, S., Lance, M.M., Jeffries, S.J., and Acevedo-Gutiérrez, A. 2013. Fish consumption by harbor seals (Phoca vitulina) in the San Juan Islands, Washington. Fish. Bull. </w:t>
        </w:r>
        <w:r>
          <w:rPr>
            <w:b/>
            <w:bCs/>
          </w:rPr>
          <w:t>111</w:t>
        </w:r>
        <w:r>
          <w:t>(1): 27.</w:t>
        </w:r>
      </w:ins>
    </w:p>
    <w:p w14:paraId="62AB0CD7" w14:textId="77777777" w:rsidR="00F807FA" w:rsidRDefault="00F807FA">
      <w:pPr>
        <w:pStyle w:val="Bibliography"/>
        <w:rPr>
          <w:ins w:id="1556" w:author="Client Services" w:date="2017-03-13T14:36:00Z"/>
        </w:rPr>
        <w:pPrChange w:id="1557" w:author="Client Services" w:date="2017-03-13T14:36:00Z">
          <w:pPr>
            <w:widowControl w:val="0"/>
            <w:autoSpaceDE w:val="0"/>
            <w:autoSpaceDN w:val="0"/>
            <w:adjustRightInd w:val="0"/>
            <w:spacing w:after="0" w:line="240" w:lineRule="auto"/>
          </w:pPr>
        </w:pPrChange>
      </w:pPr>
      <w:ins w:id="1558" w:author="Client Services" w:date="2017-03-13T14:36:00Z">
        <w:r>
          <w:t>Jeffery, K., Cote, I., Irvine, J., and Reynolds, J.D. 2016. Changes in body size of Canadian Pacific salmon over six decades. Can. J. Fish. Aquat. Sci. doi:10.1139/cjfas-2015-0600.</w:t>
        </w:r>
      </w:ins>
    </w:p>
    <w:p w14:paraId="5718876B" w14:textId="77777777" w:rsidR="00F807FA" w:rsidRDefault="00F807FA">
      <w:pPr>
        <w:pStyle w:val="Bibliography"/>
        <w:rPr>
          <w:ins w:id="1559" w:author="Client Services" w:date="2017-03-13T14:36:00Z"/>
        </w:rPr>
        <w:pPrChange w:id="1560" w:author="Client Services" w:date="2017-03-13T14:36:00Z">
          <w:pPr>
            <w:widowControl w:val="0"/>
            <w:autoSpaceDE w:val="0"/>
            <w:autoSpaceDN w:val="0"/>
            <w:adjustRightInd w:val="0"/>
            <w:spacing w:after="0" w:line="240" w:lineRule="auto"/>
          </w:pPr>
        </w:pPrChange>
      </w:pPr>
      <w:ins w:id="1561" w:author="Client Services" w:date="2017-03-13T14:36:00Z">
        <w:r>
          <w:t>Kleiber, M. 1975. The fire of life. Robert E. Kreiger N. Y.</w:t>
        </w:r>
      </w:ins>
    </w:p>
    <w:p w14:paraId="6310029D" w14:textId="77777777" w:rsidR="00F807FA" w:rsidRDefault="00F807FA">
      <w:pPr>
        <w:pStyle w:val="Bibliography"/>
        <w:rPr>
          <w:ins w:id="1562" w:author="Client Services" w:date="2017-03-13T14:36:00Z"/>
        </w:rPr>
        <w:pPrChange w:id="1563" w:author="Client Services" w:date="2017-03-13T14:36:00Z">
          <w:pPr>
            <w:widowControl w:val="0"/>
            <w:autoSpaceDE w:val="0"/>
            <w:autoSpaceDN w:val="0"/>
            <w:adjustRightInd w:val="0"/>
            <w:spacing w:after="0" w:line="240" w:lineRule="auto"/>
          </w:pPr>
        </w:pPrChange>
      </w:pPr>
      <w:ins w:id="1564" w:author="Client Services" w:date="2017-03-13T14:36:00Z">
        <w:r>
          <w:t xml:space="preserve">Magera, A.M., Flemming, J.E.M., Kaschner, K., Christensen, L.B., and Lotze, H.K. 2013. Recovery trends in marine mammal populations. PloS One </w:t>
        </w:r>
        <w:r>
          <w:rPr>
            <w:b/>
            <w:bCs/>
          </w:rPr>
          <w:t>8</w:t>
        </w:r>
        <w:r>
          <w:t>(10): e77908.</w:t>
        </w:r>
      </w:ins>
    </w:p>
    <w:p w14:paraId="78412CB4" w14:textId="77777777" w:rsidR="00F807FA" w:rsidRDefault="00F807FA">
      <w:pPr>
        <w:pStyle w:val="Bibliography"/>
        <w:rPr>
          <w:ins w:id="1565" w:author="Client Services" w:date="2017-03-13T14:36:00Z"/>
        </w:rPr>
        <w:pPrChange w:id="1566" w:author="Client Services" w:date="2017-03-13T14:36:00Z">
          <w:pPr>
            <w:widowControl w:val="0"/>
            <w:autoSpaceDE w:val="0"/>
            <w:autoSpaceDN w:val="0"/>
            <w:adjustRightInd w:val="0"/>
            <w:spacing w:after="0" w:line="240" w:lineRule="auto"/>
          </w:pPr>
        </w:pPrChange>
      </w:pPr>
      <w:ins w:id="1567" w:author="Client Services" w:date="2017-03-13T14:36:00Z">
        <w:r>
          <w:t xml:space="preserve">Mantua, N.J., Hare, S.R., Zhang, Y., Wallace, J.M., and Francis, R.C. 1997. A Pacific interdecadal climate oscillation with impacts on salmon production. Bull. Am. Meteorol. Soc. </w:t>
        </w:r>
        <w:r>
          <w:rPr>
            <w:b/>
            <w:bCs/>
          </w:rPr>
          <w:t>78</w:t>
        </w:r>
        <w:r>
          <w:t>(6): 1069–1079.</w:t>
        </w:r>
      </w:ins>
    </w:p>
    <w:p w14:paraId="775CF644" w14:textId="77777777" w:rsidR="00F807FA" w:rsidRDefault="00F807FA">
      <w:pPr>
        <w:pStyle w:val="Bibliography"/>
        <w:rPr>
          <w:ins w:id="1568" w:author="Client Services" w:date="2017-03-13T14:36:00Z"/>
        </w:rPr>
        <w:pPrChange w:id="1569" w:author="Client Services" w:date="2017-03-13T14:36:00Z">
          <w:pPr>
            <w:widowControl w:val="0"/>
            <w:autoSpaceDE w:val="0"/>
            <w:autoSpaceDN w:val="0"/>
            <w:adjustRightInd w:val="0"/>
            <w:spacing w:after="0" w:line="240" w:lineRule="auto"/>
          </w:pPr>
        </w:pPrChange>
      </w:pPr>
      <w:ins w:id="1570" w:author="Client Services" w:date="2017-03-13T14:36:00Z">
        <w:r>
          <w:t>Marshall, K.N., Stier, A.C., Samhouri, J.F., Kelly, R.P., and Ward, E.J. 2015. Conservation challenges of predator recovery. Conserv. Lett. Available from http://onlinelibrary.wiley.com/doi/10.1111/conl.12186/full [accessed 12 March 2016].</w:t>
        </w:r>
      </w:ins>
    </w:p>
    <w:p w14:paraId="446078BA" w14:textId="77777777" w:rsidR="00F807FA" w:rsidRDefault="00F807FA">
      <w:pPr>
        <w:pStyle w:val="Bibliography"/>
        <w:rPr>
          <w:ins w:id="1571" w:author="Client Services" w:date="2017-03-13T14:36:00Z"/>
        </w:rPr>
        <w:pPrChange w:id="1572" w:author="Client Services" w:date="2017-03-13T14:36:00Z">
          <w:pPr>
            <w:widowControl w:val="0"/>
            <w:autoSpaceDE w:val="0"/>
            <w:autoSpaceDN w:val="0"/>
            <w:adjustRightInd w:val="0"/>
            <w:spacing w:after="0" w:line="240" w:lineRule="auto"/>
          </w:pPr>
        </w:pPrChange>
      </w:pPr>
      <w:ins w:id="1573" w:author="Client Services" w:date="2017-03-13T14:36:00Z">
        <w:r>
          <w:t xml:space="preserve">Matkin, C.O., Ward Testa, J., Ellis, G.M., and Saulitis, E.L. 2014. Life history and population dynamics of southern Alaska resident killer whales (Orcinus orca). Mar. Mammal Sci. </w:t>
        </w:r>
        <w:r>
          <w:rPr>
            <w:b/>
            <w:bCs/>
          </w:rPr>
          <w:t>30</w:t>
        </w:r>
        <w:r>
          <w:t>(2): 460–479.</w:t>
        </w:r>
      </w:ins>
    </w:p>
    <w:p w14:paraId="4404524F" w14:textId="77777777" w:rsidR="00F807FA" w:rsidRDefault="00F807FA">
      <w:pPr>
        <w:pStyle w:val="Bibliography"/>
        <w:rPr>
          <w:ins w:id="1574" w:author="Client Services" w:date="2017-03-13T14:36:00Z"/>
        </w:rPr>
        <w:pPrChange w:id="1575" w:author="Client Services" w:date="2017-03-13T14:36:00Z">
          <w:pPr>
            <w:widowControl w:val="0"/>
            <w:autoSpaceDE w:val="0"/>
            <w:autoSpaceDN w:val="0"/>
            <w:adjustRightInd w:val="0"/>
            <w:spacing w:after="0" w:line="240" w:lineRule="auto"/>
          </w:pPr>
        </w:pPrChange>
      </w:pPr>
      <w:ins w:id="1576" w:author="Client Services" w:date="2017-03-13T14:36:00Z">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ins>
    </w:p>
    <w:p w14:paraId="74D67943" w14:textId="77777777" w:rsidR="00F807FA" w:rsidRDefault="00F807FA">
      <w:pPr>
        <w:pStyle w:val="Bibliography"/>
        <w:rPr>
          <w:ins w:id="1577" w:author="Client Services" w:date="2017-03-13T14:36:00Z"/>
        </w:rPr>
        <w:pPrChange w:id="1578" w:author="Client Services" w:date="2017-03-13T14:36:00Z">
          <w:pPr>
            <w:widowControl w:val="0"/>
            <w:autoSpaceDE w:val="0"/>
            <w:autoSpaceDN w:val="0"/>
            <w:adjustRightInd w:val="0"/>
            <w:spacing w:after="0" w:line="240" w:lineRule="auto"/>
          </w:pPr>
        </w:pPrChange>
      </w:pPr>
      <w:ins w:id="1579" w:author="Client Services" w:date="2017-03-13T14:36:00Z">
        <w:r>
          <w:t xml:space="preserve">Naish, K.A., Taylor, J.E., Levin, P.S., Quinn, T.P., Winton, J.R., Huppert, D., and Hilborn, R. 2007. An evaluation of the effects of conservation and fishery enhancement hatcheries on wild populations of salmon. Adv. Mar. Biol. </w:t>
        </w:r>
        <w:r>
          <w:rPr>
            <w:b/>
            <w:bCs/>
          </w:rPr>
          <w:t>53</w:t>
        </w:r>
        <w:r>
          <w:t>: 61–194.</w:t>
        </w:r>
      </w:ins>
    </w:p>
    <w:p w14:paraId="62F6F400" w14:textId="77777777" w:rsidR="00F807FA" w:rsidRDefault="00F807FA">
      <w:pPr>
        <w:pStyle w:val="Bibliography"/>
        <w:rPr>
          <w:ins w:id="1580" w:author="Client Services" w:date="2017-03-13T14:36:00Z"/>
        </w:rPr>
        <w:pPrChange w:id="1581" w:author="Client Services" w:date="2017-03-13T14:36:00Z">
          <w:pPr>
            <w:widowControl w:val="0"/>
            <w:autoSpaceDE w:val="0"/>
            <w:autoSpaceDN w:val="0"/>
            <w:adjustRightInd w:val="0"/>
            <w:spacing w:after="0" w:line="240" w:lineRule="auto"/>
          </w:pPr>
        </w:pPrChange>
      </w:pPr>
      <w:ins w:id="1582" w:author="Client Services" w:date="2017-03-13T14:36:00Z">
        <w:r>
          <w:t xml:space="preserve">Nichol, L.M., and Shackleton, D.M. 1996. Seasonal movements and foraging behaviour of northern resident killer whales (Orcinus orca) in relation to the inshore distribution of salmon (Oncorhynchus spp.) in British Columbia. Can. J. Zool. </w:t>
        </w:r>
        <w:r>
          <w:rPr>
            <w:b/>
            <w:bCs/>
          </w:rPr>
          <w:t>74</w:t>
        </w:r>
        <w:r>
          <w:t>(6): 983–991.</w:t>
        </w:r>
      </w:ins>
    </w:p>
    <w:p w14:paraId="36FB9D29" w14:textId="77777777" w:rsidR="00F807FA" w:rsidRDefault="00F807FA">
      <w:pPr>
        <w:pStyle w:val="Bibliography"/>
        <w:rPr>
          <w:ins w:id="1583" w:author="Client Services" w:date="2017-03-13T14:36:00Z"/>
        </w:rPr>
        <w:pPrChange w:id="1584" w:author="Client Services" w:date="2017-03-13T14:36:00Z">
          <w:pPr>
            <w:widowControl w:val="0"/>
            <w:autoSpaceDE w:val="0"/>
            <w:autoSpaceDN w:val="0"/>
            <w:adjustRightInd w:val="0"/>
            <w:spacing w:after="0" w:line="240" w:lineRule="auto"/>
          </w:pPr>
        </w:pPrChange>
      </w:pPr>
      <w:ins w:id="1585" w:author="Client Services" w:date="2017-03-13T14:36:00Z">
        <w:r>
          <w:t>Nielsen, K.S. 1964. Animal physiology. Prentice-Hall of India (Private) Limited.</w:t>
        </w:r>
      </w:ins>
    </w:p>
    <w:p w14:paraId="6DC8FCB7" w14:textId="77777777" w:rsidR="00F807FA" w:rsidRDefault="00F807FA">
      <w:pPr>
        <w:pStyle w:val="Bibliography"/>
        <w:rPr>
          <w:ins w:id="1586" w:author="Client Services" w:date="2017-03-13T14:36:00Z"/>
        </w:rPr>
        <w:pPrChange w:id="1587" w:author="Client Services" w:date="2017-03-13T14:36:00Z">
          <w:pPr>
            <w:widowControl w:val="0"/>
            <w:autoSpaceDE w:val="0"/>
            <w:autoSpaceDN w:val="0"/>
            <w:adjustRightInd w:val="0"/>
            <w:spacing w:after="0" w:line="240" w:lineRule="auto"/>
          </w:pPr>
        </w:pPrChange>
      </w:pPr>
      <w:ins w:id="1588" w:author="Client Services" w:date="2017-03-13T14:36:00Z">
        <w:r>
          <w:t xml:space="preserve">Noren, D.P. 2011. Estimated field metabolic rates and prey requirements of resident killer whales. Mar. Mammal Sci. </w:t>
        </w:r>
        <w:r>
          <w:rPr>
            <w:b/>
            <w:bCs/>
          </w:rPr>
          <w:t>27</w:t>
        </w:r>
        <w:r>
          <w:t>(1): 60–77.</w:t>
        </w:r>
      </w:ins>
    </w:p>
    <w:p w14:paraId="5293FBFB" w14:textId="77777777" w:rsidR="00F807FA" w:rsidRDefault="00F807FA">
      <w:pPr>
        <w:pStyle w:val="Bibliography"/>
        <w:rPr>
          <w:ins w:id="1589" w:author="Client Services" w:date="2017-03-13T14:36:00Z"/>
        </w:rPr>
        <w:pPrChange w:id="1590" w:author="Client Services" w:date="2017-03-13T14:36:00Z">
          <w:pPr>
            <w:widowControl w:val="0"/>
            <w:autoSpaceDE w:val="0"/>
            <w:autoSpaceDN w:val="0"/>
            <w:adjustRightInd w:val="0"/>
            <w:spacing w:after="0" w:line="240" w:lineRule="auto"/>
          </w:pPr>
        </w:pPrChange>
      </w:pPr>
      <w:ins w:id="1591" w:author="Client Services" w:date="2017-03-13T14:36:00Z">
        <w:r>
          <w:t xml:space="preserve">O’Neill, S.M., Ylitalo, G.M., and West, J.E. 2014. Energy content of Pacific salmon as prey of northern and southern resident killer whales. Endanger. Species Res. </w:t>
        </w:r>
        <w:r>
          <w:rPr>
            <w:b/>
            <w:bCs/>
          </w:rPr>
          <w:t>25</w:t>
        </w:r>
        <w:r>
          <w:t>(3): 265.</w:t>
        </w:r>
      </w:ins>
    </w:p>
    <w:p w14:paraId="12369DA2" w14:textId="77777777" w:rsidR="00F807FA" w:rsidRDefault="00F807FA">
      <w:pPr>
        <w:pStyle w:val="Bibliography"/>
        <w:rPr>
          <w:ins w:id="1592" w:author="Client Services" w:date="2017-03-13T14:36:00Z"/>
        </w:rPr>
        <w:pPrChange w:id="1593" w:author="Client Services" w:date="2017-03-13T14:36:00Z">
          <w:pPr>
            <w:widowControl w:val="0"/>
            <w:autoSpaceDE w:val="0"/>
            <w:autoSpaceDN w:val="0"/>
            <w:adjustRightInd w:val="0"/>
            <w:spacing w:after="0" w:line="240" w:lineRule="auto"/>
          </w:pPr>
        </w:pPrChange>
      </w:pPr>
      <w:ins w:id="1594" w:author="Client Services" w:date="2017-03-13T14:36:00Z">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ins>
    </w:p>
    <w:p w14:paraId="544A1456" w14:textId="77777777" w:rsidR="00F807FA" w:rsidRDefault="00F807FA">
      <w:pPr>
        <w:pStyle w:val="Bibliography"/>
        <w:rPr>
          <w:ins w:id="1595" w:author="Client Services" w:date="2017-03-13T14:36:00Z"/>
        </w:rPr>
        <w:pPrChange w:id="1596" w:author="Client Services" w:date="2017-03-13T14:36:00Z">
          <w:pPr>
            <w:widowControl w:val="0"/>
            <w:autoSpaceDE w:val="0"/>
            <w:autoSpaceDN w:val="0"/>
            <w:adjustRightInd w:val="0"/>
            <w:spacing w:after="0" w:line="240" w:lineRule="auto"/>
          </w:pPr>
        </w:pPrChange>
      </w:pPr>
      <w:ins w:id="1597" w:author="Client Services" w:date="2017-03-13T14:36:00Z">
        <w:r>
          <w:t xml:space="preserve">Ricker, W. 1981. Changes in the average size and average age of Pacific salmon. Can. J. Fish. Aquat. Sci. </w:t>
        </w:r>
        <w:r>
          <w:rPr>
            <w:b/>
            <w:bCs/>
          </w:rPr>
          <w:t>38</w:t>
        </w:r>
        <w:r>
          <w:t>(12): 1636–1656.</w:t>
        </w:r>
      </w:ins>
    </w:p>
    <w:p w14:paraId="38FB01D5" w14:textId="77777777" w:rsidR="00F807FA" w:rsidRDefault="00F807FA">
      <w:pPr>
        <w:pStyle w:val="Bibliography"/>
        <w:rPr>
          <w:ins w:id="1598" w:author="Client Services" w:date="2017-03-13T14:36:00Z"/>
        </w:rPr>
        <w:pPrChange w:id="1599" w:author="Client Services" w:date="2017-03-13T14:36:00Z">
          <w:pPr>
            <w:widowControl w:val="0"/>
            <w:autoSpaceDE w:val="0"/>
            <w:autoSpaceDN w:val="0"/>
            <w:adjustRightInd w:val="0"/>
            <w:spacing w:after="0" w:line="240" w:lineRule="auto"/>
          </w:pPr>
        </w:pPrChange>
      </w:pPr>
      <w:ins w:id="1600" w:author="Client Services" w:date="2017-03-13T14:36:00Z">
        <w:r>
          <w:t>RMIS. 2012. Regional Mark Information System User Guide. Pacific Fishery Management Council, Portland, Oregon. Available from http://www.rmpc.org/files/RMIS_UserGuide_V3.pdf.</w:t>
        </w:r>
      </w:ins>
    </w:p>
    <w:p w14:paraId="10821303" w14:textId="77777777" w:rsidR="00F807FA" w:rsidRDefault="00F807FA">
      <w:pPr>
        <w:pStyle w:val="Bibliography"/>
        <w:rPr>
          <w:ins w:id="1601" w:author="Client Services" w:date="2017-03-13T14:36:00Z"/>
        </w:rPr>
        <w:pPrChange w:id="1602" w:author="Client Services" w:date="2017-03-13T14:36:00Z">
          <w:pPr>
            <w:widowControl w:val="0"/>
            <w:autoSpaceDE w:val="0"/>
            <w:autoSpaceDN w:val="0"/>
            <w:adjustRightInd w:val="0"/>
            <w:spacing w:after="0" w:line="240" w:lineRule="auto"/>
          </w:pPr>
        </w:pPrChange>
      </w:pPr>
      <w:ins w:id="1603" w:author="Client Services" w:date="2017-03-13T14:36:00Z">
        <w:r>
          <w:t xml:space="preserve">Smith, L., Gamble, R., Gaichas, S., and Link, J. 2015. Simulations to evaluate management trade-offs among marine mammal consumption needs, commercial fishing fleets and finfish biomass. Mar. Ecol. Prog. Ser. </w:t>
        </w:r>
        <w:r>
          <w:rPr>
            <w:b/>
            <w:bCs/>
          </w:rPr>
          <w:t>523</w:t>
        </w:r>
        <w:r>
          <w:t>: 215.</w:t>
        </w:r>
      </w:ins>
    </w:p>
    <w:p w14:paraId="69200A44" w14:textId="77777777" w:rsidR="00F807FA" w:rsidRDefault="00F807FA">
      <w:pPr>
        <w:pStyle w:val="Bibliography"/>
        <w:rPr>
          <w:ins w:id="1604" w:author="Client Services" w:date="2017-03-13T14:36:00Z"/>
        </w:rPr>
        <w:pPrChange w:id="1605" w:author="Client Services" w:date="2017-03-13T14:36:00Z">
          <w:pPr>
            <w:widowControl w:val="0"/>
            <w:autoSpaceDE w:val="0"/>
            <w:autoSpaceDN w:val="0"/>
            <w:adjustRightInd w:val="0"/>
            <w:spacing w:after="0" w:line="240" w:lineRule="auto"/>
          </w:pPr>
        </w:pPrChange>
      </w:pPr>
      <w:ins w:id="1606" w:author="Client Services" w:date="2017-03-13T14:36:00Z">
        <w:r>
          <w:t xml:space="preserve">Stansell, R.J., Gibbons, K.M., and Nagy, W.T. 2010. Evaluation of pinniped predation on adult salmonids and other fish in the Bonneville Dam tailrace, 2008-2010. US Army Corps of Engineers, Bonneville Lock and Dam. Available from </w:t>
        </w:r>
        <w:r>
          <w:lastRenderedPageBreak/>
          <w:t>http://www.salmonrecovery.gov/Files/2011%20APR%20files/New%20folder%20(2)/Stansell_et_al._2011_S1-2008-2010_Pinniped_Report.pdf [accessed 5 July 2016].</w:t>
        </w:r>
      </w:ins>
    </w:p>
    <w:p w14:paraId="0D36CB0B" w14:textId="77777777" w:rsidR="00F807FA" w:rsidRDefault="00F807FA">
      <w:pPr>
        <w:pStyle w:val="Bibliography"/>
        <w:rPr>
          <w:ins w:id="1607" w:author="Client Services" w:date="2017-03-13T14:36:00Z"/>
        </w:rPr>
        <w:pPrChange w:id="1608" w:author="Client Services" w:date="2017-03-13T14:36:00Z">
          <w:pPr>
            <w:widowControl w:val="0"/>
            <w:autoSpaceDE w:val="0"/>
            <w:autoSpaceDN w:val="0"/>
            <w:adjustRightInd w:val="0"/>
            <w:spacing w:after="0" w:line="240" w:lineRule="auto"/>
          </w:pPr>
        </w:pPrChange>
      </w:pPr>
      <w:ins w:id="1609" w:author="Client Services" w:date="2017-03-13T14:36:00Z">
        <w:r>
          <w:t xml:space="preserve">Surma, S., and Pitcher, T.J. 2015. Predicting the effects of whale population recovery on Northeast Pacific food webs and fisheries: an ecosystem modelling approach. Fish. Oceanogr. </w:t>
        </w:r>
        <w:r>
          <w:rPr>
            <w:b/>
            <w:bCs/>
          </w:rPr>
          <w:t>24</w:t>
        </w:r>
        <w:r>
          <w:t>(3): 291–305.</w:t>
        </w:r>
      </w:ins>
    </w:p>
    <w:p w14:paraId="0A180D89" w14:textId="77777777" w:rsidR="00F807FA" w:rsidRDefault="00F807FA">
      <w:pPr>
        <w:pStyle w:val="Bibliography"/>
        <w:rPr>
          <w:ins w:id="1610" w:author="Client Services" w:date="2017-03-13T14:36:00Z"/>
        </w:rPr>
        <w:pPrChange w:id="1611" w:author="Client Services" w:date="2017-03-13T14:36:00Z">
          <w:pPr>
            <w:widowControl w:val="0"/>
            <w:autoSpaceDE w:val="0"/>
            <w:autoSpaceDN w:val="0"/>
            <w:adjustRightInd w:val="0"/>
            <w:spacing w:after="0" w:line="240" w:lineRule="auto"/>
          </w:pPr>
        </w:pPrChange>
      </w:pPr>
      <w:ins w:id="1612" w:author="Client Services" w:date="2017-03-13T14:36:00Z">
        <w:r>
          <w:t xml:space="preserve">Suryan, R.M., and Harvey, J.T. 1998. TRACKING HARBOR SEALS (PHOCA VITULINA RICHARDSI) TO DETERMINE DIVE BEHAVIOR, FORAGING ACTIVITY, AND HAUL-OUT SITE USE. Mar. Mammal Sci. </w:t>
        </w:r>
        <w:r>
          <w:rPr>
            <w:b/>
            <w:bCs/>
          </w:rPr>
          <w:t>14</w:t>
        </w:r>
        <w:r>
          <w:t>(2): 361–372.</w:t>
        </w:r>
      </w:ins>
    </w:p>
    <w:p w14:paraId="57CBFE82" w14:textId="77777777" w:rsidR="00F807FA" w:rsidRDefault="00F807FA">
      <w:pPr>
        <w:pStyle w:val="Bibliography"/>
        <w:rPr>
          <w:ins w:id="1613" w:author="Client Services" w:date="2017-03-13T14:36:00Z"/>
        </w:rPr>
        <w:pPrChange w:id="1614" w:author="Client Services" w:date="2017-03-13T14:36:00Z">
          <w:pPr>
            <w:widowControl w:val="0"/>
            <w:autoSpaceDE w:val="0"/>
            <w:autoSpaceDN w:val="0"/>
            <w:adjustRightInd w:val="0"/>
            <w:spacing w:after="0" w:line="240" w:lineRule="auto"/>
          </w:pPr>
        </w:pPrChange>
      </w:pPr>
      <w:ins w:id="1615" w:author="Client Services" w:date="2017-03-13T14:36:00Z">
        <w:r>
          <w:t xml:space="preserve">Teel, D.J., Burke, B.J., Kuligowski, D.R., Morgan, C.A., and Van Doornik, D.M. 2015. Genetic identification of Chinook Salmon: stock-specific distributions of juveniles along the Washington and Oregon coasts. Mar. Coast. Fish. </w:t>
        </w:r>
        <w:r>
          <w:rPr>
            <w:b/>
            <w:bCs/>
          </w:rPr>
          <w:t>7</w:t>
        </w:r>
        <w:r>
          <w:t>(1): 274–300.</w:t>
        </w:r>
      </w:ins>
    </w:p>
    <w:p w14:paraId="47EFB4D7" w14:textId="77777777" w:rsidR="00F807FA" w:rsidRDefault="00F807FA">
      <w:pPr>
        <w:pStyle w:val="Bibliography"/>
        <w:rPr>
          <w:ins w:id="1616" w:author="Client Services" w:date="2017-03-13T14:36:00Z"/>
        </w:rPr>
        <w:pPrChange w:id="1617" w:author="Client Services" w:date="2017-03-13T14:36:00Z">
          <w:pPr>
            <w:widowControl w:val="0"/>
            <w:autoSpaceDE w:val="0"/>
            <w:autoSpaceDN w:val="0"/>
            <w:adjustRightInd w:val="0"/>
            <w:spacing w:after="0" w:line="240" w:lineRule="auto"/>
          </w:pPr>
        </w:pPrChange>
      </w:pPr>
      <w:ins w:id="1618" w:author="Client Services" w:date="2017-03-13T14:36:00Z">
        <w:r>
          <w:t>Thomas, A.C., Nelson, B., Lance, M.M., Deagle, B., and Trites, A. 2016. Harbour seals target juvenile salmon of conservation concern. Can. J. Fish. Aquat. Sci.</w:t>
        </w:r>
      </w:ins>
    </w:p>
    <w:p w14:paraId="51F9805C" w14:textId="77777777" w:rsidR="00F807FA" w:rsidRDefault="00F807FA">
      <w:pPr>
        <w:pStyle w:val="Bibliography"/>
        <w:rPr>
          <w:ins w:id="1619" w:author="Client Services" w:date="2017-03-13T14:36:00Z"/>
        </w:rPr>
        <w:pPrChange w:id="1620" w:author="Client Services" w:date="2017-03-13T14:36:00Z">
          <w:pPr>
            <w:widowControl w:val="0"/>
            <w:autoSpaceDE w:val="0"/>
            <w:autoSpaceDN w:val="0"/>
            <w:adjustRightInd w:val="0"/>
            <w:spacing w:after="0" w:line="240" w:lineRule="auto"/>
          </w:pPr>
        </w:pPrChange>
      </w:pPr>
      <w:ins w:id="1621" w:author="Client Services" w:date="2017-03-13T14:36:00Z">
        <w:r>
          <w:t xml:space="preserve">Weise, M.J., and Harvey, J.T. 2008. Temporal variability in ocean climate and California sea lion diet and biomass consumption: implications for fisheries management. Mar. Ecol. Prog. Ser. </w:t>
        </w:r>
        <w:r>
          <w:rPr>
            <w:b/>
            <w:bCs/>
          </w:rPr>
          <w:t>373</w:t>
        </w:r>
        <w:r>
          <w:t>: 157–172.</w:t>
        </w:r>
      </w:ins>
    </w:p>
    <w:p w14:paraId="6BBE249B" w14:textId="77777777" w:rsidR="00F807FA" w:rsidRDefault="00F807FA">
      <w:pPr>
        <w:pStyle w:val="Bibliography"/>
        <w:rPr>
          <w:ins w:id="1622" w:author="Client Services" w:date="2017-03-13T14:36:00Z"/>
        </w:rPr>
        <w:pPrChange w:id="1623" w:author="Client Services" w:date="2017-03-13T14:36:00Z">
          <w:pPr>
            <w:widowControl w:val="0"/>
            <w:autoSpaceDE w:val="0"/>
            <w:autoSpaceDN w:val="0"/>
            <w:adjustRightInd w:val="0"/>
            <w:spacing w:after="0" w:line="240" w:lineRule="auto"/>
          </w:pPr>
        </w:pPrChange>
      </w:pPr>
      <w:ins w:id="1624" w:author="Client Services" w:date="2017-03-13T14:36:00Z">
        <w:r>
          <w:t xml:space="preserve">Weitkamp, L.A. 2010. Marine distributions of Chinook salmon from the west coast of North America determined by coded wire tag recoveries. Trans. Am. Fish. Soc. </w:t>
        </w:r>
        <w:r>
          <w:rPr>
            <w:b/>
            <w:bCs/>
          </w:rPr>
          <w:t>139</w:t>
        </w:r>
        <w:r>
          <w:t>(1): 147–170.</w:t>
        </w:r>
      </w:ins>
    </w:p>
    <w:p w14:paraId="788F50AE" w14:textId="77777777" w:rsidR="00F807FA" w:rsidRDefault="00F807FA">
      <w:pPr>
        <w:pStyle w:val="Bibliography"/>
        <w:rPr>
          <w:ins w:id="1625" w:author="Client Services" w:date="2017-03-13T14:36:00Z"/>
        </w:rPr>
        <w:pPrChange w:id="1626" w:author="Client Services" w:date="2017-03-13T14:36:00Z">
          <w:pPr>
            <w:widowControl w:val="0"/>
            <w:autoSpaceDE w:val="0"/>
            <w:autoSpaceDN w:val="0"/>
            <w:adjustRightInd w:val="0"/>
            <w:spacing w:after="0" w:line="240" w:lineRule="auto"/>
          </w:pPr>
        </w:pPrChange>
      </w:pPr>
      <w:ins w:id="1627" w:author="Client Services" w:date="2017-03-13T14:36:00Z">
        <w:r>
          <w:t>Weitkamp, L.A., Teel, D.J., Liermann, M., Hinton, S.A., Van Doornik, D.M., and Bentley, P.J. 2015. Stock-specific size and timing at ocean entry of Columbia River juvenile Chinook salmon and steelhead: implications for early ocean growth. Mar. Coast. Fish. Available from http://www.tandfonline.com/doi/abs/10.1080/19425120.2015.1047476 [accessed 25 July 2016].</w:t>
        </w:r>
      </w:ins>
    </w:p>
    <w:p w14:paraId="2D172583" w14:textId="77777777" w:rsidR="00F807FA" w:rsidRDefault="00F807FA">
      <w:pPr>
        <w:pStyle w:val="Bibliography"/>
        <w:rPr>
          <w:ins w:id="1628" w:author="Client Services" w:date="2017-03-13T14:36:00Z"/>
        </w:rPr>
        <w:pPrChange w:id="1629" w:author="Client Services" w:date="2017-03-13T14:36:00Z">
          <w:pPr>
            <w:widowControl w:val="0"/>
            <w:autoSpaceDE w:val="0"/>
            <w:autoSpaceDN w:val="0"/>
            <w:adjustRightInd w:val="0"/>
            <w:spacing w:after="0" w:line="240" w:lineRule="auto"/>
          </w:pPr>
        </w:pPrChange>
      </w:pPr>
      <w:ins w:id="1630" w:author="Client Services" w:date="2017-03-13T14:36:00Z">
        <w:r>
          <w:t>Winship, A.J., Hunter, A.M., Rosen, D.A., and Trites, A.W. 2006. Food consumption by sea lions: existing data and techniques. Sea Lions World Alsk. Sea Grant Coll. Program: 177–191.</w:t>
        </w:r>
      </w:ins>
    </w:p>
    <w:p w14:paraId="6C06E7A2" w14:textId="77777777" w:rsidR="00F807FA" w:rsidRDefault="00F807FA">
      <w:pPr>
        <w:pStyle w:val="Bibliography"/>
        <w:rPr>
          <w:ins w:id="1631" w:author="Client Services" w:date="2017-03-13T14:36:00Z"/>
        </w:rPr>
        <w:pPrChange w:id="1632" w:author="Client Services" w:date="2017-03-13T14:36:00Z">
          <w:pPr>
            <w:widowControl w:val="0"/>
            <w:autoSpaceDE w:val="0"/>
            <w:autoSpaceDN w:val="0"/>
            <w:adjustRightInd w:val="0"/>
            <w:spacing w:after="0" w:line="240" w:lineRule="auto"/>
          </w:pPr>
        </w:pPrChange>
      </w:pPr>
      <w:ins w:id="1633" w:author="Client Services" w:date="2017-03-13T14:36:00Z">
        <w:r>
          <w:t xml:space="preserve">Winship, A.J., Trites, A.W., and Calkins, D.G. 2001. Growth in body size of the Steller sea lion (Eumetopias jubatus). J. Mammal. </w:t>
        </w:r>
        <w:r>
          <w:rPr>
            <w:b/>
            <w:bCs/>
          </w:rPr>
          <w:t>82</w:t>
        </w:r>
        <w:r>
          <w:t>(2): 500–519.</w:t>
        </w:r>
      </w:ins>
    </w:p>
    <w:p w14:paraId="5FF111E8" w14:textId="77777777" w:rsidR="00F807FA" w:rsidRDefault="00F807FA">
      <w:pPr>
        <w:pStyle w:val="Bibliography"/>
        <w:rPr>
          <w:ins w:id="1634" w:author="Client Services" w:date="2017-03-13T14:36:00Z"/>
        </w:rPr>
        <w:pPrChange w:id="1635" w:author="Client Services" w:date="2017-03-13T14:36:00Z">
          <w:pPr>
            <w:widowControl w:val="0"/>
            <w:autoSpaceDE w:val="0"/>
            <w:autoSpaceDN w:val="0"/>
            <w:adjustRightInd w:val="0"/>
            <w:spacing w:after="0" w:line="240" w:lineRule="auto"/>
          </w:pPr>
        </w:pPrChange>
      </w:pPr>
      <w:ins w:id="1636" w:author="Client Services" w:date="2017-03-13T14:36:00Z">
        <w:r>
          <w:t xml:space="preserve">Winship, A.J., Trites, A.W., and Rosen, D.A. 2002. A bioenergetic model for estimating the food requirements of Steller sea lions Eumetopias jubatus in Alaska, USA. Mar. Ecol. Prog. Ser. </w:t>
        </w:r>
        <w:r>
          <w:rPr>
            <w:b/>
            <w:bCs/>
          </w:rPr>
          <w:t>229</w:t>
        </w:r>
        <w:r>
          <w:t>: 291–312.</w:t>
        </w:r>
      </w:ins>
    </w:p>
    <w:p w14:paraId="7A0D97BB" w14:textId="0EA17C84" w:rsidR="001B6CF8" w:rsidDel="005D7734" w:rsidRDefault="001B6CF8" w:rsidP="003E5820">
      <w:pPr>
        <w:pStyle w:val="Bibliography"/>
        <w:rPr>
          <w:del w:id="1637" w:author="Client Services" w:date="2017-03-13T13:34:00Z"/>
        </w:rPr>
      </w:pPr>
      <w:del w:id="1638" w:author="Client Services" w:date="2017-03-13T13:34:00Z">
        <w:r w:rsidDel="005D7734">
          <w:delText xml:space="preserve">Adams, J., Kaplan, I.C., Chasco, B., Marshall, K.N., Acevedo-Gutiérrez, A., and Ward, E.J. 2016. A century of Chinook salmon consumption by marine mammal predators in the Northeast Pacific Ocean. Ecol. Inform. </w:delText>
        </w:r>
        <w:r w:rsidDel="005D7734">
          <w:rPr>
            <w:b/>
            <w:bCs/>
          </w:rPr>
          <w:delText>34</w:delText>
        </w:r>
        <w:r w:rsidDel="005D7734">
          <w:delText>: 44–51.</w:delText>
        </w:r>
      </w:del>
    </w:p>
    <w:p w14:paraId="7682D37F" w14:textId="25F85725" w:rsidR="001B6CF8" w:rsidDel="005D7734" w:rsidRDefault="001B6CF8" w:rsidP="003E5820">
      <w:pPr>
        <w:pStyle w:val="Bibliography"/>
        <w:rPr>
          <w:del w:id="1639" w:author="Client Services" w:date="2017-03-13T13:34:00Z"/>
        </w:rPr>
      </w:pPr>
      <w:del w:id="1640" w:author="Client Services" w:date="2017-03-13T13:34:00Z">
        <w:r w:rsidDel="005D7734">
          <w:delText>Akmajian, A.M., Lambourn, D., Hundrup, E., Gearin, P., Gaydos, J., Klope, M., Jeffries, S., and Scordino, J. 2014. Chapter 12: The occurrence of California Sea Lion (Zalophus californianus) females and first recorded pupping in Washington State, USA. Makah Tribe, Neah Bay, WA. Available from Contact author.</w:delText>
        </w:r>
      </w:del>
    </w:p>
    <w:p w14:paraId="13F8A500" w14:textId="3C2F8503" w:rsidR="001B6CF8" w:rsidDel="005D7734" w:rsidRDefault="001B6CF8" w:rsidP="003E5820">
      <w:pPr>
        <w:pStyle w:val="Bibliography"/>
        <w:rPr>
          <w:del w:id="1641" w:author="Client Services" w:date="2017-03-13T13:34:00Z"/>
        </w:rPr>
      </w:pPr>
      <w:del w:id="1642" w:author="Client Services" w:date="2017-03-13T13:34:00Z">
        <w:r w:rsidDel="005D7734">
          <w:delText>Barrett-Lennard, L.G., Heise, K., Saulitis, E., Ellis, G., and Matkin, C. 1995. The impact of killer whale predation on Steller sea lion populations in British Columbia and Alaska. Rep. North Pac. Univ. Mar. Mammal Res. Consort. Univ. Br. Columbia Vanc. BC Can.</w:delText>
        </w:r>
      </w:del>
    </w:p>
    <w:p w14:paraId="44DEC033" w14:textId="77973E9B" w:rsidR="001B6CF8" w:rsidDel="005D7734" w:rsidRDefault="001B6CF8" w:rsidP="003E5820">
      <w:pPr>
        <w:pStyle w:val="Bibliography"/>
        <w:rPr>
          <w:del w:id="1643" w:author="Client Services" w:date="2017-03-13T13:34:00Z"/>
        </w:rPr>
      </w:pPr>
      <w:del w:id="1644" w:author="Client Services" w:date="2017-03-13T13:34:00Z">
        <w:r w:rsidDel="005D7734">
          <w:delText>Bigg, M.A. 1969. The harbour seal in British Columbia. Fisheries Research Board of Canada Ottawa. Available from http://library.wur.nl/WebQuery/clc/409938 [accessed 13 March 2016].</w:delText>
        </w:r>
      </w:del>
    </w:p>
    <w:p w14:paraId="30803E25" w14:textId="5EC8444F" w:rsidR="001B6CF8" w:rsidDel="005D7734" w:rsidRDefault="001B6CF8" w:rsidP="003E5820">
      <w:pPr>
        <w:pStyle w:val="Bibliography"/>
        <w:rPr>
          <w:del w:id="1645" w:author="Client Services" w:date="2017-03-13T13:34:00Z"/>
        </w:rPr>
      </w:pPr>
      <w:del w:id="1646" w:author="Client Services" w:date="2017-03-13T13:34:00Z">
        <w:r w:rsidDel="005D7734">
          <w:delText xml:space="preserve">Bigler, B.S., Welch, D.W., and Helle, J.H. 1996. A review of size trends among North Pacific salmon (Oncorhynchus spp.). Can. J. Fish. Aquat. Sci. </w:delText>
        </w:r>
        <w:r w:rsidDel="005D7734">
          <w:rPr>
            <w:b/>
            <w:bCs/>
          </w:rPr>
          <w:delText>53</w:delText>
        </w:r>
        <w:r w:rsidDel="005D7734">
          <w:delText>(2): 455–465.</w:delText>
        </w:r>
      </w:del>
    </w:p>
    <w:p w14:paraId="42DCCE35" w14:textId="629EED15" w:rsidR="001B6CF8" w:rsidDel="005D7734" w:rsidRDefault="001B6CF8" w:rsidP="003E5820">
      <w:pPr>
        <w:pStyle w:val="Bibliography"/>
        <w:rPr>
          <w:ins w:id="1647" w:author="Alejandro Acevedo-Gutierrez" w:date="2017-01-24T12:12:00Z"/>
          <w:del w:id="1648" w:author="Client Services" w:date="2017-03-13T13:34:00Z"/>
        </w:rPr>
      </w:pPr>
      <w:del w:id="1649" w:author="Client Services" w:date="2017-03-13T13:34:00Z">
        <w:r w:rsidDel="005D7734">
          <w:delText>Center for Whale Research. 2016. Study of Southern Resident Killer Whales. Available from http://www.whaleresearch.com/ [accessed 13 March 2016].</w:delText>
        </w:r>
      </w:del>
    </w:p>
    <w:p w14:paraId="4663BCF4" w14:textId="28CC3DE6" w:rsidR="007B437C" w:rsidRPr="007B437C" w:rsidDel="005D7734" w:rsidRDefault="007B437C">
      <w:pPr>
        <w:rPr>
          <w:del w:id="1650" w:author="Client Services" w:date="2017-03-13T13:34:00Z"/>
        </w:rPr>
        <w:pPrChange w:id="1651" w:author="Alejandro Acevedo-Gutierrez" w:date="2017-01-24T12:12:00Z">
          <w:pPr>
            <w:pStyle w:val="Bibliography"/>
          </w:pPr>
        </w:pPrChange>
      </w:pPr>
      <w:ins w:id="1652" w:author="Alejandro Acevedo-Gutierrez" w:date="2017-01-24T12:12:00Z">
        <w:del w:id="1653" w:author="Client Services" w:date="2017-03-13T13:34:00Z">
          <w:r w:rsidRPr="000163CE" w:rsidDel="005D7734">
            <w:rPr>
              <w:sz w:val="22"/>
              <w:u w:val="single"/>
            </w:rPr>
            <w:delText xml:space="preserve">Chasco, B., Kaplan, I., Thomas, A., Acevedo-Gutiérrez, A., Noren, D. P., Ford, M. J., Hanson, M. B., Scordino, J., Jeffries, S. J., Pearson, S. F., Marshall, K. &amp; Ward, E. J. </w:delText>
          </w:r>
          <w:r w:rsidR="004E0EC8" w:rsidDel="005D7734">
            <w:rPr>
              <w:sz w:val="22"/>
              <w:u w:val="single"/>
            </w:rPr>
            <w:delText xml:space="preserve">In press. </w:delText>
          </w:r>
          <w:r w:rsidRPr="001424A0" w:rsidDel="005D7734">
            <w:rPr>
              <w:sz w:val="22"/>
            </w:rPr>
            <w:delText xml:space="preserve">Estimates of Chinook salmon consumption in Washington State inland waters by four marine mammal predators from 1970 - 2015. </w:delText>
          </w:r>
          <w:r w:rsidDel="005D7734">
            <w:rPr>
              <w:sz w:val="22"/>
            </w:rPr>
            <w:delText>Canadian Journal of Fisheries and Aquatic Sciences.</w:delText>
          </w:r>
        </w:del>
      </w:ins>
    </w:p>
    <w:p w14:paraId="2BDFAD02" w14:textId="1EBD8530" w:rsidR="001B6CF8" w:rsidDel="005D7734" w:rsidRDefault="001B6CF8" w:rsidP="003E5820">
      <w:pPr>
        <w:pStyle w:val="Bibliography"/>
        <w:rPr>
          <w:ins w:id="1654" w:author="Alejandro Acevedo-Gutierrez" w:date="2017-01-23T11:20:00Z"/>
          <w:del w:id="1655" w:author="Client Services" w:date="2017-03-13T13:34:00Z"/>
        </w:rPr>
      </w:pPr>
      <w:del w:id="1656" w:author="Client Services" w:date="2017-03-13T13:34:00Z">
        <w:r w:rsidDel="005D7734">
          <w:delText>Clemons, E., Conrad, R., Simmons, C.D., Sharma, R., Grover, A., and Yuen, H. 2006. FISHERY REGULATION ASSESSMENT MODEL (FRAM). Available from http://www.pcouncil.org/bb/2006/0606/G1a_FRAM_Att_2.pdf [accessed 13 March 2016].</w:delText>
        </w:r>
      </w:del>
    </w:p>
    <w:p w14:paraId="6612925D" w14:textId="67AB3277" w:rsidR="00237552" w:rsidDel="005D7734" w:rsidRDefault="00237552" w:rsidP="00237552">
      <w:pPr>
        <w:autoSpaceDE w:val="0"/>
        <w:autoSpaceDN w:val="0"/>
        <w:adjustRightInd w:val="0"/>
        <w:spacing w:after="0" w:line="240" w:lineRule="auto"/>
        <w:rPr>
          <w:ins w:id="1657" w:author="Alejandro Acevedo-Gutierrez" w:date="2017-01-23T11:20:00Z"/>
          <w:del w:id="1658" w:author="Client Services" w:date="2017-03-13T13:34:00Z"/>
          <w:rFonts w:ascii="Arial" w:hAnsi="Arial" w:cs="Arial"/>
          <w:szCs w:val="24"/>
        </w:rPr>
      </w:pPr>
      <w:ins w:id="1659" w:author="Alejandro Acevedo-Gutierrez" w:date="2017-01-23T11:20:00Z">
        <w:del w:id="1660" w:author="Client Services" w:date="2017-03-13T13:34:00Z">
          <w:r w:rsidDel="005D7734">
            <w:rPr>
              <w:rFonts w:ascii="Arial" w:hAnsi="Arial" w:cs="Arial"/>
              <w:szCs w:val="24"/>
            </w:rPr>
            <w:delText>Cook, R. M.</w:delText>
          </w:r>
        </w:del>
      </w:ins>
    </w:p>
    <w:p w14:paraId="7185D5CB" w14:textId="2DBBE9A1" w:rsidR="00237552" w:rsidDel="005D7734" w:rsidRDefault="00237552" w:rsidP="00237552">
      <w:pPr>
        <w:autoSpaceDE w:val="0"/>
        <w:autoSpaceDN w:val="0"/>
        <w:adjustRightInd w:val="0"/>
        <w:spacing w:after="0" w:line="240" w:lineRule="auto"/>
        <w:rPr>
          <w:ins w:id="1661" w:author="Alejandro Acevedo-Gutierrez" w:date="2017-01-23T11:20:00Z"/>
          <w:del w:id="1662" w:author="Client Services" w:date="2017-03-13T13:34:00Z"/>
          <w:rFonts w:ascii="Arial" w:hAnsi="Arial" w:cs="Arial"/>
          <w:szCs w:val="24"/>
        </w:rPr>
      </w:pPr>
      <w:ins w:id="1663" w:author="Alejandro Acevedo-Gutierrez" w:date="2017-01-23T11:20:00Z">
        <w:del w:id="1664" w:author="Client Services" w:date="2017-03-13T13:34:00Z">
          <w:r w:rsidDel="005D7734">
            <w:rPr>
              <w:rFonts w:ascii="Arial" w:hAnsi="Arial" w:cs="Arial"/>
              <w:szCs w:val="24"/>
            </w:rPr>
            <w:delText>Holmes, S. J.</w:delText>
          </w:r>
        </w:del>
      </w:ins>
    </w:p>
    <w:p w14:paraId="2C8182E8" w14:textId="1F20B105" w:rsidR="00237552" w:rsidRPr="00237552" w:rsidDel="005D7734" w:rsidRDefault="00237552">
      <w:pPr>
        <w:rPr>
          <w:del w:id="1665" w:author="Client Services" w:date="2017-03-13T13:34:00Z"/>
        </w:rPr>
        <w:pPrChange w:id="1666" w:author="Alejandro Acevedo-Gutierrez" w:date="2017-01-23T11:20:00Z">
          <w:pPr>
            <w:pStyle w:val="Bibliography"/>
          </w:pPr>
        </w:pPrChange>
      </w:pPr>
      <w:ins w:id="1667" w:author="Alejandro Acevedo-Gutierrez" w:date="2017-01-23T11:20:00Z">
        <w:del w:id="1668" w:author="Client Services" w:date="2017-03-13T13:34:00Z">
          <w:r w:rsidDel="005D7734">
            <w:rPr>
              <w:rFonts w:ascii="Arial" w:hAnsi="Arial" w:cs="Arial"/>
              <w:szCs w:val="24"/>
            </w:rPr>
            <w:delText xml:space="preserve">Fryer, R. J. 2015. Grey seal predation impairs recovery of an overexploited fish stock J Appl Ecol </w:delText>
          </w:r>
        </w:del>
      </w:ins>
      <w:ins w:id="1669" w:author="Alejandro Acevedo-Gutierrez" w:date="2017-01-23T11:21:00Z">
        <w:del w:id="1670" w:author="Client Services" w:date="2017-03-13T13:34:00Z">
          <w:r w:rsidDel="005D7734">
            <w:rPr>
              <w:rFonts w:ascii="Arial" w:hAnsi="Arial" w:cs="Arial"/>
              <w:szCs w:val="24"/>
            </w:rPr>
            <w:delText>52: 969-979</w:delText>
          </w:r>
        </w:del>
      </w:ins>
    </w:p>
    <w:p w14:paraId="3EFCF2D4" w14:textId="11142708" w:rsidR="001B6CF8" w:rsidDel="005D7734" w:rsidRDefault="001B6CF8" w:rsidP="003E5820">
      <w:pPr>
        <w:pStyle w:val="Bibliography"/>
        <w:rPr>
          <w:del w:id="1671" w:author="Client Services" w:date="2017-03-13T13:34:00Z"/>
        </w:rPr>
      </w:pPr>
      <w:del w:id="1672" w:author="Client Services" w:date="2017-03-13T13:34:00Z">
        <w:r w:rsidDel="005D7734">
          <w:delText>DeMaster, D., Miller, D., Henderson, J.R., and Coe, J.M. 1985. 7. Conflicts between marine mammals and fisheries off the coast of Ca lif ornia. Available from http://137.110.142.7/publications/CR/1985/8525.PDF [accessed 3 January 2017].</w:delText>
        </w:r>
      </w:del>
    </w:p>
    <w:p w14:paraId="08FC8556" w14:textId="6C25CA6F" w:rsidR="001B6CF8" w:rsidDel="005D7734" w:rsidRDefault="001B6CF8" w:rsidP="003E5820">
      <w:pPr>
        <w:pStyle w:val="Bibliography"/>
        <w:rPr>
          <w:del w:id="1673" w:author="Client Services" w:date="2017-03-13T13:34:00Z"/>
        </w:rPr>
      </w:pPr>
      <w:del w:id="1674" w:author="Client Services" w:date="2017-03-13T13:34:00Z">
        <w:r w:rsidDel="005D7734">
          <w:delText xml:space="preserve">Ford, J.K., and Ellis, G.M. 2006. Selective foraging by fish-eating killer whales Orcinus orca in British Columbia. Mar. Ecol. Prog. Ser. </w:delText>
        </w:r>
        <w:r w:rsidDel="005D7734">
          <w:rPr>
            <w:b/>
            <w:bCs/>
          </w:rPr>
          <w:delText>316</w:delText>
        </w:r>
        <w:r w:rsidDel="005D7734">
          <w:delText>: 185–199.</w:delText>
        </w:r>
      </w:del>
    </w:p>
    <w:p w14:paraId="5A93F14F" w14:textId="2852329E" w:rsidR="001B6CF8" w:rsidDel="005D7734" w:rsidRDefault="001B6CF8" w:rsidP="003E5820">
      <w:pPr>
        <w:pStyle w:val="Bibliography"/>
        <w:rPr>
          <w:del w:id="1675" w:author="Client Services" w:date="2017-03-13T13:34:00Z"/>
        </w:rPr>
      </w:pPr>
      <w:del w:id="1676" w:author="Client Services" w:date="2017-03-13T13:34:00Z">
        <w:r w:rsidDel="005D7734">
          <w:delText xml:space="preserve">Ford, M.J., Hempelmann, J., Hanson, M.B., Ayres, K.L., Baird, R.W., Emmons, C.K., Lundin, J.I., Schorr, G.S., Wasser, S.K., and Park, L.K. 2016. Estimation of a Killer Whale (Orcinus orca) Population’s Diet Using Sequencing Analysis of DNA from Feces. PloS One </w:delText>
        </w:r>
        <w:r w:rsidDel="005D7734">
          <w:rPr>
            <w:b/>
            <w:bCs/>
          </w:rPr>
          <w:delText>11</w:delText>
        </w:r>
        <w:r w:rsidDel="005D7734">
          <w:delText>(1): e0144956.</w:delText>
        </w:r>
      </w:del>
    </w:p>
    <w:p w14:paraId="789D3EF5" w14:textId="6F22D228" w:rsidR="001B6CF8" w:rsidDel="005D7734" w:rsidRDefault="001B6CF8" w:rsidP="003E5820">
      <w:pPr>
        <w:pStyle w:val="Bibliography"/>
        <w:rPr>
          <w:del w:id="1677" w:author="Client Services" w:date="2017-03-13T13:34:00Z"/>
        </w:rPr>
      </w:pPr>
      <w:del w:id="1678" w:author="Client Services" w:date="2017-03-13T13:34:00Z">
        <w:r w:rsidDel="005D7734">
          <w:delText xml:space="preserve">Gerber, L.R., Morissette, L., Kaschner, K., and Pauly, D. 2009. Should whales be culled to increase fishery yield. Science </w:delText>
        </w:r>
        <w:r w:rsidDel="005D7734">
          <w:rPr>
            <w:b/>
            <w:bCs/>
          </w:rPr>
          <w:delText>323</w:delText>
        </w:r>
        <w:r w:rsidDel="005D7734">
          <w:delText>(5916): 880–881.</w:delText>
        </w:r>
      </w:del>
    </w:p>
    <w:p w14:paraId="43854659" w14:textId="5BDF3F71" w:rsidR="001B6CF8" w:rsidDel="005D7734" w:rsidRDefault="001B6CF8" w:rsidP="003E5820">
      <w:pPr>
        <w:pStyle w:val="Bibliography"/>
        <w:rPr>
          <w:del w:id="1679" w:author="Client Services" w:date="2017-03-13T13:34:00Z"/>
        </w:rPr>
      </w:pPr>
      <w:del w:id="1680" w:author="Client Services" w:date="2017-03-13T13:34:00Z">
        <w:r w:rsidDel="005D7734">
          <w:delText xml:space="preserve">Harwood, J. 1992. Assessing the competitive effects of marine mammal predation on commercial fisheries. South Afr. J. Mar. Sci. </w:delText>
        </w:r>
        <w:r w:rsidDel="005D7734">
          <w:rPr>
            <w:b/>
            <w:bCs/>
          </w:rPr>
          <w:delText>12</w:delText>
        </w:r>
        <w:r w:rsidDel="005D7734">
          <w:delText>(1): 689–693.</w:delText>
        </w:r>
      </w:del>
    </w:p>
    <w:p w14:paraId="6AE89C38" w14:textId="33329033" w:rsidR="001B6CF8" w:rsidDel="005D7734" w:rsidRDefault="001B6CF8" w:rsidP="003E5820">
      <w:pPr>
        <w:pStyle w:val="Bibliography"/>
        <w:rPr>
          <w:del w:id="1681" w:author="Client Services" w:date="2017-03-13T13:34:00Z"/>
        </w:rPr>
      </w:pPr>
      <w:del w:id="1682" w:author="Client Services" w:date="2017-03-13T13:34:00Z">
        <w:r w:rsidDel="005D7734">
          <w:delText xml:space="preserve">Hauser, D.D., Logsdon, M.G., Holmes, E.E., VanBlaricom, G.R., and Osborne, R.W. 2007. Summer distribution patterns of southern resident killer whales Orcinus orca: core areas and spatial segregation of social groups. Mar. Ecol.-Prog. Ser.- </w:delText>
        </w:r>
        <w:r w:rsidDel="005D7734">
          <w:rPr>
            <w:b/>
            <w:bCs/>
          </w:rPr>
          <w:delText>351</w:delText>
        </w:r>
        <w:r w:rsidDel="005D7734">
          <w:delText>: 301.</w:delText>
        </w:r>
      </w:del>
    </w:p>
    <w:p w14:paraId="78BE1304" w14:textId="218665A7" w:rsidR="001B6CF8" w:rsidDel="005D7734" w:rsidRDefault="001B6CF8" w:rsidP="003E5820">
      <w:pPr>
        <w:pStyle w:val="Bibliography"/>
        <w:rPr>
          <w:del w:id="1683" w:author="Client Services" w:date="2017-03-13T13:34:00Z"/>
        </w:rPr>
      </w:pPr>
      <w:del w:id="1684" w:author="Client Services" w:date="2017-03-13T13:34:00Z">
        <w:r w:rsidDel="005D7734">
          <w:delText xml:space="preserve">Hernández-Camacho, C.J., Aurioles-Gamboa, D., and Gerber, L.R. 2008. Age-specific birth rates of California sea lions (Zalophus californianus) in the Gulf of California, Mexico. Mar. Mammal Sci. </w:delText>
        </w:r>
        <w:r w:rsidDel="005D7734">
          <w:rPr>
            <w:b/>
            <w:bCs/>
          </w:rPr>
          <w:delText>24</w:delText>
        </w:r>
        <w:r w:rsidDel="005D7734">
          <w:delText>(3): 664–676.</w:delText>
        </w:r>
      </w:del>
    </w:p>
    <w:p w14:paraId="2EEC7844" w14:textId="7E079229" w:rsidR="001B6CF8" w:rsidDel="005D7734" w:rsidRDefault="001B6CF8" w:rsidP="003E5820">
      <w:pPr>
        <w:pStyle w:val="Bibliography"/>
        <w:rPr>
          <w:del w:id="1685" w:author="Client Services" w:date="2017-03-13T13:34:00Z"/>
        </w:rPr>
      </w:pPr>
      <w:del w:id="1686" w:author="Client Services" w:date="2017-03-13T13:34:00Z">
        <w:r w:rsidDel="005D7734">
          <w:delText xml:space="preserve">Howard, S., Lance, M.M., Jeffries, S.J., and Acevedo-Gutiérrez, A. 2013. Fish consumption by harbor seals (Phoca vitulina) in the San Juan Islands, Washington. Fish. Bull. </w:delText>
        </w:r>
        <w:r w:rsidDel="005D7734">
          <w:rPr>
            <w:b/>
            <w:bCs/>
          </w:rPr>
          <w:delText>111</w:delText>
        </w:r>
        <w:r w:rsidDel="005D7734">
          <w:delText>(1): 27.</w:delText>
        </w:r>
      </w:del>
    </w:p>
    <w:p w14:paraId="40CE8D43" w14:textId="410DC61A" w:rsidR="001B6CF8" w:rsidDel="005D7734" w:rsidRDefault="001B6CF8" w:rsidP="003E5820">
      <w:pPr>
        <w:pStyle w:val="Bibliography"/>
        <w:rPr>
          <w:del w:id="1687" w:author="Client Services" w:date="2017-03-13T13:34:00Z"/>
        </w:rPr>
      </w:pPr>
      <w:del w:id="1688" w:author="Client Services" w:date="2017-03-13T13:34:00Z">
        <w:r w:rsidDel="005D7734">
          <w:delText>Jeffery, K., Cote, I., Irvine, J., and Reynolds, J.D. 2016. Changes in body size of Canadian Pacific salmon over six decades. Can. J. Fish. Aquat. Sci. doi:10.1139/cjfas-2015-0600.</w:delText>
        </w:r>
      </w:del>
    </w:p>
    <w:p w14:paraId="4F0E24E5" w14:textId="4875B41A" w:rsidR="001B6CF8" w:rsidDel="005D7734" w:rsidRDefault="001B6CF8" w:rsidP="003E5820">
      <w:pPr>
        <w:pStyle w:val="Bibliography"/>
        <w:rPr>
          <w:del w:id="1689" w:author="Client Services" w:date="2017-03-13T13:34:00Z"/>
        </w:rPr>
      </w:pPr>
      <w:del w:id="1690" w:author="Client Services" w:date="2017-03-13T13:34:00Z">
        <w:r w:rsidDel="005D7734">
          <w:delText>Kleiber, M. 1975. The fire of life. Robert E. Kreiger N. Y.</w:delText>
        </w:r>
      </w:del>
    </w:p>
    <w:p w14:paraId="6CAA520F" w14:textId="21EBB4E0" w:rsidR="001B6CF8" w:rsidDel="005D7734" w:rsidRDefault="001B6CF8" w:rsidP="003E5820">
      <w:pPr>
        <w:pStyle w:val="Bibliography"/>
        <w:rPr>
          <w:del w:id="1691" w:author="Client Services" w:date="2017-03-13T13:34:00Z"/>
        </w:rPr>
      </w:pPr>
      <w:del w:id="1692" w:author="Client Services" w:date="2017-03-13T13:34:00Z">
        <w:r w:rsidDel="005D7734">
          <w:delText xml:space="preserve">Magera, A.M., Flemming, J.E.M., Kaschner, K., Christensen, L.B., and Lotze, H.K. 2013. Recovery trends in marine mammal populations. PloS One </w:delText>
        </w:r>
        <w:r w:rsidDel="005D7734">
          <w:rPr>
            <w:b/>
            <w:bCs/>
          </w:rPr>
          <w:delText>8</w:delText>
        </w:r>
        <w:r w:rsidDel="005D7734">
          <w:delText>(10): e77908.</w:delText>
        </w:r>
      </w:del>
    </w:p>
    <w:p w14:paraId="5D1B06BA" w14:textId="20236366" w:rsidR="001B6CF8" w:rsidDel="005D7734" w:rsidRDefault="001B6CF8" w:rsidP="003E5820">
      <w:pPr>
        <w:pStyle w:val="Bibliography"/>
        <w:rPr>
          <w:del w:id="1693" w:author="Client Services" w:date="2017-03-13T13:34:00Z"/>
        </w:rPr>
      </w:pPr>
      <w:del w:id="1694" w:author="Client Services" w:date="2017-03-13T13:34:00Z">
        <w:r w:rsidDel="005D7734">
          <w:delText xml:space="preserve">Mantua, N.J., Hare, S.R., Zhang, Y., Wallace, J.M., and Francis, R.C. 1997. A Pacific interdecadal climate oscillation with impacts on salmon production. Bull. Am. Meteorol. Soc. </w:delText>
        </w:r>
        <w:r w:rsidDel="005D7734">
          <w:rPr>
            <w:b/>
            <w:bCs/>
          </w:rPr>
          <w:delText>78</w:delText>
        </w:r>
        <w:r w:rsidDel="005D7734">
          <w:delText>(6): 1069–1079.</w:delText>
        </w:r>
      </w:del>
    </w:p>
    <w:p w14:paraId="70DE0262" w14:textId="3CA3CB00" w:rsidR="001B6CF8" w:rsidDel="005D7734" w:rsidRDefault="001B6CF8" w:rsidP="003E5820">
      <w:pPr>
        <w:pStyle w:val="Bibliography"/>
        <w:rPr>
          <w:del w:id="1695" w:author="Client Services" w:date="2017-03-13T13:34:00Z"/>
        </w:rPr>
      </w:pPr>
      <w:del w:id="1696" w:author="Client Services" w:date="2017-03-13T13:34:00Z">
        <w:r w:rsidDel="005D7734">
          <w:delText>Marshall, K.N., Stier, A.C., Samhouri, J.F., Kelly, R.P., and Ward, E.J. 2015</w:delText>
        </w:r>
      </w:del>
      <w:ins w:id="1697" w:author="Alejandro Acevedo-Gutierrez" w:date="2017-01-23T11:14:00Z">
        <w:del w:id="1698" w:author="Client Services" w:date="2017-03-13T13:34:00Z">
          <w:r w:rsidR="00022D08" w:rsidDel="005D7734">
            <w:delText>2016</w:delText>
          </w:r>
        </w:del>
      </w:ins>
      <w:del w:id="1699" w:author="Client Services" w:date="2017-03-13T13:34:00Z">
        <w:r w:rsidDel="005D7734">
          <w:delText>. Conservation challenges of predator recovery. Conserv. Lett.</w:delText>
        </w:r>
      </w:del>
      <w:ins w:id="1700" w:author="Alejandro Acevedo-Gutierrez" w:date="2017-01-23T11:14:00Z">
        <w:del w:id="1701" w:author="Client Services" w:date="2017-03-13T13:34:00Z">
          <w:r w:rsidR="00022D08" w:rsidDel="005D7734">
            <w:delText xml:space="preserve"> 9: 70-78</w:delText>
          </w:r>
        </w:del>
      </w:ins>
      <w:del w:id="1702" w:author="Client Services" w:date="2017-03-13T13:34:00Z">
        <w:r w:rsidDel="005D7734">
          <w:delText xml:space="preserve"> Available from http://onlinelibrary.wiley.com/doi/10.1111/conl.12186/full [accessed 12 March 2016].</w:delText>
        </w:r>
      </w:del>
    </w:p>
    <w:p w14:paraId="100E4A43" w14:textId="18F80CAB" w:rsidR="001B6CF8" w:rsidDel="005D7734" w:rsidRDefault="001B6CF8" w:rsidP="003E5820">
      <w:pPr>
        <w:pStyle w:val="Bibliography"/>
        <w:rPr>
          <w:del w:id="1703" w:author="Client Services" w:date="2017-03-13T13:34:00Z"/>
        </w:rPr>
      </w:pPr>
      <w:del w:id="1704" w:author="Client Services" w:date="2017-03-13T13:34:00Z">
        <w:r w:rsidDel="005D7734">
          <w:delText xml:space="preserve">Matkin, C.O., Ward Testa, J., Ellis, G.M., and Saulitis, E.L. 2014. Life history and population dynamics of southern Alaska resident killer whales (Orcinus orca). Mar. Mammal Sci. </w:delText>
        </w:r>
        <w:r w:rsidDel="005D7734">
          <w:rPr>
            <w:b/>
            <w:bCs/>
          </w:rPr>
          <w:delText>30</w:delText>
        </w:r>
        <w:r w:rsidDel="005D7734">
          <w:delText>(2): 460–479.</w:delText>
        </w:r>
      </w:del>
    </w:p>
    <w:p w14:paraId="0F43AC1B" w14:textId="5930048B" w:rsidR="001B6CF8" w:rsidDel="005D7734" w:rsidRDefault="001B6CF8" w:rsidP="003E5820">
      <w:pPr>
        <w:pStyle w:val="Bibliography"/>
        <w:rPr>
          <w:del w:id="1705" w:author="Client Services" w:date="2017-03-13T13:34:00Z"/>
        </w:rPr>
      </w:pPr>
      <w:del w:id="1706" w:author="Client Services" w:date="2017-03-13T13:34:00Z">
        <w:r w:rsidDel="005D7734">
          <w:delText>Myers, J.M., Kope, R.G., Bryant, G.J., Teel, D., Lierheimer, L.J., Wainwright, T.C., Grant, W.S., Waknitz, F.W., Neely, K., Lindley, S.T., and others. 1998. Status review of chinook salmon from Washington, Idaho, Oregon, and California. Available from http://www.fws.gov/yreka/HydroDocs/Myers_etal_1998.pdf [accessed 22 March 2016].</w:delText>
        </w:r>
      </w:del>
    </w:p>
    <w:p w14:paraId="322E5164" w14:textId="008A95D0" w:rsidR="001B6CF8" w:rsidDel="005D7734" w:rsidRDefault="001B6CF8" w:rsidP="003E5820">
      <w:pPr>
        <w:pStyle w:val="Bibliography"/>
        <w:rPr>
          <w:del w:id="1707" w:author="Client Services" w:date="2017-03-13T13:34:00Z"/>
        </w:rPr>
      </w:pPr>
      <w:del w:id="1708" w:author="Client Services" w:date="2017-03-13T13:34:00Z">
        <w:r w:rsidDel="005D7734">
          <w:delText xml:space="preserve">Naish, K.A., Taylor, J.E., Levin, P.S., Quinn, T.P., Winton, J.R., Huppert, D., and Hilborn, R. 2007. An evaluation of the effects of conservation and fishery enhancement hatcheries on wild populations of salmon. Adv. Mar. Biol. </w:delText>
        </w:r>
        <w:r w:rsidDel="005D7734">
          <w:rPr>
            <w:b/>
            <w:bCs/>
          </w:rPr>
          <w:delText>53</w:delText>
        </w:r>
        <w:r w:rsidDel="005D7734">
          <w:delText>: 61–194.</w:delText>
        </w:r>
      </w:del>
    </w:p>
    <w:p w14:paraId="35F52B0B" w14:textId="42938890" w:rsidR="001B6CF8" w:rsidDel="005D7734" w:rsidRDefault="001B6CF8" w:rsidP="003E5820">
      <w:pPr>
        <w:pStyle w:val="Bibliography"/>
        <w:rPr>
          <w:del w:id="1709" w:author="Client Services" w:date="2017-03-13T13:34:00Z"/>
        </w:rPr>
      </w:pPr>
      <w:del w:id="1710" w:author="Client Services" w:date="2017-03-13T13:34:00Z">
        <w:r w:rsidDel="005D7734">
          <w:delText xml:space="preserve">Nichol, L.M., and Shackleton, D.M. 1996. Seasonal movements and foraging behaviour of northern resident killer whales (Orcinus orca) in relation to the inshore distribution of salmon (Oncorhynchus spp.) in British Columbia. Can. J. Zool. </w:delText>
        </w:r>
        <w:r w:rsidDel="005D7734">
          <w:rPr>
            <w:b/>
            <w:bCs/>
          </w:rPr>
          <w:delText>74</w:delText>
        </w:r>
        <w:r w:rsidDel="005D7734">
          <w:delText>(6): 983–991.</w:delText>
        </w:r>
      </w:del>
    </w:p>
    <w:p w14:paraId="198103F0" w14:textId="3A4EFD0D" w:rsidR="001B6CF8" w:rsidDel="005D7734" w:rsidRDefault="001B6CF8" w:rsidP="003E5820">
      <w:pPr>
        <w:pStyle w:val="Bibliography"/>
        <w:rPr>
          <w:del w:id="1711" w:author="Client Services" w:date="2017-03-13T13:34:00Z"/>
        </w:rPr>
      </w:pPr>
      <w:del w:id="1712" w:author="Client Services" w:date="2017-03-13T13:34:00Z">
        <w:r w:rsidDel="005D7734">
          <w:delText>Nielsen, K.S. 1964. Animal physiology. Prentice-Hall of India (Private) Limited.</w:delText>
        </w:r>
      </w:del>
    </w:p>
    <w:p w14:paraId="0580D7D9" w14:textId="4D8CDD06" w:rsidR="001B6CF8" w:rsidDel="005D7734" w:rsidRDefault="001B6CF8" w:rsidP="003E5820">
      <w:pPr>
        <w:pStyle w:val="Bibliography"/>
        <w:rPr>
          <w:del w:id="1713" w:author="Client Services" w:date="2017-03-13T13:34:00Z"/>
        </w:rPr>
      </w:pPr>
      <w:del w:id="1714" w:author="Client Services" w:date="2017-03-13T13:34:00Z">
        <w:r w:rsidDel="005D7734">
          <w:delText xml:space="preserve">Noren, D.P. 2011. Estimated field metabolic rates and prey requirements of resident killer whales. Mar. Mammal Sci. </w:delText>
        </w:r>
        <w:r w:rsidDel="005D7734">
          <w:rPr>
            <w:b/>
            <w:bCs/>
          </w:rPr>
          <w:delText>27</w:delText>
        </w:r>
        <w:r w:rsidDel="005D7734">
          <w:delText>(1): 60–77.</w:delText>
        </w:r>
      </w:del>
    </w:p>
    <w:p w14:paraId="3AE54226" w14:textId="5BFC525B" w:rsidR="001B6CF8" w:rsidDel="005D7734" w:rsidRDefault="001B6CF8" w:rsidP="003E5820">
      <w:pPr>
        <w:pStyle w:val="Bibliography"/>
        <w:rPr>
          <w:del w:id="1715" w:author="Client Services" w:date="2017-03-13T13:34:00Z"/>
        </w:rPr>
      </w:pPr>
      <w:del w:id="1716" w:author="Client Services" w:date="2017-03-13T13:34:00Z">
        <w:r w:rsidDel="005D7734">
          <w:delText xml:space="preserve">O’Neill, S.M., Ylitalo, G.M., and West, J.E. 2014. Energy content of Pacific salmon as prey of northern and southern resident killer whales. Endanger. Species Res. </w:delText>
        </w:r>
        <w:r w:rsidDel="005D7734">
          <w:rPr>
            <w:b/>
            <w:bCs/>
          </w:rPr>
          <w:delText>25</w:delText>
        </w:r>
        <w:r w:rsidDel="005D7734">
          <w:delText>(3): 265.</w:delText>
        </w:r>
      </w:del>
    </w:p>
    <w:p w14:paraId="08278CFE" w14:textId="14215D1B" w:rsidR="001B6CF8" w:rsidDel="005D7734" w:rsidRDefault="001B6CF8" w:rsidP="003E5820">
      <w:pPr>
        <w:pStyle w:val="Bibliography"/>
        <w:rPr>
          <w:del w:id="1717" w:author="Client Services" w:date="2017-03-13T13:34:00Z"/>
        </w:rPr>
      </w:pPr>
      <w:del w:id="1718" w:author="Client Services" w:date="2017-03-13T13:34:00Z">
        <w:r w:rsidDel="005D7734">
          <w:delTex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delText>
        </w:r>
      </w:del>
    </w:p>
    <w:p w14:paraId="70588FF0" w14:textId="6BE34B08" w:rsidR="001B6CF8" w:rsidDel="005D7734" w:rsidRDefault="001B6CF8" w:rsidP="003E5820">
      <w:pPr>
        <w:pStyle w:val="Bibliography"/>
        <w:rPr>
          <w:del w:id="1719" w:author="Client Services" w:date="2017-03-13T13:34:00Z"/>
        </w:rPr>
      </w:pPr>
      <w:del w:id="1720" w:author="Client Services" w:date="2017-03-13T13:34:00Z">
        <w:r w:rsidDel="005D7734">
          <w:delText xml:space="preserve">Ricker, W. 1981. Changes in the average size and average age of Pacific salmon. Can. J. Fish. Aquat. Sci. </w:delText>
        </w:r>
        <w:r w:rsidDel="005D7734">
          <w:rPr>
            <w:b/>
            <w:bCs/>
          </w:rPr>
          <w:delText>38</w:delText>
        </w:r>
        <w:r w:rsidDel="005D7734">
          <w:delText>(12): 1636–1656.</w:delText>
        </w:r>
      </w:del>
    </w:p>
    <w:p w14:paraId="1096D5B6" w14:textId="09C273E9" w:rsidR="001B6CF8" w:rsidDel="005D7734" w:rsidRDefault="001B6CF8" w:rsidP="003E5820">
      <w:pPr>
        <w:pStyle w:val="Bibliography"/>
        <w:rPr>
          <w:del w:id="1721" w:author="Client Services" w:date="2017-03-13T13:34:00Z"/>
        </w:rPr>
      </w:pPr>
      <w:del w:id="1722" w:author="Client Services" w:date="2017-03-13T13:34:00Z">
        <w:r w:rsidDel="005D7734">
          <w:delText>RMIS. 2012. Regional Mark Information System User Guide. Pacific Fishery Management Council, Portland, Oregon. Available from http://www.rmpc.org/files/RMIS_UserGuide_V3.pdf.</w:delText>
        </w:r>
      </w:del>
    </w:p>
    <w:p w14:paraId="059173C6" w14:textId="67DD3C9D" w:rsidR="001B6CF8" w:rsidDel="005D7734" w:rsidRDefault="001B6CF8" w:rsidP="003E5820">
      <w:pPr>
        <w:pStyle w:val="Bibliography"/>
        <w:rPr>
          <w:del w:id="1723" w:author="Client Services" w:date="2017-03-13T13:34:00Z"/>
        </w:rPr>
      </w:pPr>
      <w:del w:id="1724" w:author="Client Services" w:date="2017-03-13T13:34:00Z">
        <w:r w:rsidDel="005D7734">
          <w:delText xml:space="preserve">Smith, L., Gamble, R., Gaichas, S., and Link, J. 2015. Simulations to evaluate management trade-offs among marine mammal consumption needs, commercial fishing fleets and finfish biomass. Mar. Ecol. Prog. Ser. </w:delText>
        </w:r>
        <w:r w:rsidDel="005D7734">
          <w:rPr>
            <w:b/>
            <w:bCs/>
          </w:rPr>
          <w:delText>523</w:delText>
        </w:r>
        <w:r w:rsidDel="005D7734">
          <w:delText>: 215.</w:delText>
        </w:r>
      </w:del>
    </w:p>
    <w:p w14:paraId="38131F70" w14:textId="36A72403" w:rsidR="001B6CF8" w:rsidDel="005D7734" w:rsidRDefault="001B6CF8" w:rsidP="003E5820">
      <w:pPr>
        <w:pStyle w:val="Bibliography"/>
        <w:rPr>
          <w:del w:id="1725" w:author="Client Services" w:date="2017-03-13T13:34:00Z"/>
        </w:rPr>
      </w:pPr>
      <w:del w:id="1726" w:author="Client Services" w:date="2017-03-13T13:34:00Z">
        <w:r w:rsidDel="005D7734">
          <w:delText>Stansell, R.J., Gibbons, K.M., and Nagy, W.T. 2010. Evaluation of pinniped predation on adult salmonids and other fish in the Bonneville Dam tailrace, 2008-2010. US Army Corps of Engineers, Bonneville Lock and Dam. Available from http://www.salmonrecovery.gov/Files/2011%20APR%20files/New%20folder%20(2)/Stansell_et_al._2011_S1-2008-2010_Pinniped_Report.pdf [accessed 5 July 2016].</w:delText>
        </w:r>
      </w:del>
    </w:p>
    <w:p w14:paraId="50A9E17B" w14:textId="0500D0F3" w:rsidR="001B6CF8" w:rsidDel="005D7734" w:rsidRDefault="001B6CF8" w:rsidP="003E5820">
      <w:pPr>
        <w:pStyle w:val="Bibliography"/>
        <w:rPr>
          <w:del w:id="1727" w:author="Client Services" w:date="2017-03-13T13:34:00Z"/>
        </w:rPr>
      </w:pPr>
      <w:del w:id="1728" w:author="Client Services" w:date="2017-03-13T13:34:00Z">
        <w:r w:rsidDel="005D7734">
          <w:delText xml:space="preserve">Surma, S., and Pitcher, T.J. 2015. Predicting the effects of whale population recovery on Northeast Pacific food webs and fisheries: an ecosystem modelling approach. Fish. Oceanogr. </w:delText>
        </w:r>
        <w:r w:rsidDel="005D7734">
          <w:rPr>
            <w:b/>
            <w:bCs/>
          </w:rPr>
          <w:delText>24</w:delText>
        </w:r>
        <w:r w:rsidDel="005D7734">
          <w:delText>(3): 291–305.</w:delText>
        </w:r>
      </w:del>
    </w:p>
    <w:p w14:paraId="203C04B3" w14:textId="04349DDE" w:rsidR="001B6CF8" w:rsidDel="005D7734" w:rsidRDefault="001B6CF8" w:rsidP="003E5820">
      <w:pPr>
        <w:pStyle w:val="Bibliography"/>
        <w:rPr>
          <w:del w:id="1729" w:author="Client Services" w:date="2017-03-13T13:34:00Z"/>
        </w:rPr>
      </w:pPr>
      <w:del w:id="1730" w:author="Client Services" w:date="2017-03-13T13:34:00Z">
        <w:r w:rsidDel="005D7734">
          <w:delText xml:space="preserve">Suryan, R.M., and Harvey, J.T. 1998. TRACKING HARBOR SEALS (PHOCA VITULINA RICHARDSI) TO DETERMINE DIVE BEHAVIOR, FORAGING ACTIVITY, AND HAUL-OUT SITE USE. Mar. Mammal Sci. </w:delText>
        </w:r>
        <w:r w:rsidDel="005D7734">
          <w:rPr>
            <w:b/>
            <w:bCs/>
          </w:rPr>
          <w:delText>14</w:delText>
        </w:r>
        <w:r w:rsidDel="005D7734">
          <w:delText>(2): 361–372.</w:delText>
        </w:r>
      </w:del>
    </w:p>
    <w:p w14:paraId="398D18C6" w14:textId="1F70DAA1" w:rsidR="001B6CF8" w:rsidDel="005D7734" w:rsidRDefault="001B6CF8" w:rsidP="003E5820">
      <w:pPr>
        <w:pStyle w:val="Bibliography"/>
        <w:rPr>
          <w:del w:id="1731" w:author="Client Services" w:date="2017-03-13T13:34:00Z"/>
        </w:rPr>
      </w:pPr>
      <w:del w:id="1732" w:author="Client Services" w:date="2017-03-13T13:34:00Z">
        <w:r w:rsidDel="005D7734">
          <w:delText xml:space="preserve">Teel, D.J., Burke, B.J., Kuligowski, D.R., Morgan, C.A., and Van Doornik, D.M. 2015. Genetic identification of Chinook Salmon: stock-specific distributions of juveniles along the Washington and Oregon coasts. Mar. Coast. Fish. </w:delText>
        </w:r>
        <w:r w:rsidDel="005D7734">
          <w:rPr>
            <w:b/>
            <w:bCs/>
          </w:rPr>
          <w:delText>7</w:delText>
        </w:r>
        <w:r w:rsidDel="005D7734">
          <w:delText>(1): 274–300.</w:delText>
        </w:r>
      </w:del>
    </w:p>
    <w:p w14:paraId="74FC4449" w14:textId="16A81870" w:rsidR="001B6CF8" w:rsidDel="005D7734" w:rsidRDefault="001B6CF8" w:rsidP="003E5820">
      <w:pPr>
        <w:pStyle w:val="Bibliography"/>
        <w:rPr>
          <w:del w:id="1733" w:author="Client Services" w:date="2017-03-13T13:34:00Z"/>
        </w:rPr>
      </w:pPr>
      <w:del w:id="1734" w:author="Client Services" w:date="2017-03-13T13:34:00Z">
        <w:r w:rsidDel="005D7734">
          <w:delText>Trites, A.W., Christensen, V., and Pauly, D. 1997. Competition between fisheries and marine mammals for prey and primary production in the Pacific Ocean. J. Northwest Atl. Fish. Sci. Available from http://www.vliz.be/en/imis?refid=117468 [accessed 3 January 2017].</w:delText>
        </w:r>
      </w:del>
    </w:p>
    <w:p w14:paraId="0CD494FE" w14:textId="63491891" w:rsidR="001B6CF8" w:rsidDel="005D7734" w:rsidRDefault="001B6CF8" w:rsidP="003E5820">
      <w:pPr>
        <w:pStyle w:val="Bibliography"/>
        <w:rPr>
          <w:del w:id="1735" w:author="Client Services" w:date="2017-03-13T13:34:00Z"/>
        </w:rPr>
      </w:pPr>
      <w:del w:id="1736" w:author="Client Services" w:date="2017-03-13T13:34:00Z">
        <w:r w:rsidDel="005D7734">
          <w:delText xml:space="preserve">Weise, M.J., and Harvey, J.T. 2008. Temporal variability in ocean climate and California sea lion diet and biomass consumption: implications for fisheries management. Mar. Ecol. Prog. Ser. </w:delText>
        </w:r>
        <w:r w:rsidDel="005D7734">
          <w:rPr>
            <w:b/>
            <w:bCs/>
          </w:rPr>
          <w:delText>373</w:delText>
        </w:r>
        <w:r w:rsidDel="005D7734">
          <w:delText>: 157–172.</w:delText>
        </w:r>
      </w:del>
    </w:p>
    <w:p w14:paraId="52647A1D" w14:textId="75C329B3" w:rsidR="001B6CF8" w:rsidDel="005D7734" w:rsidRDefault="001B6CF8" w:rsidP="003E5820">
      <w:pPr>
        <w:pStyle w:val="Bibliography"/>
        <w:rPr>
          <w:del w:id="1737" w:author="Client Services" w:date="2017-03-13T13:34:00Z"/>
        </w:rPr>
      </w:pPr>
      <w:del w:id="1738" w:author="Client Services" w:date="2017-03-13T13:34:00Z">
        <w:r w:rsidDel="005D7734">
          <w:delText xml:space="preserve">Weitkamp, L.A. 2010. Marine distributions of Chinook salmon from the west coast of North America determined by coded wire tag recoveries. Trans. Am. Fish. Soc. </w:delText>
        </w:r>
        <w:r w:rsidDel="005D7734">
          <w:rPr>
            <w:b/>
            <w:bCs/>
          </w:rPr>
          <w:delText>139</w:delText>
        </w:r>
        <w:r w:rsidDel="005D7734">
          <w:delText>(1): 147–170.</w:delText>
        </w:r>
      </w:del>
    </w:p>
    <w:p w14:paraId="73AD79F5" w14:textId="5B239EAE" w:rsidR="001B6CF8" w:rsidDel="005D7734" w:rsidRDefault="001B6CF8" w:rsidP="003E5820">
      <w:pPr>
        <w:pStyle w:val="Bibliography"/>
        <w:rPr>
          <w:del w:id="1739" w:author="Client Services" w:date="2017-03-13T13:34:00Z"/>
        </w:rPr>
      </w:pPr>
      <w:del w:id="1740" w:author="Client Services" w:date="2017-03-13T13:34:00Z">
        <w:r w:rsidDel="005D7734">
          <w:delText>Winship, A.J., Hunter, A.M., Rosen, D.A., and Trites, A.W. 2006. Food consumption by sea lions: existing data and techniques. Sea Lions World Alsk. Sea Grant Coll. Program: 177–191.</w:delText>
        </w:r>
      </w:del>
    </w:p>
    <w:p w14:paraId="612C9A85" w14:textId="46D73F0F" w:rsidR="001B6CF8" w:rsidDel="005D7734" w:rsidRDefault="001B6CF8" w:rsidP="003E5820">
      <w:pPr>
        <w:pStyle w:val="Bibliography"/>
        <w:rPr>
          <w:del w:id="1741" w:author="Client Services" w:date="2017-03-13T13:34:00Z"/>
        </w:rPr>
      </w:pPr>
      <w:del w:id="1742" w:author="Client Services" w:date="2017-03-13T13:34:00Z">
        <w:r w:rsidDel="005D7734">
          <w:delText xml:space="preserve">Winship, A.J., Trites, A.W., and Calkins, D.G. 2001. Growth in body size of the Steller sea lion (Eumetopias jubatus). J. Mammal. </w:delText>
        </w:r>
        <w:r w:rsidDel="005D7734">
          <w:rPr>
            <w:b/>
            <w:bCs/>
          </w:rPr>
          <w:delText>82</w:delText>
        </w:r>
        <w:r w:rsidDel="005D7734">
          <w:delText>(2): 500–519.</w:delText>
        </w:r>
      </w:del>
    </w:p>
    <w:p w14:paraId="0730DD86" w14:textId="3A3A1083" w:rsidR="001B6CF8" w:rsidDel="005D7734" w:rsidRDefault="001B6CF8" w:rsidP="003E5820">
      <w:pPr>
        <w:pStyle w:val="Bibliography"/>
        <w:rPr>
          <w:del w:id="1743" w:author="Client Services" w:date="2017-03-13T13:34:00Z"/>
        </w:rPr>
      </w:pPr>
      <w:del w:id="1744" w:author="Client Services" w:date="2017-03-13T13:34:00Z">
        <w:r w:rsidDel="005D7734">
          <w:delText xml:space="preserve">Winship, A.J., Trites, A.W., and Rosen, D.A. 2002. A bioenergetic model for estimating the food requirements of Steller sea lions Eumetopias jubatus in Alaska, USA. Mar. Ecol. Prog. Ser. </w:delText>
        </w:r>
        <w:r w:rsidDel="005D7734">
          <w:rPr>
            <w:b/>
            <w:bCs/>
          </w:rPr>
          <w:delText>229</w:delText>
        </w:r>
        <w:r w:rsidDel="005D7734">
          <w:delText>: 291–312.</w:delText>
        </w:r>
      </w:del>
    </w:p>
    <w:p w14:paraId="23F13C15" w14:textId="1E77F6B8" w:rsidR="008B32C0" w:rsidRDefault="00B95350" w:rsidP="00B95350">
      <w:pPr>
        <w:rPr>
          <w:ins w:id="1745" w:author="Kaplan, Isaac" w:date="2017-03-24T08:21:00Z"/>
        </w:rPr>
      </w:pPr>
      <w:r>
        <w:fldChar w:fldCharType="end"/>
      </w:r>
    </w:p>
    <w:p w14:paraId="7B40A8A9" w14:textId="25EB1EEB" w:rsidR="004704FB" w:rsidRDefault="004704FB" w:rsidP="00B95350">
      <w:pPr>
        <w:rPr>
          <w:ins w:id="1746" w:author="Kaplan, Isaac" w:date="2017-03-24T08:21:00Z"/>
        </w:rPr>
      </w:pPr>
    </w:p>
    <w:p w14:paraId="480DDF62" w14:textId="21825DC0" w:rsidR="004704FB" w:rsidRDefault="004704FB" w:rsidP="00B95350">
      <w:pPr>
        <w:rPr>
          <w:ins w:id="1747" w:author="Kaplan, Isaac" w:date="2017-03-24T08:21:00Z"/>
        </w:rPr>
      </w:pPr>
    </w:p>
    <w:p w14:paraId="21535B67" w14:textId="1FB6AD44" w:rsidR="004704FB" w:rsidRDefault="004704FB" w:rsidP="00B95350">
      <w:pPr>
        <w:rPr>
          <w:ins w:id="1748" w:author="Kaplan, Isaac" w:date="2017-03-24T08:21:00Z"/>
        </w:rPr>
      </w:pPr>
    </w:p>
    <w:p w14:paraId="3E21D3CF" w14:textId="77777777" w:rsidR="004704FB" w:rsidRPr="003F63DB" w:rsidRDefault="004704FB" w:rsidP="00B95350"/>
    <w:sectPr w:rsidR="004704FB" w:rsidRPr="003F63DB" w:rsidSect="001B64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Eric Ward" w:date="2017-02-22T13:06:00Z" w:initials="EW">
    <w:p w14:paraId="463C7305" w14:textId="5A060030" w:rsidR="00FD4CDA" w:rsidRDefault="00FD4CDA">
      <w:pPr>
        <w:pStyle w:val="CommentText"/>
      </w:pPr>
      <w:r>
        <w:rPr>
          <w:rStyle w:val="CommentReference"/>
        </w:rPr>
        <w:annotationRef/>
      </w:r>
      <w:r>
        <w:t>What harvest are we talking about here? Recreational and commercial combined? Ocean fishing + recreational? If it’s too complicated to explain here, might be worth cutting</w:t>
      </w:r>
    </w:p>
  </w:comment>
  <w:comment w:id="8" w:author="Kaplan, Isaac" w:date="2017-02-21T11:24:00Z" w:initials="KI">
    <w:p w14:paraId="17AE3BA4" w14:textId="00DB5F14" w:rsidR="00FD4CDA" w:rsidRDefault="00FD4CDA">
      <w:pPr>
        <w:pStyle w:val="CommentText"/>
      </w:pPr>
      <w:r>
        <w:rPr>
          <w:rStyle w:val="CommentReference"/>
        </w:rPr>
        <w:annotationRef/>
      </w:r>
      <w:r>
        <w:t>Scordino comment: I am not sure of an eloquent way to say it here, but I think in the conclusion of abstract is a good place to mention conflicts of increasing healthy populations of pinnipeds and killer whales competing with an endangered population of killer whales for chinook as prey and all having an impact on the ability of listed chinook runs to recover.</w:t>
      </w:r>
    </w:p>
  </w:comment>
  <w:comment w:id="9" w:author="Jonathan Scordino" w:date="2017-01-26T14:56:00Z" w:initials="JS">
    <w:p w14:paraId="10F8791D" w14:textId="77777777" w:rsidR="00FD4CDA" w:rsidRDefault="00FD4CDA" w:rsidP="004C39B5">
      <w:pPr>
        <w:pStyle w:val="CommentText"/>
      </w:pPr>
      <w:r>
        <w:rPr>
          <w:rStyle w:val="CommentReference"/>
        </w:rPr>
        <w:annotationRef/>
      </w:r>
      <w:r>
        <w:t>I added language to show that the MMPA alone resulted in recovery of populations to carrying capacity.  You could just use harbor seals as your example and escape from issue of ESA.</w:t>
      </w:r>
    </w:p>
  </w:comment>
  <w:comment w:id="10" w:author="Kaplan, Isaac" w:date="2017-02-21T11:29:00Z" w:initials="KI">
    <w:p w14:paraId="1B025427" w14:textId="491FC78F" w:rsidR="00FD4CDA" w:rsidRDefault="00FD4CDA" w:rsidP="00873AA8">
      <w:pPr>
        <w:pStyle w:val="CommentText"/>
      </w:pPr>
      <w:r>
        <w:rPr>
          <w:rStyle w:val="CommentReference"/>
        </w:rPr>
        <w:annotationRef/>
      </w:r>
      <w:r>
        <w:t>SCORDINO comment: Isn’t this example more demonstrative of recovered marine mammal populations preventing their prey species from recovering.  You could use this reference in regards to impeding recovery and use Read 2015 for pointing out interactions with fisheries.</w:t>
      </w:r>
    </w:p>
    <w:p w14:paraId="43630EBF" w14:textId="77777777" w:rsidR="00FD4CDA" w:rsidRDefault="00FD4CDA" w:rsidP="00873AA8">
      <w:pPr>
        <w:pStyle w:val="CommentText"/>
      </w:pPr>
    </w:p>
    <w:p w14:paraId="4A39802A" w14:textId="77777777" w:rsidR="00FD4CDA" w:rsidRDefault="00FD4CDA" w:rsidP="00873AA8">
      <w:pPr>
        <w:pStyle w:val="CommentText"/>
      </w:pPr>
      <w:hyperlink r:id="rId1" w:history="1">
        <w:r w:rsidRPr="00DF103F">
          <w:rPr>
            <w:rStyle w:val="Hyperlink"/>
          </w:rPr>
          <w:t>http://www.bioone.org/doi/abs/10.1644/07-MAMM-S-315R1.1</w:t>
        </w:r>
      </w:hyperlink>
    </w:p>
    <w:p w14:paraId="1AF6AFBD" w14:textId="77777777" w:rsidR="00FD4CDA" w:rsidRDefault="00FD4CDA" w:rsidP="00873AA8">
      <w:pPr>
        <w:pStyle w:val="CommentText"/>
      </w:pPr>
    </w:p>
    <w:p w14:paraId="04C0AF65" w14:textId="77777777" w:rsidR="00FD4CDA" w:rsidRDefault="00FD4CDA" w:rsidP="00873AA8">
      <w:pPr>
        <w:pStyle w:val="CommentText"/>
      </w:pPr>
    </w:p>
    <w:p w14:paraId="531306ED" w14:textId="6F155EF9" w:rsidR="00FD4CDA" w:rsidRDefault="00FD4CDA" w:rsidP="00873AA8">
      <w:pPr>
        <w:pStyle w:val="CommentText"/>
      </w:pPr>
      <w:hyperlink r:id="rId2" w:history="1">
        <w:r w:rsidRPr="00DF103F">
          <w:rPr>
            <w:rStyle w:val="Hyperlink"/>
          </w:rPr>
          <w:t>http://onlinelibrary.wiley.com/doi/10.1111/j.1748-7692.2007.00149.x/full</w:t>
        </w:r>
      </w:hyperlink>
    </w:p>
  </w:comment>
  <w:comment w:id="11" w:author="Kaplan, Isaac" w:date="2017-02-10T10:40:00Z" w:initials="KI">
    <w:p w14:paraId="23103595" w14:textId="59659597" w:rsidR="00FD4CDA" w:rsidRDefault="00FD4CDA">
      <w:pPr>
        <w:pStyle w:val="CommentText"/>
      </w:pPr>
      <w:r>
        <w:rPr>
          <w:rStyle w:val="CommentReference"/>
        </w:rPr>
        <w:annotationRef/>
      </w:r>
      <w:r w:rsidRPr="00022248">
        <w:t>http://www.psmfc.org/wp-content/uploads/2012/01/expand_pinniped_report_2010.pdf</w:t>
      </w:r>
    </w:p>
  </w:comment>
  <w:comment w:id="12" w:author="Kaplan, Isaac" w:date="2017-02-21T12:03:00Z" w:initials="KI">
    <w:p w14:paraId="55F7D28C" w14:textId="569546B5" w:rsidR="00FD4CDA" w:rsidRDefault="00FD4CDA" w:rsidP="00293795">
      <w:pPr>
        <w:pStyle w:val="CommentText"/>
      </w:pPr>
      <w:r>
        <w:rPr>
          <w:rStyle w:val="CommentReference"/>
        </w:rPr>
        <w:annotationRef/>
      </w:r>
      <w:r>
        <w:t>Austen says: It seems there is an additional objective of this paper to assess implications for killer whales.</w:t>
      </w:r>
    </w:p>
  </w:comment>
  <w:comment w:id="13" w:author="Kaplan, Isaac" w:date="2017-02-21T23:10:00Z" w:initials="KI">
    <w:p w14:paraId="7DE52C9C" w14:textId="1CAF62EC" w:rsidR="00FD4CDA" w:rsidRDefault="00FD4CDA">
      <w:pPr>
        <w:pStyle w:val="CommentText"/>
      </w:pPr>
      <w:r>
        <w:rPr>
          <w:rStyle w:val="CommentReference"/>
        </w:rPr>
        <w:annotationRef/>
      </w:r>
      <w:r>
        <w:t>I tried addressing this below in this paragraph</w:t>
      </w:r>
    </w:p>
    <w:p w14:paraId="0F72AFDC" w14:textId="77777777" w:rsidR="00FD4CDA" w:rsidRDefault="00FD4CDA">
      <w:pPr>
        <w:pStyle w:val="CommentText"/>
      </w:pPr>
    </w:p>
  </w:comment>
  <w:comment w:id="14" w:author="Kaplan, Isaac" w:date="2017-02-21T23:10:00Z" w:initials="KI">
    <w:p w14:paraId="1B542794" w14:textId="54A79086" w:rsidR="00FD4CDA" w:rsidRDefault="00FD4CDA">
      <w:pPr>
        <w:pStyle w:val="CommentText"/>
      </w:pPr>
      <w:r>
        <w:rPr>
          <w:rStyle w:val="CommentReference"/>
        </w:rPr>
        <w:annotationRef/>
      </w:r>
      <w:r>
        <w:rPr>
          <w:noProof/>
        </w:rPr>
        <w:t>Hilborn, R., S. P. Cox, F. M. D. Gulland, D. G. Hankin, N. T. Hobbs, D. E. Schindler, A. W. Trites, and A. W. T. . 2012. The Effects of Salmon Fisheries on Southern Resident Killer Whales: Final Report of the Independent Science Panel. Prepared with the assistance of D.R. Marmorek and A.W. Hall, ESSA Technologies Ltd., Vancouver, B.C. for National Marine Fisheries Service (Seattle. WA) and Fisheries and Oceans Canada (Vancouver. BC). xv + 61 pp. + Appendices.</w:t>
      </w:r>
    </w:p>
  </w:comment>
  <w:comment w:id="80" w:author="Kristin Marshall" w:date="2017-01-26T10:04:00Z" w:initials="KM">
    <w:p w14:paraId="4E7A1F89" w14:textId="77777777" w:rsidR="00FD4CDA" w:rsidRDefault="00FD4CDA" w:rsidP="00A026CF">
      <w:pPr>
        <w:pStyle w:val="CommentText"/>
      </w:pPr>
      <w:r>
        <w:rPr>
          <w:rStyle w:val="CommentReference"/>
        </w:rPr>
        <w:annotationRef/>
      </w:r>
      <w:r>
        <w:t>This figure shoud be the same as what you report for Fig 3, right?  If so, cut this sentence.</w:t>
      </w:r>
    </w:p>
  </w:comment>
  <w:comment w:id="81" w:author="Kaplan, Isaac [2]" w:date="2017-03-11T08:29:00Z" w:initials="KI">
    <w:p w14:paraId="3E189C84" w14:textId="77777777" w:rsidR="00FD4CDA" w:rsidRDefault="00FD4CDA" w:rsidP="00A026CF">
      <w:pPr>
        <w:pStyle w:val="CommentText"/>
      </w:pPr>
      <w:r>
        <w:rPr>
          <w:rStyle w:val="CommentReference"/>
        </w:rPr>
        <w:annotationRef/>
      </w:r>
      <w:r>
        <w:t>I think we can keep this sentence, because here you exclude juveniles (so that can have a clean comparison of adults in catch vs adults fed to predators)</w:t>
      </w:r>
    </w:p>
    <w:p w14:paraId="5139544F" w14:textId="77777777" w:rsidR="00FD4CDA" w:rsidRDefault="00FD4CDA" w:rsidP="00A026CF">
      <w:pPr>
        <w:pStyle w:val="CommentText"/>
      </w:pPr>
    </w:p>
  </w:comment>
  <w:comment w:id="144" w:author="Mike Ford" w:date="2017-01-31T15:46:00Z" w:initials="MF">
    <w:p w14:paraId="5A6E22F1" w14:textId="7FC0EEA5" w:rsidR="00FD4CDA" w:rsidRDefault="00FD4CDA">
      <w:pPr>
        <w:pStyle w:val="CommentText"/>
      </w:pPr>
      <w:r>
        <w:rPr>
          <w:rStyle w:val="CommentReference"/>
        </w:rPr>
        <w:annotationRef/>
      </w:r>
      <w:r>
        <w:t>No figure 1 yet</w:t>
      </w:r>
    </w:p>
  </w:comment>
  <w:comment w:id="145" w:author="Kaplan, Isaac [2]" w:date="2017-03-11T07:03:00Z" w:initials="KI">
    <w:p w14:paraId="52F64157" w14:textId="4C358637" w:rsidR="00FD4CDA" w:rsidRDefault="00FD4CDA">
      <w:pPr>
        <w:pStyle w:val="CommentText"/>
      </w:pPr>
      <w:r>
        <w:rPr>
          <w:rStyle w:val="CommentReference"/>
        </w:rPr>
        <w:annotationRef/>
      </w:r>
    </w:p>
  </w:comment>
  <w:comment w:id="153" w:author="Kristin Marshall" w:date="2017-01-26T09:43:00Z" w:initials="KM">
    <w:p w14:paraId="2295D0AF" w14:textId="59EC958D" w:rsidR="00FD4CDA" w:rsidRDefault="00FD4CDA">
      <w:pPr>
        <w:pStyle w:val="CommentText"/>
      </w:pPr>
      <w:r>
        <w:rPr>
          <w:rStyle w:val="CommentReference"/>
        </w:rPr>
        <w:annotationRef/>
      </w:r>
      <w:r>
        <w:t>Add a sentence here about the relative contributions of hatchery vs wild Chinook—increases were driven by the ramping of hatchery production.  Has wild production increased, too?  I can’t tell from the figure…</w:t>
      </w:r>
    </w:p>
  </w:comment>
  <w:comment w:id="154" w:author="Kaplan, Isaac [2]" w:date="2017-03-11T07:03:00Z" w:initials="KI">
    <w:p w14:paraId="1A6F56EF" w14:textId="7AFC296F" w:rsidR="00FD4CDA" w:rsidRDefault="00FD4CDA">
      <w:pPr>
        <w:pStyle w:val="CommentText"/>
      </w:pPr>
      <w:r>
        <w:rPr>
          <w:rStyle w:val="CommentReference"/>
        </w:rPr>
        <w:annotationRef/>
      </w:r>
      <w:r>
        <w:t xml:space="preserve">BRANDON : I attempted to address this at bottom of this paragraph, please check. </w:t>
      </w:r>
    </w:p>
  </w:comment>
  <w:comment w:id="159" w:author="Alejandro Acevedo-Gutierrez" w:date="2017-01-24T12:17:00Z" w:initials="AA">
    <w:p w14:paraId="65D4BF47" w14:textId="25C2BAC6" w:rsidR="00FD4CDA" w:rsidRDefault="00FD4CDA">
      <w:pPr>
        <w:pStyle w:val="CommentText"/>
      </w:pPr>
      <w:r>
        <w:rPr>
          <w:rStyle w:val="CommentReference"/>
        </w:rPr>
        <w:annotationRef/>
      </w:r>
      <w:r>
        <w:t>Shouldn’t this be figure 1?</w:t>
      </w:r>
    </w:p>
  </w:comment>
  <w:comment w:id="240" w:author="Mike Ford" w:date="2017-01-31T15:54:00Z" w:initials="MF">
    <w:p w14:paraId="1531450D" w14:textId="77CB5893" w:rsidR="00FD4CDA" w:rsidRDefault="00FD4CDA">
      <w:pPr>
        <w:pStyle w:val="CommentText"/>
      </w:pPr>
      <w:r>
        <w:rPr>
          <w:rStyle w:val="CommentReference"/>
        </w:rPr>
        <w:annotationRef/>
      </w:r>
      <w:r>
        <w:t>Rather than reporting in the text, would it be better to have a figure?</w:t>
      </w:r>
    </w:p>
  </w:comment>
  <w:comment w:id="249" w:author="Noren, Dawin" w:date="2017-01-20T13:44:00Z" w:initials="ND">
    <w:p w14:paraId="56385610" w14:textId="71324514" w:rsidR="00FD4CDA" w:rsidRDefault="00FD4CDA">
      <w:pPr>
        <w:pStyle w:val="CommentText"/>
      </w:pPr>
      <w:r>
        <w:rPr>
          <w:rStyle w:val="CommentReference"/>
        </w:rPr>
        <w:annotationRef/>
      </w:r>
      <w:r>
        <w:t>Increased from 350 to 350? Is this correct or a typo? If a typo, then please correct.  If the population number is actually the same for resident killer whales, you should separate the residents from this sentence. In the next sentence you could state that the population of resident whales has remained nearly stable at 350 individuals.</w:t>
      </w:r>
    </w:p>
  </w:comment>
  <w:comment w:id="262" w:author="Mike Ford" w:date="2017-01-31T15:56:00Z" w:initials="MF">
    <w:p w14:paraId="586C81BA" w14:textId="13E04615" w:rsidR="00FD4CDA" w:rsidRDefault="00FD4CDA">
      <w:pPr>
        <w:pStyle w:val="CommentText"/>
      </w:pPr>
      <w:r>
        <w:rPr>
          <w:rStyle w:val="CommentReference"/>
        </w:rPr>
        <w:annotationRef/>
      </w:r>
      <w:r>
        <w:t xml:space="preserve">Except for CASL, none of these are the order of magnative change mentioned in the intro. </w:t>
      </w:r>
    </w:p>
  </w:comment>
  <w:comment w:id="276" w:author="Kaplan, Isaac" w:date="2017-02-21T11:35:00Z" w:initials="KI">
    <w:p w14:paraId="2B5F529D" w14:textId="3D9D3D24" w:rsidR="00FD4CDA" w:rsidRDefault="00FD4CDA">
      <w:pPr>
        <w:pStyle w:val="CommentText"/>
      </w:pPr>
      <w:r>
        <w:rPr>
          <w:rStyle w:val="CommentReference"/>
        </w:rPr>
        <w:annotationRef/>
      </w:r>
      <w:r>
        <w:t xml:space="preserve">Scordino notes SSL have strong increase rom CA to SE AK. </w:t>
      </w:r>
    </w:p>
  </w:comment>
  <w:comment w:id="577" w:author="Kristin Marshall" w:date="2017-01-26T10:04:00Z" w:initials="KM">
    <w:p w14:paraId="589D5F4E" w14:textId="556DF406" w:rsidR="00FD4CDA" w:rsidRDefault="00FD4CDA">
      <w:pPr>
        <w:pStyle w:val="CommentText"/>
      </w:pPr>
      <w:r>
        <w:rPr>
          <w:rStyle w:val="CommentReference"/>
        </w:rPr>
        <w:annotationRef/>
      </w:r>
      <w:r>
        <w:t>This figure shoud be the same as what you report for Fig 3, right?  If so, cut this sentence.</w:t>
      </w:r>
    </w:p>
  </w:comment>
  <w:comment w:id="578" w:author="Kaplan, Isaac [2]" w:date="2017-03-11T08:29:00Z" w:initials="KI">
    <w:p w14:paraId="195791D3" w14:textId="3E102E94" w:rsidR="00FD4CDA" w:rsidRDefault="00FD4CDA">
      <w:pPr>
        <w:pStyle w:val="CommentText"/>
      </w:pPr>
      <w:r>
        <w:rPr>
          <w:rStyle w:val="CommentReference"/>
        </w:rPr>
        <w:annotationRef/>
      </w:r>
      <w:r>
        <w:t>I think we can keep this sentence, because here you exclude juveniles (so that can have a clean comparison of adults in catch vs adults fed to predators)</w:t>
      </w:r>
    </w:p>
    <w:p w14:paraId="0DD7ABDA" w14:textId="77777777" w:rsidR="00FD4CDA" w:rsidRDefault="00FD4CDA">
      <w:pPr>
        <w:pStyle w:val="CommentText"/>
      </w:pPr>
    </w:p>
  </w:comment>
  <w:comment w:id="637" w:author="Kaplan, Isaac" w:date="2017-03-20T13:20:00Z" w:initials="KI">
    <w:p w14:paraId="52B47704" w14:textId="551E6EE6" w:rsidR="00FD4CDA" w:rsidRDefault="00FD4CDA">
      <w:pPr>
        <w:pStyle w:val="CommentText"/>
      </w:pPr>
      <w:r>
        <w:rPr>
          <w:rStyle w:val="CommentReference"/>
        </w:rPr>
        <w:annotationRef/>
      </w:r>
      <w:r>
        <w:t>Retain Figure 4 but add subpanels for some particular regions (one in S, one in North): illustrating when marine mammal consumption per region exceeds fisheries catch.   Or have panel listing when the mammal consumption exceeds fisheries catch within each region, so region on x axis ordered S to N, and year on the y axis</w:t>
      </w:r>
    </w:p>
  </w:comment>
  <w:comment w:id="741" w:author="Kristin Marshall" w:date="2017-01-26T10:20:00Z" w:initials="KM">
    <w:p w14:paraId="17BF9097" w14:textId="1769F37D" w:rsidR="00FD4CDA" w:rsidRDefault="00FD4CDA">
      <w:pPr>
        <w:pStyle w:val="CommentText"/>
      </w:pPr>
      <w:r>
        <w:rPr>
          <w:rStyle w:val="CommentReference"/>
        </w:rPr>
        <w:annotationRef/>
      </w:r>
      <w:r>
        <w:t>Maybe add another sentence here describing largest regional changes in harvest to echo the previous sentence on consumption</w:t>
      </w:r>
    </w:p>
  </w:comment>
  <w:comment w:id="794" w:author="Kristin Marshall" w:date="2017-01-26T10:53:00Z" w:initials="KM">
    <w:p w14:paraId="3E2AF83D" w14:textId="0A2C7EB8" w:rsidR="00FD4CDA" w:rsidRDefault="00FD4CDA">
      <w:pPr>
        <w:pStyle w:val="CommentText"/>
      </w:pPr>
      <w:r>
        <w:rPr>
          <w:rStyle w:val="CommentReference"/>
        </w:rPr>
        <w:annotationRef/>
      </w:r>
      <w:r>
        <w:t>Why this intense focus on KW here?  I think it’s fine and an interesting result, but needs to be better set up in the intro…</w:t>
      </w:r>
    </w:p>
  </w:comment>
  <w:comment w:id="795" w:author="Kaplan, Isaac" w:date="2017-02-21T23:24:00Z" w:initials="KI">
    <w:p w14:paraId="71CAD31E" w14:textId="09A60ABD" w:rsidR="00FD4CDA" w:rsidRDefault="00FD4CDA">
      <w:pPr>
        <w:pStyle w:val="CommentText"/>
      </w:pPr>
      <w:r>
        <w:rPr>
          <w:rStyle w:val="CommentReference"/>
        </w:rPr>
        <w:annotationRef/>
      </w:r>
      <w:r>
        <w:t xml:space="preserve">I tried adding this to Intro. </w:t>
      </w:r>
    </w:p>
  </w:comment>
  <w:comment w:id="796" w:author="Mike Ford" w:date="2017-02-01T13:16:00Z" w:initials="MF">
    <w:p w14:paraId="5D4DE76A" w14:textId="25D7C135" w:rsidR="00FD4CDA" w:rsidRDefault="00FD4CDA">
      <w:pPr>
        <w:pStyle w:val="CommentText"/>
      </w:pPr>
      <w:r>
        <w:rPr>
          <w:rStyle w:val="CommentReference"/>
        </w:rPr>
        <w:annotationRef/>
      </w:r>
      <w:r>
        <w:t xml:space="preserve">Parts of this paragraph could perhaps go in the discussion?  One point to make vis-à-vis SRKW is that increases in predation by pinnipeds (due to more pinnipeds) may be a bigger problem for them than competition with fisheries?  I think one of the motivations for this whole project was a suggestions by the 2011 Hilborn panel report that we should include pinnepds in models relating fisheries to SRKW prey availability, so that link could be mentioned explicitly.  </w:t>
      </w:r>
    </w:p>
  </w:comment>
  <w:comment w:id="805" w:author="Noren, Dawin" w:date="2017-01-20T14:26:00Z" w:initials="ND">
    <w:p w14:paraId="5943E6A3" w14:textId="4D54844E" w:rsidR="00FD4CDA" w:rsidRDefault="00FD4CDA">
      <w:pPr>
        <w:pStyle w:val="CommentText"/>
      </w:pPr>
      <w:r>
        <w:rPr>
          <w:rStyle w:val="CommentReference"/>
        </w:rPr>
        <w:annotationRef/>
      </w:r>
      <w:r>
        <w:t>Might add a sentence to explain why you have zeroed in on these regions during the month of June. Salmon availability is a concern for SRKWs across their range, so why focus on the Salish Sea? Is it because the whales are concentrated here with reliability during the summer? July might be a better month for the SRKWs in Salish Sea because they are not always consistently present in June, particularly K and L pod.</w:t>
      </w:r>
    </w:p>
  </w:comment>
  <w:comment w:id="814" w:author="Noren, Dawin" w:date="2017-01-20T13:50:00Z" w:initials="ND">
    <w:p w14:paraId="60C0FEA9" w14:textId="0257091C" w:rsidR="00FD4CDA" w:rsidRDefault="00FD4CDA">
      <w:pPr>
        <w:pStyle w:val="CommentText"/>
      </w:pPr>
      <w:r>
        <w:rPr>
          <w:rStyle w:val="CommentReference"/>
        </w:rPr>
        <w:annotationRef/>
      </w:r>
      <w:r>
        <w:t>Why the focus in the Salish Sea only when the SRKWs are only here reliably for about 3-4 months out of the year and the rest of the analysis is on the entire coastal distribution?</w:t>
      </w:r>
    </w:p>
  </w:comment>
  <w:comment w:id="815" w:author="Kaplan, Isaac" w:date="2017-02-21T23:44:00Z" w:initials="KI">
    <w:p w14:paraId="0AE8A5E0" w14:textId="2C38696B" w:rsidR="00FD4CDA" w:rsidRDefault="00FD4CDA">
      <w:pPr>
        <w:pStyle w:val="CommentText"/>
      </w:pPr>
      <w:r>
        <w:rPr>
          <w:rStyle w:val="CommentReference"/>
        </w:rPr>
        <w:annotationRef/>
      </w:r>
      <w:r>
        <w:t xml:space="preserve">I have focused this KW case study paragraph now just on SRKW. It  is now set up in the Intro.  Comparison to SEAK has been trimmed. </w:t>
      </w:r>
    </w:p>
  </w:comment>
  <w:comment w:id="827" w:author="Kaplan, Isaac" w:date="2017-02-21T10:58:00Z" w:initials="KI">
    <w:p w14:paraId="1F92C2B8" w14:textId="059999FE" w:rsidR="00FD4CDA" w:rsidRDefault="00FD4CDA">
      <w:pPr>
        <w:pStyle w:val="CommentText"/>
      </w:pPr>
      <w:r>
        <w:rPr>
          <w:rStyle w:val="CommentReference"/>
        </w:rPr>
        <w:annotationRef/>
      </w:r>
      <w:r>
        <w:t>Brad notes: Actually NRKWs increased  more in shear numbers  - from 108 to 261 than SEAK KWs – this should be noted</w:t>
      </w:r>
    </w:p>
  </w:comment>
  <w:comment w:id="832" w:author="Noren, Dawin" w:date="2017-01-20T14:15:00Z" w:initials="ND">
    <w:p w14:paraId="02FB7AD5" w14:textId="277D6D79" w:rsidR="00FD4CDA" w:rsidRDefault="00FD4CDA">
      <w:pPr>
        <w:pStyle w:val="CommentText"/>
      </w:pPr>
      <w:r>
        <w:rPr>
          <w:rStyle w:val="CommentReference"/>
        </w:rPr>
        <w:annotationRef/>
      </w:r>
      <w:r>
        <w:t>Are Northern Resident killer whales not included here? I understood that they do travel to AK to feed but don’t know if that occurs in the summer.</w:t>
      </w:r>
    </w:p>
  </w:comment>
  <w:comment w:id="909" w:author="Client Services" w:date="2017-03-06T00:32:00Z" w:initials="CS">
    <w:p w14:paraId="757BD2DF" w14:textId="027737A5" w:rsidR="00FD4CDA" w:rsidRDefault="00FD4CDA">
      <w:pPr>
        <w:pStyle w:val="CommentText"/>
      </w:pPr>
      <w:r>
        <w:rPr>
          <w:rStyle w:val="CommentReference"/>
        </w:rPr>
        <w:annotationRef/>
      </w:r>
      <w:r>
        <w:t xml:space="preserve">I just feel like we’re forcing this point.  </w:t>
      </w:r>
    </w:p>
  </w:comment>
  <w:comment w:id="910" w:author="Kaplan, Isaac [2]" w:date="2017-03-11T08:43:00Z" w:initials="KI">
    <w:p w14:paraId="0FD03CD2" w14:textId="1039E035" w:rsidR="00FD4CDA" w:rsidRDefault="00FD4CDA">
      <w:pPr>
        <w:pStyle w:val="CommentText"/>
      </w:pPr>
      <w:r>
        <w:rPr>
          <w:rStyle w:val="CommentReference"/>
        </w:rPr>
        <w:annotationRef/>
      </w:r>
      <w:r>
        <w:t>I think the logic is fine now.</w:t>
      </w:r>
    </w:p>
    <w:p w14:paraId="175B18AA" w14:textId="77777777" w:rsidR="00FD4CDA" w:rsidRDefault="00FD4CDA">
      <w:pPr>
        <w:pStyle w:val="CommentText"/>
      </w:pPr>
    </w:p>
  </w:comment>
  <w:comment w:id="985" w:author="Kaplan, Isaac" w:date="2017-02-21T10:59:00Z" w:initials="KI">
    <w:p w14:paraId="75F87F8E" w14:textId="25BD7A78" w:rsidR="00FD4CDA" w:rsidRDefault="00FD4CDA" w:rsidP="0000397F">
      <w:pPr>
        <w:pStyle w:val="CommentText"/>
      </w:pPr>
      <w:r>
        <w:rPr>
          <w:rStyle w:val="CommentReference"/>
        </w:rPr>
        <w:annotationRef/>
      </w:r>
      <w:r>
        <w:t>Brad notes: Where are the diet data for SEAK kws? – the only paper I am aware of  is Saulitus et 2000 and Chinook were  not a major part of the  diet</w:t>
      </w:r>
    </w:p>
  </w:comment>
  <w:comment w:id="1002" w:author="Kaplan, Isaac" w:date="2017-02-21T11:04:00Z" w:initials="KI">
    <w:p w14:paraId="5E774692" w14:textId="3310589D" w:rsidR="00FD4CDA" w:rsidRDefault="00FD4CDA">
      <w:pPr>
        <w:pStyle w:val="CommentText"/>
      </w:pPr>
      <w:r>
        <w:rPr>
          <w:rStyle w:val="CommentReference"/>
        </w:rPr>
        <w:annotationRef/>
      </w:r>
      <w:r>
        <w:t>Brad note: I don’t see this trend in figure 5</w:t>
      </w:r>
    </w:p>
  </w:comment>
  <w:comment w:id="989" w:author="Mike Ford" w:date="2017-01-31T16:10:00Z" w:initials="MF">
    <w:p w14:paraId="7A00CDCA" w14:textId="3982519F" w:rsidR="00FD4CDA" w:rsidRDefault="00FD4CDA">
      <w:pPr>
        <w:pStyle w:val="CommentText"/>
      </w:pPr>
      <w:r>
        <w:rPr>
          <w:rStyle w:val="CommentReference"/>
        </w:rPr>
        <w:annotationRef/>
      </w:r>
      <w:r>
        <w:t>I don’t understand where all these numbers are coming from…</w:t>
      </w:r>
    </w:p>
  </w:comment>
  <w:comment w:id="1019" w:author="Kaplan, Isaac" w:date="2017-02-21T11:06:00Z" w:initials="KI">
    <w:p w14:paraId="2C962157" w14:textId="221054CA" w:rsidR="00FD4CDA" w:rsidRDefault="00FD4CDA">
      <w:pPr>
        <w:pStyle w:val="CommentText"/>
      </w:pPr>
      <w:r>
        <w:rPr>
          <w:rStyle w:val="CommentReference"/>
        </w:rPr>
        <w:annotationRef/>
      </w:r>
      <w:r>
        <w:t>Brad overall comment: Why are only SEAK and SRKW populations reported on? – I think that NRs may be a more important issue relative to completion with SR. And you never discuss the WEAK population</w:t>
      </w:r>
    </w:p>
  </w:comment>
  <w:comment w:id="1033" w:author="Noren, Dawin" w:date="2017-01-20T14:31:00Z" w:initials="ND">
    <w:p w14:paraId="530F9A0D" w14:textId="70958065" w:rsidR="00FD4CDA" w:rsidRDefault="00FD4CDA">
      <w:pPr>
        <w:pStyle w:val="CommentText"/>
      </w:pPr>
      <w:r>
        <w:rPr>
          <w:rStyle w:val="CommentReference"/>
        </w:rPr>
        <w:annotationRef/>
      </w:r>
      <w:r>
        <w:t>How does the SRKW Salish Sea ratio calculation compare to the back of the envelope calculation I did for the Williams et al. 2011 Plos One paper?</w:t>
      </w:r>
    </w:p>
  </w:comment>
  <w:comment w:id="1206" w:author="Kristin Marshall" w:date="2017-01-26T10:22:00Z" w:initials="KM">
    <w:p w14:paraId="39D1BA6E" w14:textId="5F6E153F" w:rsidR="00FD4CDA" w:rsidRDefault="00FD4CDA">
      <w:pPr>
        <w:pStyle w:val="CommentText"/>
      </w:pPr>
      <w:r>
        <w:rPr>
          <w:rStyle w:val="CommentReference"/>
        </w:rPr>
        <w:annotationRef/>
      </w:r>
      <w:r>
        <w:t>This almost seems like it should be a discussion paragraph.  Or maybe cut it?</w:t>
      </w:r>
    </w:p>
  </w:comment>
  <w:comment w:id="1207" w:author="Kaplan, Isaac" w:date="2017-02-21T23:40:00Z" w:initials="KI">
    <w:p w14:paraId="7365BAF6" w14:textId="684D1160" w:rsidR="00FD4CDA" w:rsidRDefault="00FD4CDA">
      <w:pPr>
        <w:pStyle w:val="CommentText"/>
      </w:pPr>
      <w:r>
        <w:rPr>
          <w:rStyle w:val="CommentReference"/>
        </w:rPr>
        <w:annotationRef/>
      </w:r>
      <w:r>
        <w:t>The attempt here was to have a Case study paragraph about the Columbia River (a regional  case study); then a case study about KW (SEAK vs SRKW), as a species case study</w:t>
      </w:r>
    </w:p>
    <w:p w14:paraId="6FA0819D" w14:textId="77777777" w:rsidR="00FD4CDA" w:rsidRDefault="00FD4CDA">
      <w:pPr>
        <w:pStyle w:val="CommentText"/>
      </w:pPr>
    </w:p>
  </w:comment>
  <w:comment w:id="1310" w:author="Kaplan, Isaac [2]" w:date="2017-03-11T09:04:00Z" w:initials="KI">
    <w:p w14:paraId="6FC7092B" w14:textId="52EFF8F2" w:rsidR="00FD4CDA" w:rsidRDefault="00FD4CDA">
      <w:pPr>
        <w:pStyle w:val="CommentText"/>
      </w:pPr>
      <w:r>
        <w:rPr>
          <w:rStyle w:val="CommentReference"/>
        </w:rPr>
        <w:annotationRef/>
      </w:r>
      <w:r>
        <w:t xml:space="preserve">Better to say 0.5% or whatever. </w:t>
      </w:r>
    </w:p>
  </w:comment>
  <w:comment w:id="1407" w:author="Kaplan, Isaac" w:date="2017-03-26T12:57:00Z" w:initials="KI">
    <w:p w14:paraId="73C96C67" w14:textId="77777777" w:rsidR="00FD4CDA" w:rsidRPr="004A42AF" w:rsidRDefault="00FD4CDA" w:rsidP="000A3B1C">
      <w:pPr>
        <w:spacing w:line="240" w:lineRule="auto"/>
        <w:rPr>
          <w:rFonts w:eastAsia="Times New Roman" w:cs="Times New Roman"/>
          <w:szCs w:val="24"/>
        </w:rPr>
      </w:pPr>
      <w:r>
        <w:rPr>
          <w:rStyle w:val="CommentReference"/>
        </w:rPr>
        <w:annotationRef/>
      </w:r>
      <w:r w:rsidRPr="004A42AF">
        <w:rPr>
          <w:rFonts w:eastAsia="Times New Roman" w:cs="Times New Roman"/>
          <w:szCs w:val="24"/>
        </w:rPr>
        <w:t xml:space="preserve">Link, Jason S., et al. "Dealing with uncertainty in ecosystem models: the paradox of use for living marine resource management." </w:t>
      </w:r>
      <w:r w:rsidRPr="004A42AF">
        <w:rPr>
          <w:rFonts w:eastAsia="Times New Roman" w:cs="Times New Roman"/>
          <w:i/>
          <w:iCs/>
          <w:szCs w:val="24"/>
        </w:rPr>
        <w:t>Progress in Oceanography</w:t>
      </w:r>
      <w:r w:rsidRPr="004A42AF">
        <w:rPr>
          <w:rFonts w:eastAsia="Times New Roman" w:cs="Times New Roman"/>
          <w:szCs w:val="24"/>
        </w:rPr>
        <w:t xml:space="preserve"> 102 (2012): 102-114.</w:t>
      </w:r>
    </w:p>
    <w:p w14:paraId="115093F2" w14:textId="77777777" w:rsidR="00FD4CDA" w:rsidRDefault="00FD4CDA" w:rsidP="000A3B1C">
      <w:pPr>
        <w:pStyle w:val="CommentText"/>
      </w:pPr>
    </w:p>
    <w:p w14:paraId="5B486D60" w14:textId="77777777" w:rsidR="00FD4CDA" w:rsidRDefault="00FD4CDA" w:rsidP="000A3B1C">
      <w:pPr>
        <w:pStyle w:val="CommentText"/>
      </w:pPr>
    </w:p>
  </w:comment>
  <w:comment w:id="1408" w:author="Kaplan, Isaac" w:date="2017-03-26T12:57:00Z" w:initials="KI">
    <w:p w14:paraId="0498DA24" w14:textId="77777777" w:rsidR="00FD4CDA" w:rsidRPr="00166423" w:rsidRDefault="00FD4CDA" w:rsidP="000A3B1C">
      <w:pPr>
        <w:spacing w:line="240" w:lineRule="auto"/>
        <w:rPr>
          <w:rFonts w:eastAsia="Times New Roman" w:cs="Times New Roman"/>
          <w:szCs w:val="24"/>
        </w:rPr>
      </w:pPr>
      <w:r>
        <w:rPr>
          <w:rStyle w:val="CommentReference"/>
        </w:rPr>
        <w:annotationRef/>
      </w:r>
      <w:r w:rsidRPr="00166423">
        <w:rPr>
          <w:rFonts w:eastAsia="Times New Roman" w:cs="Times New Roman"/>
          <w:szCs w:val="24"/>
        </w:rPr>
        <w:t xml:space="preserve">Hill, Simeon L., et al. "Model uncertainty in the ecosystem approach to fisheries." </w:t>
      </w:r>
      <w:r w:rsidRPr="00166423">
        <w:rPr>
          <w:rFonts w:eastAsia="Times New Roman" w:cs="Times New Roman"/>
          <w:i/>
          <w:iCs/>
          <w:szCs w:val="24"/>
        </w:rPr>
        <w:t>Fish and Fisheries</w:t>
      </w:r>
      <w:r w:rsidRPr="00166423">
        <w:rPr>
          <w:rFonts w:eastAsia="Times New Roman" w:cs="Times New Roman"/>
          <w:szCs w:val="24"/>
        </w:rPr>
        <w:t xml:space="preserve"> 8.4 (2007): 315-336.</w:t>
      </w:r>
    </w:p>
    <w:p w14:paraId="76F53785" w14:textId="77777777" w:rsidR="00FD4CDA" w:rsidRDefault="00FD4CDA" w:rsidP="000A3B1C">
      <w:pPr>
        <w:pStyle w:val="CommentText"/>
      </w:pPr>
    </w:p>
  </w:comment>
  <w:comment w:id="1409" w:author="Kaplan, Isaac" w:date="2017-03-26T12:57:00Z" w:initials="KI">
    <w:p w14:paraId="385FDC1B" w14:textId="77777777" w:rsidR="00FD4CDA" w:rsidRPr="00166423" w:rsidRDefault="00FD4CDA" w:rsidP="000A3B1C">
      <w:pPr>
        <w:spacing w:line="240" w:lineRule="auto"/>
        <w:rPr>
          <w:rFonts w:eastAsia="Times New Roman" w:cs="Times New Roman"/>
          <w:szCs w:val="24"/>
        </w:rPr>
      </w:pPr>
      <w:r>
        <w:rPr>
          <w:rStyle w:val="CommentReference"/>
        </w:rPr>
        <w:annotationRef/>
      </w:r>
      <w:r w:rsidRPr="00166423">
        <w:rPr>
          <w:rFonts w:eastAsia="Times New Roman" w:cs="Times New Roman"/>
          <w:szCs w:val="24"/>
        </w:rPr>
        <w:t xml:space="preserve">Ianelli, James, et al. "Multi-model inference for incorporating trophic and climate uncertainty into stock assessments." </w:t>
      </w:r>
      <w:r w:rsidRPr="00166423">
        <w:rPr>
          <w:rFonts w:eastAsia="Times New Roman" w:cs="Times New Roman"/>
          <w:i/>
          <w:iCs/>
          <w:szCs w:val="24"/>
        </w:rPr>
        <w:t>Deep Sea Research Part II: Topical Studies in Oceanography</w:t>
      </w:r>
      <w:r w:rsidRPr="00166423">
        <w:rPr>
          <w:rFonts w:eastAsia="Times New Roman" w:cs="Times New Roman"/>
          <w:szCs w:val="24"/>
        </w:rPr>
        <w:t xml:space="preserve"> (2015).</w:t>
      </w:r>
    </w:p>
    <w:p w14:paraId="508BDC23" w14:textId="77777777" w:rsidR="00FD4CDA" w:rsidRDefault="00FD4CDA" w:rsidP="000A3B1C">
      <w:pPr>
        <w:pStyle w:val="CommentText"/>
      </w:pPr>
    </w:p>
  </w:comment>
  <w:comment w:id="1410" w:author="Kaplan, Isaac" w:date="2017-03-26T12:57:00Z" w:initials="KI">
    <w:p w14:paraId="20890CE0" w14:textId="77777777" w:rsidR="00FD4CDA" w:rsidRPr="00606846" w:rsidRDefault="00FD4CDA" w:rsidP="000A3B1C">
      <w:pPr>
        <w:spacing w:line="240" w:lineRule="auto"/>
        <w:rPr>
          <w:rFonts w:eastAsia="Times New Roman" w:cs="Times New Roman"/>
          <w:szCs w:val="24"/>
        </w:rPr>
      </w:pPr>
      <w:r>
        <w:rPr>
          <w:rStyle w:val="CommentReference"/>
        </w:rPr>
        <w:annotationRef/>
      </w:r>
      <w:r w:rsidRPr="00606846">
        <w:rPr>
          <w:rFonts w:eastAsia="Times New Roman" w:cs="Times New Roman"/>
          <w:szCs w:val="24"/>
        </w:rPr>
        <w:t xml:space="preserve">Fiechter, J., L. A. Huckstadt, K. A. Rose, and D. P. Costa. "A fully coupled ecosystem model to predict the foraging ecology of apex predators in the California Current." </w:t>
      </w:r>
      <w:r w:rsidRPr="00606846">
        <w:rPr>
          <w:rFonts w:eastAsia="Times New Roman" w:cs="Times New Roman"/>
          <w:i/>
          <w:iCs/>
          <w:szCs w:val="24"/>
        </w:rPr>
        <w:t>Marine Ecology Progress Series</w:t>
      </w:r>
      <w:r w:rsidRPr="00606846">
        <w:rPr>
          <w:rFonts w:eastAsia="Times New Roman" w:cs="Times New Roman"/>
          <w:szCs w:val="24"/>
        </w:rPr>
        <w:t xml:space="preserve"> 556 (2016).</w:t>
      </w:r>
    </w:p>
    <w:p w14:paraId="44BF9EE7" w14:textId="77777777" w:rsidR="00FD4CDA" w:rsidRDefault="00FD4CDA" w:rsidP="000A3B1C">
      <w:pPr>
        <w:pStyle w:val="CommentText"/>
      </w:pPr>
    </w:p>
  </w:comment>
  <w:comment w:id="1411" w:author="Kaplan, Isaac" w:date="2017-03-26T12:57:00Z" w:initials="KI">
    <w:p w14:paraId="063FE03C" w14:textId="77777777" w:rsidR="00FD4CDA" w:rsidRPr="00DB3DD6" w:rsidRDefault="00FD4CDA" w:rsidP="000A3B1C">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DB3DD6">
        <w:rPr>
          <w:rFonts w:ascii="Calibri" w:hAnsi="Calibri"/>
          <w:sz w:val="22"/>
        </w:rPr>
        <w:t xml:space="preserve">FAO (2008) Fisheries management. 2. The ecosystem approach to fisheries. 2.1 Best practices in ecosystem modelling for informing an ecosystem approach to fisheries. </w:t>
      </w:r>
      <w:r w:rsidRPr="00DB3DD6">
        <w:rPr>
          <w:rFonts w:ascii="Calibri" w:hAnsi="Calibri"/>
          <w:i/>
          <w:iCs/>
          <w:sz w:val="22"/>
        </w:rPr>
        <w:t>FAO Technical Guidelines for Responsible Fisheries</w:t>
      </w:r>
      <w:r w:rsidRPr="00DB3DD6">
        <w:rPr>
          <w:rFonts w:ascii="Calibri" w:hAnsi="Calibri"/>
          <w:sz w:val="22"/>
        </w:rPr>
        <w:t xml:space="preserve"> 4, Suppl. 2, Add. 1, 78 pp. FAO, Rome.</w:t>
      </w:r>
    </w:p>
    <w:p w14:paraId="5B8A08E1" w14:textId="77777777" w:rsidR="00FD4CDA" w:rsidRDefault="00FD4CDA" w:rsidP="000A3B1C">
      <w:pPr>
        <w:pStyle w:val="CommentText"/>
      </w:pPr>
      <w:r>
        <w:fldChar w:fldCharType="end"/>
      </w:r>
    </w:p>
    <w:p w14:paraId="59838A96" w14:textId="77777777" w:rsidR="00FD4CDA" w:rsidRDefault="00FD4CDA" w:rsidP="000A3B1C">
      <w:pPr>
        <w:pStyle w:val="CommentText"/>
      </w:pPr>
    </w:p>
  </w:comment>
  <w:comment w:id="1412" w:author="Eric Ward" w:date="2017-02-22T16:31:00Z" w:initials="EW">
    <w:p w14:paraId="464EF634" w14:textId="77777777" w:rsidR="00FD4CDA" w:rsidRDefault="00FD4CDA" w:rsidP="00207461">
      <w:pPr>
        <w:pStyle w:val="CommentText"/>
      </w:pPr>
      <w:r>
        <w:rPr>
          <w:rStyle w:val="CommentReference"/>
        </w:rPr>
        <w:annotationRef/>
      </w:r>
      <w:r w:rsidRPr="00823C16">
        <w:t>http://www.pnas.org/content/110/17/6883.full#ref-9</w:t>
      </w:r>
    </w:p>
  </w:comment>
  <w:comment w:id="1413" w:author="Eric Ward" w:date="2017-02-22T16:32:00Z" w:initials="EW">
    <w:p w14:paraId="5E47F6AA" w14:textId="77777777" w:rsidR="00FD4CDA" w:rsidRDefault="00FD4CDA" w:rsidP="00207461">
      <w:pPr>
        <w:pStyle w:val="CommentText"/>
      </w:pPr>
      <w:r>
        <w:rPr>
          <w:rStyle w:val="CommentReference"/>
        </w:rPr>
        <w:annotationRef/>
      </w:r>
      <w:r w:rsidRPr="00823C16">
        <w:t>http://onlinelibrary.wiley.com/doi/10.1017/S1367943003003330/full</w:t>
      </w:r>
    </w:p>
  </w:comment>
  <w:comment w:id="1415" w:author="Kaplan, Isaac" w:date="2017-03-23T16:07:00Z" w:initials="KI">
    <w:p w14:paraId="655FAA4D" w14:textId="3F2FDCE5" w:rsidR="00FD4CDA" w:rsidRDefault="00FD4CDA">
      <w:pPr>
        <w:pStyle w:val="CommentText"/>
      </w:pPr>
      <w:r>
        <w:rPr>
          <w:rStyle w:val="CommentReference"/>
        </w:rPr>
        <w:annotationRef/>
      </w:r>
      <w:r>
        <w:t xml:space="preserve">Check against Brandon’s final numbers. </w:t>
      </w:r>
    </w:p>
  </w:comment>
  <w:comment w:id="1420" w:author="Kaplan, Isaac" w:date="2017-03-23T16:14:00Z" w:initials="KI">
    <w:p w14:paraId="7DCE0C79" w14:textId="37D02CD4" w:rsidR="00FD4CDA" w:rsidRDefault="00FD4CDA">
      <w:pPr>
        <w:pStyle w:val="CommentText"/>
      </w:pPr>
      <w:r>
        <w:rPr>
          <w:rStyle w:val="CommentReference"/>
        </w:rPr>
        <w:annotationRef/>
      </w:r>
      <w:r>
        <w:t xml:space="preserve">Thinking about the general ‘gauntlet’ idea  where several southern stocks have high predation (with a few exceptions). </w:t>
      </w:r>
    </w:p>
  </w:comment>
  <w:comment w:id="1423" w:author="Eric Ward" w:date="2017-03-26T13:18:00Z" w:initials="EW">
    <w:p w14:paraId="7C27F39F" w14:textId="63EEB3D6" w:rsidR="00FD4CDA" w:rsidRDefault="00FD4CDA">
      <w:pPr>
        <w:pStyle w:val="CommentText"/>
      </w:pPr>
      <w:r>
        <w:rPr>
          <w:rStyle w:val="CommentReference"/>
        </w:rPr>
        <w:annotationRef/>
      </w:r>
      <w:r>
        <w:t>Cite hilborn report</w:t>
      </w:r>
    </w:p>
  </w:comment>
  <w:comment w:id="1424" w:author="Mike Ford" w:date="2017-02-02T09:15:00Z" w:initials="MF">
    <w:p w14:paraId="74F64C5D" w14:textId="723B4DA1" w:rsidR="00FD4CDA" w:rsidRDefault="00FD4CDA">
      <w:pPr>
        <w:pStyle w:val="CommentText"/>
      </w:pPr>
      <w:r>
        <w:rPr>
          <w:rStyle w:val="CommentReference"/>
        </w:rPr>
        <w:annotationRef/>
      </w:r>
      <w:r>
        <w:t>Are the exact model assumptions and structure detailed somewhere?</w:t>
      </w:r>
    </w:p>
  </w:comment>
  <w:comment w:id="1425" w:author="Noren, Dawin" w:date="2017-01-20T13:58:00Z" w:initials="ND">
    <w:p w14:paraId="00826B15" w14:textId="71DBCA87" w:rsidR="00FD4CDA" w:rsidRDefault="00FD4CDA">
      <w:pPr>
        <w:pStyle w:val="CommentText"/>
      </w:pPr>
      <w:r>
        <w:rPr>
          <w:rStyle w:val="CommentReference"/>
        </w:rPr>
        <w:annotationRef/>
      </w:r>
      <w:r>
        <w:t>NRKWs have also been observed in AK and we often observe groups of them off the coast of WA during our cruises</w:t>
      </w:r>
    </w:p>
  </w:comment>
  <w:comment w:id="1426" w:author="Kaplan, Isaac" w:date="2017-02-21T11:48:00Z" w:initials="KI">
    <w:p w14:paraId="17AA6BD4" w14:textId="4586C0AA" w:rsidR="00FD4CDA" w:rsidRDefault="00FD4CDA">
      <w:pPr>
        <w:pStyle w:val="CommentText"/>
      </w:pPr>
      <w:r>
        <w:rPr>
          <w:rStyle w:val="CommentReference"/>
        </w:rPr>
        <w:annotationRef/>
      </w:r>
      <w:r>
        <w:t>Scordino comments: Is this all California sea lions 6 years and older or just males?</w:t>
      </w:r>
    </w:p>
    <w:p w14:paraId="5D9A17F1" w14:textId="77777777" w:rsidR="00FD4CDA" w:rsidRDefault="00FD4CDA">
      <w:pPr>
        <w:pStyle w:val="CommentText"/>
      </w:pPr>
    </w:p>
  </w:comment>
  <w:comment w:id="1428" w:author="Kaplan, Isaac" w:date="2017-02-21T11:10:00Z" w:initials="KI">
    <w:p w14:paraId="4A88A3A1" w14:textId="40A98CE6" w:rsidR="00FD4CDA" w:rsidRDefault="00FD4CDA">
      <w:pPr>
        <w:pStyle w:val="CommentText"/>
      </w:pPr>
      <w:r>
        <w:rPr>
          <w:rStyle w:val="CommentReference"/>
        </w:rPr>
        <w:annotationRef/>
      </w:r>
      <w:r>
        <w:t>Define this earlier</w:t>
      </w:r>
    </w:p>
  </w:comment>
  <w:comment w:id="1430" w:author="Kaplan, Isaac" w:date="2017-03-20T13:59:00Z" w:initials="KI">
    <w:p w14:paraId="78518425" w14:textId="2548AA29" w:rsidR="00FD4CDA" w:rsidRDefault="00FD4CDA">
      <w:pPr>
        <w:pStyle w:val="CommentText"/>
      </w:pPr>
      <w:r>
        <w:rPr>
          <w:rStyle w:val="CommentReference"/>
        </w:rPr>
        <w:annotationRef/>
      </w:r>
      <w:r>
        <w:t xml:space="preserve">Take a look at Methods again, general if the equation is not here, save the notation for the Appendix. </w:t>
      </w:r>
    </w:p>
  </w:comment>
  <w:comment w:id="1432" w:author="Kaplan, Isaac" w:date="2017-02-21T11:16:00Z" w:initials="KI">
    <w:p w14:paraId="090931AC" w14:textId="5C694BD2" w:rsidR="00FD4CDA" w:rsidRDefault="00FD4CDA">
      <w:pPr>
        <w:pStyle w:val="CommentText"/>
      </w:pPr>
      <w:r>
        <w:rPr>
          <w:rStyle w:val="CommentReference"/>
        </w:rPr>
        <w:annotationRef/>
      </w:r>
      <w:r>
        <w:t xml:space="preserve">Cite Table 23? (Brian Burke com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3C7305" w15:done="0"/>
  <w15:commentEx w15:paraId="17AE3BA4" w15:done="0"/>
  <w15:commentEx w15:paraId="10F8791D" w15:done="0"/>
  <w15:commentEx w15:paraId="531306ED" w15:done="0"/>
  <w15:commentEx w15:paraId="23103595" w15:done="0"/>
  <w15:commentEx w15:paraId="55F7D28C" w15:done="0"/>
  <w15:commentEx w15:paraId="0F72AFDC" w15:paraIdParent="55F7D28C" w15:done="0"/>
  <w15:commentEx w15:paraId="1B542794" w15:done="0"/>
  <w15:commentEx w15:paraId="4E7A1F89" w15:done="0"/>
  <w15:commentEx w15:paraId="5139544F" w15:paraIdParent="4E7A1F89" w15:done="0"/>
  <w15:commentEx w15:paraId="5A6E22F1" w15:done="0"/>
  <w15:commentEx w15:paraId="52F64157" w15:paraIdParent="5A6E22F1" w15:done="0"/>
  <w15:commentEx w15:paraId="2295D0AF" w15:done="0"/>
  <w15:commentEx w15:paraId="1A6F56EF" w15:paraIdParent="2295D0AF" w15:done="0"/>
  <w15:commentEx w15:paraId="65D4BF47" w15:done="0"/>
  <w15:commentEx w15:paraId="1531450D" w15:done="0"/>
  <w15:commentEx w15:paraId="56385610" w15:done="0"/>
  <w15:commentEx w15:paraId="586C81BA" w15:done="0"/>
  <w15:commentEx w15:paraId="2B5F529D" w15:done="0"/>
  <w15:commentEx w15:paraId="589D5F4E" w15:done="0"/>
  <w15:commentEx w15:paraId="0DD7ABDA" w15:paraIdParent="589D5F4E" w15:done="0"/>
  <w15:commentEx w15:paraId="52B47704" w15:done="0"/>
  <w15:commentEx w15:paraId="17BF9097" w15:done="0"/>
  <w15:commentEx w15:paraId="3E2AF83D" w15:done="0"/>
  <w15:commentEx w15:paraId="71CAD31E" w15:paraIdParent="3E2AF83D" w15:done="0"/>
  <w15:commentEx w15:paraId="5D4DE76A" w15:done="0"/>
  <w15:commentEx w15:paraId="5943E6A3" w15:done="0"/>
  <w15:commentEx w15:paraId="60C0FEA9" w15:done="0"/>
  <w15:commentEx w15:paraId="0AE8A5E0" w15:paraIdParent="60C0FEA9" w15:done="0"/>
  <w15:commentEx w15:paraId="1F92C2B8" w15:done="0"/>
  <w15:commentEx w15:paraId="02FB7AD5" w15:done="0"/>
  <w15:commentEx w15:paraId="757BD2DF" w15:done="0"/>
  <w15:commentEx w15:paraId="175B18AA" w15:paraIdParent="757BD2DF" w15:done="0"/>
  <w15:commentEx w15:paraId="75F87F8E" w15:done="0"/>
  <w15:commentEx w15:paraId="5E774692" w15:done="0"/>
  <w15:commentEx w15:paraId="7A00CDCA" w15:done="0"/>
  <w15:commentEx w15:paraId="2C962157" w15:done="0"/>
  <w15:commentEx w15:paraId="530F9A0D" w15:done="0"/>
  <w15:commentEx w15:paraId="39D1BA6E" w15:done="0"/>
  <w15:commentEx w15:paraId="6FA0819D" w15:paraIdParent="39D1BA6E" w15:done="0"/>
  <w15:commentEx w15:paraId="6FC7092B" w15:done="0"/>
  <w15:commentEx w15:paraId="5B486D60" w15:done="0"/>
  <w15:commentEx w15:paraId="76F53785" w15:done="0"/>
  <w15:commentEx w15:paraId="508BDC23" w15:done="0"/>
  <w15:commentEx w15:paraId="44BF9EE7" w15:done="0"/>
  <w15:commentEx w15:paraId="59838A96" w15:done="0"/>
  <w15:commentEx w15:paraId="464EF634" w15:done="0"/>
  <w15:commentEx w15:paraId="5E47F6AA" w15:done="0"/>
  <w15:commentEx w15:paraId="655FAA4D" w15:done="0"/>
  <w15:commentEx w15:paraId="7DCE0C79" w15:done="0"/>
  <w15:commentEx w15:paraId="7C27F39F" w15:done="0"/>
  <w15:commentEx w15:paraId="74F64C5D" w15:done="0"/>
  <w15:commentEx w15:paraId="00826B15" w15:done="0"/>
  <w15:commentEx w15:paraId="5D9A17F1" w15:done="0"/>
  <w15:commentEx w15:paraId="4A88A3A1" w15:done="0"/>
  <w15:commentEx w15:paraId="78518425" w15:done="0"/>
  <w15:commentEx w15:paraId="090931A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8EC84C" w14:textId="77777777" w:rsidR="00CE71F3" w:rsidRDefault="00CE71F3" w:rsidP="001B6433">
      <w:pPr>
        <w:spacing w:after="0" w:line="240" w:lineRule="auto"/>
      </w:pPr>
      <w:r>
        <w:separator/>
      </w:r>
    </w:p>
  </w:endnote>
  <w:endnote w:type="continuationSeparator" w:id="0">
    <w:p w14:paraId="2AC9977C" w14:textId="77777777" w:rsidR="00CE71F3" w:rsidRDefault="00CE71F3" w:rsidP="001B64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5E5CE" w14:textId="77777777" w:rsidR="00CE71F3" w:rsidRDefault="00CE71F3" w:rsidP="001B6433">
      <w:pPr>
        <w:spacing w:after="0" w:line="240" w:lineRule="auto"/>
      </w:pPr>
      <w:r>
        <w:separator/>
      </w:r>
    </w:p>
  </w:footnote>
  <w:footnote w:type="continuationSeparator" w:id="0">
    <w:p w14:paraId="6D63AB05" w14:textId="77777777" w:rsidR="00CE71F3" w:rsidRDefault="00CE71F3" w:rsidP="001B64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22C9E"/>
    <w:multiLevelType w:val="hybridMultilevel"/>
    <w:tmpl w:val="BC907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F13D9"/>
    <w:multiLevelType w:val="hybridMultilevel"/>
    <w:tmpl w:val="2176F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2C458D"/>
    <w:multiLevelType w:val="hybridMultilevel"/>
    <w:tmpl w:val="E3B682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D6EF8"/>
    <w:multiLevelType w:val="hybridMultilevel"/>
    <w:tmpl w:val="964EAC86"/>
    <w:lvl w:ilvl="0" w:tplc="3B824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0EE26D9"/>
    <w:multiLevelType w:val="hybridMultilevel"/>
    <w:tmpl w:val="AF4C82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ent Services">
    <w15:presenceInfo w15:providerId="None" w15:userId="Client Services"/>
  </w15:person>
  <w15:person w15:author="Kaplan, Isaac">
    <w15:presenceInfo w15:providerId="AD" w15:userId="S-1-5-21-1625102663-4013227018-1311561448-10334"/>
  </w15:person>
  <w15:person w15:author="Jonathan Scordino">
    <w15:presenceInfo w15:providerId="None" w15:userId="Jonathan Scordino"/>
  </w15:person>
  <w15:person w15:author="Kristin Marshall">
    <w15:presenceInfo w15:providerId="Windows Live" w15:userId="4afcf9bb5b3efe59"/>
  </w15:person>
  <w15:person w15:author="Kaplan, Isaac [2]">
    <w15:presenceInfo w15:providerId="None" w15:userId="Kaplan, Isaac"/>
  </w15:person>
  <w15:person w15:author="Alejandro Acevedo-Gutierrez">
    <w15:presenceInfo w15:providerId="None" w15:userId="Alejandro Acevedo-Gutier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022"/>
    <w:rsid w:val="00000137"/>
    <w:rsid w:val="00000A58"/>
    <w:rsid w:val="00000D4D"/>
    <w:rsid w:val="0000397F"/>
    <w:rsid w:val="00005AF3"/>
    <w:rsid w:val="00006210"/>
    <w:rsid w:val="0000644A"/>
    <w:rsid w:val="00010DB5"/>
    <w:rsid w:val="000116E8"/>
    <w:rsid w:val="00011BF1"/>
    <w:rsid w:val="000129A8"/>
    <w:rsid w:val="00015592"/>
    <w:rsid w:val="00022248"/>
    <w:rsid w:val="00022D08"/>
    <w:rsid w:val="00025151"/>
    <w:rsid w:val="00025431"/>
    <w:rsid w:val="00025A25"/>
    <w:rsid w:val="00027275"/>
    <w:rsid w:val="00027362"/>
    <w:rsid w:val="000319FE"/>
    <w:rsid w:val="00031A47"/>
    <w:rsid w:val="00031ED6"/>
    <w:rsid w:val="00034E68"/>
    <w:rsid w:val="0003548A"/>
    <w:rsid w:val="000404C0"/>
    <w:rsid w:val="000410E7"/>
    <w:rsid w:val="00041D8A"/>
    <w:rsid w:val="00042529"/>
    <w:rsid w:val="0004407E"/>
    <w:rsid w:val="0004431B"/>
    <w:rsid w:val="00044379"/>
    <w:rsid w:val="00044846"/>
    <w:rsid w:val="00045211"/>
    <w:rsid w:val="000502D4"/>
    <w:rsid w:val="00050448"/>
    <w:rsid w:val="0005244A"/>
    <w:rsid w:val="000528A5"/>
    <w:rsid w:val="00060005"/>
    <w:rsid w:val="0006063D"/>
    <w:rsid w:val="00063381"/>
    <w:rsid w:val="00063486"/>
    <w:rsid w:val="0006364C"/>
    <w:rsid w:val="000648AA"/>
    <w:rsid w:val="00064AD5"/>
    <w:rsid w:val="00066B94"/>
    <w:rsid w:val="000714BA"/>
    <w:rsid w:val="000719B7"/>
    <w:rsid w:val="00071B59"/>
    <w:rsid w:val="000732B3"/>
    <w:rsid w:val="00073E41"/>
    <w:rsid w:val="000805D6"/>
    <w:rsid w:val="000822F0"/>
    <w:rsid w:val="00084AEF"/>
    <w:rsid w:val="000856C6"/>
    <w:rsid w:val="00085F25"/>
    <w:rsid w:val="00087EAD"/>
    <w:rsid w:val="000900D9"/>
    <w:rsid w:val="000944C7"/>
    <w:rsid w:val="00094E4F"/>
    <w:rsid w:val="00094ED8"/>
    <w:rsid w:val="00095153"/>
    <w:rsid w:val="00095DEF"/>
    <w:rsid w:val="000963D0"/>
    <w:rsid w:val="00096FE0"/>
    <w:rsid w:val="00097FBB"/>
    <w:rsid w:val="000A0304"/>
    <w:rsid w:val="000A32B3"/>
    <w:rsid w:val="000A3B1C"/>
    <w:rsid w:val="000A7A60"/>
    <w:rsid w:val="000B045C"/>
    <w:rsid w:val="000B11D3"/>
    <w:rsid w:val="000B1BD5"/>
    <w:rsid w:val="000B2B94"/>
    <w:rsid w:val="000B3733"/>
    <w:rsid w:val="000B3EF3"/>
    <w:rsid w:val="000B47E7"/>
    <w:rsid w:val="000B4C16"/>
    <w:rsid w:val="000B660E"/>
    <w:rsid w:val="000B7787"/>
    <w:rsid w:val="000C00E6"/>
    <w:rsid w:val="000C356C"/>
    <w:rsid w:val="000C528E"/>
    <w:rsid w:val="000C79F1"/>
    <w:rsid w:val="000D0D1F"/>
    <w:rsid w:val="000D240E"/>
    <w:rsid w:val="000D2698"/>
    <w:rsid w:val="000D4235"/>
    <w:rsid w:val="000D4E48"/>
    <w:rsid w:val="000D6294"/>
    <w:rsid w:val="000D669B"/>
    <w:rsid w:val="000E64D6"/>
    <w:rsid w:val="000E6CD1"/>
    <w:rsid w:val="000F3B6A"/>
    <w:rsid w:val="000F4499"/>
    <w:rsid w:val="000F4C7C"/>
    <w:rsid w:val="000F509A"/>
    <w:rsid w:val="000F566C"/>
    <w:rsid w:val="000F5862"/>
    <w:rsid w:val="000F5E1D"/>
    <w:rsid w:val="000F6727"/>
    <w:rsid w:val="000F67B2"/>
    <w:rsid w:val="000F7C37"/>
    <w:rsid w:val="00100489"/>
    <w:rsid w:val="001038BB"/>
    <w:rsid w:val="00104699"/>
    <w:rsid w:val="00104929"/>
    <w:rsid w:val="001116BA"/>
    <w:rsid w:val="00112F6D"/>
    <w:rsid w:val="00113675"/>
    <w:rsid w:val="00113CD0"/>
    <w:rsid w:val="00114690"/>
    <w:rsid w:val="00114718"/>
    <w:rsid w:val="00115192"/>
    <w:rsid w:val="00117748"/>
    <w:rsid w:val="001205AC"/>
    <w:rsid w:val="001215F4"/>
    <w:rsid w:val="0012211C"/>
    <w:rsid w:val="001238CA"/>
    <w:rsid w:val="00124712"/>
    <w:rsid w:val="001325B0"/>
    <w:rsid w:val="001336CC"/>
    <w:rsid w:val="0013394A"/>
    <w:rsid w:val="00135A6D"/>
    <w:rsid w:val="00135E77"/>
    <w:rsid w:val="00141684"/>
    <w:rsid w:val="00143158"/>
    <w:rsid w:val="00144B87"/>
    <w:rsid w:val="0014574E"/>
    <w:rsid w:val="00145A4F"/>
    <w:rsid w:val="00146E80"/>
    <w:rsid w:val="00146F23"/>
    <w:rsid w:val="00146F74"/>
    <w:rsid w:val="001472CE"/>
    <w:rsid w:val="00150161"/>
    <w:rsid w:val="00154910"/>
    <w:rsid w:val="001549DB"/>
    <w:rsid w:val="00155BF0"/>
    <w:rsid w:val="00156637"/>
    <w:rsid w:val="00156DEF"/>
    <w:rsid w:val="00160051"/>
    <w:rsid w:val="00160443"/>
    <w:rsid w:val="00161EF7"/>
    <w:rsid w:val="00162A6E"/>
    <w:rsid w:val="00162E3D"/>
    <w:rsid w:val="0016453C"/>
    <w:rsid w:val="00166423"/>
    <w:rsid w:val="00167D7A"/>
    <w:rsid w:val="00170A71"/>
    <w:rsid w:val="001712C7"/>
    <w:rsid w:val="00171310"/>
    <w:rsid w:val="00171795"/>
    <w:rsid w:val="00175546"/>
    <w:rsid w:val="00176C24"/>
    <w:rsid w:val="00177434"/>
    <w:rsid w:val="00180C90"/>
    <w:rsid w:val="001811AC"/>
    <w:rsid w:val="001819CB"/>
    <w:rsid w:val="0018271B"/>
    <w:rsid w:val="001834BA"/>
    <w:rsid w:val="00186507"/>
    <w:rsid w:val="00187B50"/>
    <w:rsid w:val="00190539"/>
    <w:rsid w:val="00190BC2"/>
    <w:rsid w:val="001933D0"/>
    <w:rsid w:val="00194846"/>
    <w:rsid w:val="001948E6"/>
    <w:rsid w:val="00197C80"/>
    <w:rsid w:val="001A1704"/>
    <w:rsid w:val="001A1C51"/>
    <w:rsid w:val="001A22CB"/>
    <w:rsid w:val="001A2627"/>
    <w:rsid w:val="001A560A"/>
    <w:rsid w:val="001A5EBE"/>
    <w:rsid w:val="001A622F"/>
    <w:rsid w:val="001A7695"/>
    <w:rsid w:val="001A7F9C"/>
    <w:rsid w:val="001B1A98"/>
    <w:rsid w:val="001B3A7B"/>
    <w:rsid w:val="001B4289"/>
    <w:rsid w:val="001B441E"/>
    <w:rsid w:val="001B6433"/>
    <w:rsid w:val="001B6793"/>
    <w:rsid w:val="001B6CF8"/>
    <w:rsid w:val="001B7061"/>
    <w:rsid w:val="001B7DA0"/>
    <w:rsid w:val="001C290C"/>
    <w:rsid w:val="001C2A36"/>
    <w:rsid w:val="001C4D47"/>
    <w:rsid w:val="001C6157"/>
    <w:rsid w:val="001C657B"/>
    <w:rsid w:val="001C6D83"/>
    <w:rsid w:val="001C7D1C"/>
    <w:rsid w:val="001D0795"/>
    <w:rsid w:val="001D0F91"/>
    <w:rsid w:val="001D11C1"/>
    <w:rsid w:val="001D1750"/>
    <w:rsid w:val="001D2384"/>
    <w:rsid w:val="001D3F8E"/>
    <w:rsid w:val="001D76DD"/>
    <w:rsid w:val="001E1737"/>
    <w:rsid w:val="001E2973"/>
    <w:rsid w:val="001E3130"/>
    <w:rsid w:val="001E648F"/>
    <w:rsid w:val="001E77ED"/>
    <w:rsid w:val="001E7A97"/>
    <w:rsid w:val="001E7D25"/>
    <w:rsid w:val="001E7FA2"/>
    <w:rsid w:val="001F161D"/>
    <w:rsid w:val="001F5CF6"/>
    <w:rsid w:val="002028F6"/>
    <w:rsid w:val="00202CEE"/>
    <w:rsid w:val="00202D80"/>
    <w:rsid w:val="00203BC8"/>
    <w:rsid w:val="002048AB"/>
    <w:rsid w:val="002053DB"/>
    <w:rsid w:val="00205BDD"/>
    <w:rsid w:val="00205E6E"/>
    <w:rsid w:val="002060EC"/>
    <w:rsid w:val="00207461"/>
    <w:rsid w:val="00210695"/>
    <w:rsid w:val="00210CBB"/>
    <w:rsid w:val="0021269D"/>
    <w:rsid w:val="00215C51"/>
    <w:rsid w:val="00215ED7"/>
    <w:rsid w:val="00216963"/>
    <w:rsid w:val="00220C37"/>
    <w:rsid w:val="0022214E"/>
    <w:rsid w:val="00222260"/>
    <w:rsid w:val="00222DDA"/>
    <w:rsid w:val="002336A6"/>
    <w:rsid w:val="002354A8"/>
    <w:rsid w:val="00235D50"/>
    <w:rsid w:val="00237552"/>
    <w:rsid w:val="00240F6F"/>
    <w:rsid w:val="00241FFD"/>
    <w:rsid w:val="00243919"/>
    <w:rsid w:val="00246EC6"/>
    <w:rsid w:val="00246F11"/>
    <w:rsid w:val="00247D31"/>
    <w:rsid w:val="002506E8"/>
    <w:rsid w:val="0025156A"/>
    <w:rsid w:val="00251ABE"/>
    <w:rsid w:val="002527D1"/>
    <w:rsid w:val="00253375"/>
    <w:rsid w:val="00253476"/>
    <w:rsid w:val="002543C2"/>
    <w:rsid w:val="00255787"/>
    <w:rsid w:val="002571D9"/>
    <w:rsid w:val="0026204D"/>
    <w:rsid w:val="00262350"/>
    <w:rsid w:val="002624AE"/>
    <w:rsid w:val="00265697"/>
    <w:rsid w:val="0026646E"/>
    <w:rsid w:val="0026688E"/>
    <w:rsid w:val="00270270"/>
    <w:rsid w:val="00272424"/>
    <w:rsid w:val="00272472"/>
    <w:rsid w:val="00272BAF"/>
    <w:rsid w:val="00272D27"/>
    <w:rsid w:val="002736E0"/>
    <w:rsid w:val="00273871"/>
    <w:rsid w:val="00274A78"/>
    <w:rsid w:val="00276C5F"/>
    <w:rsid w:val="002806C0"/>
    <w:rsid w:val="00280927"/>
    <w:rsid w:val="00282B51"/>
    <w:rsid w:val="002840CD"/>
    <w:rsid w:val="00286212"/>
    <w:rsid w:val="002868AD"/>
    <w:rsid w:val="00287850"/>
    <w:rsid w:val="00290BE7"/>
    <w:rsid w:val="0029114A"/>
    <w:rsid w:val="0029230E"/>
    <w:rsid w:val="00292C4D"/>
    <w:rsid w:val="00293795"/>
    <w:rsid w:val="00294771"/>
    <w:rsid w:val="0029514E"/>
    <w:rsid w:val="00297296"/>
    <w:rsid w:val="002A006E"/>
    <w:rsid w:val="002A1103"/>
    <w:rsid w:val="002A16F6"/>
    <w:rsid w:val="002A1B20"/>
    <w:rsid w:val="002A3A74"/>
    <w:rsid w:val="002A4028"/>
    <w:rsid w:val="002A6CF1"/>
    <w:rsid w:val="002B0489"/>
    <w:rsid w:val="002B16B1"/>
    <w:rsid w:val="002B1D43"/>
    <w:rsid w:val="002B23A3"/>
    <w:rsid w:val="002B55A3"/>
    <w:rsid w:val="002B561A"/>
    <w:rsid w:val="002B7924"/>
    <w:rsid w:val="002B7CBA"/>
    <w:rsid w:val="002C09C5"/>
    <w:rsid w:val="002C0E73"/>
    <w:rsid w:val="002C17B0"/>
    <w:rsid w:val="002C1860"/>
    <w:rsid w:val="002C1898"/>
    <w:rsid w:val="002C212D"/>
    <w:rsid w:val="002C213E"/>
    <w:rsid w:val="002C3349"/>
    <w:rsid w:val="002C4127"/>
    <w:rsid w:val="002C4F4A"/>
    <w:rsid w:val="002C5C6E"/>
    <w:rsid w:val="002C7561"/>
    <w:rsid w:val="002D11DB"/>
    <w:rsid w:val="002D220B"/>
    <w:rsid w:val="002D2217"/>
    <w:rsid w:val="002D323D"/>
    <w:rsid w:val="002D5029"/>
    <w:rsid w:val="002D773D"/>
    <w:rsid w:val="002E0079"/>
    <w:rsid w:val="002E03A3"/>
    <w:rsid w:val="002E28FD"/>
    <w:rsid w:val="002E4CEC"/>
    <w:rsid w:val="002E66C5"/>
    <w:rsid w:val="002F1C1A"/>
    <w:rsid w:val="002F1D89"/>
    <w:rsid w:val="002F35B1"/>
    <w:rsid w:val="002F3810"/>
    <w:rsid w:val="002F4668"/>
    <w:rsid w:val="002F51B9"/>
    <w:rsid w:val="00300DCB"/>
    <w:rsid w:val="003020D3"/>
    <w:rsid w:val="00304314"/>
    <w:rsid w:val="00305AF8"/>
    <w:rsid w:val="00305B69"/>
    <w:rsid w:val="00305D68"/>
    <w:rsid w:val="00307291"/>
    <w:rsid w:val="00307501"/>
    <w:rsid w:val="003078F5"/>
    <w:rsid w:val="00311C49"/>
    <w:rsid w:val="0031274A"/>
    <w:rsid w:val="00313BCF"/>
    <w:rsid w:val="00315368"/>
    <w:rsid w:val="003158BE"/>
    <w:rsid w:val="003218A2"/>
    <w:rsid w:val="00322D02"/>
    <w:rsid w:val="0032443E"/>
    <w:rsid w:val="00325020"/>
    <w:rsid w:val="00325EA2"/>
    <w:rsid w:val="00326867"/>
    <w:rsid w:val="00327CF4"/>
    <w:rsid w:val="00327EA4"/>
    <w:rsid w:val="003316C6"/>
    <w:rsid w:val="0033174F"/>
    <w:rsid w:val="00332C6D"/>
    <w:rsid w:val="003341D5"/>
    <w:rsid w:val="003359D4"/>
    <w:rsid w:val="00337080"/>
    <w:rsid w:val="00337C04"/>
    <w:rsid w:val="00340BA2"/>
    <w:rsid w:val="0034234B"/>
    <w:rsid w:val="00343E04"/>
    <w:rsid w:val="00345284"/>
    <w:rsid w:val="003463F5"/>
    <w:rsid w:val="0035065A"/>
    <w:rsid w:val="00351976"/>
    <w:rsid w:val="003524F4"/>
    <w:rsid w:val="00352E96"/>
    <w:rsid w:val="00353672"/>
    <w:rsid w:val="00353B06"/>
    <w:rsid w:val="00355CC7"/>
    <w:rsid w:val="00356704"/>
    <w:rsid w:val="00356BD9"/>
    <w:rsid w:val="00360C73"/>
    <w:rsid w:val="003621D8"/>
    <w:rsid w:val="003641C1"/>
    <w:rsid w:val="003642E8"/>
    <w:rsid w:val="0036548C"/>
    <w:rsid w:val="00371391"/>
    <w:rsid w:val="00371797"/>
    <w:rsid w:val="0037185F"/>
    <w:rsid w:val="00372FC8"/>
    <w:rsid w:val="003730DA"/>
    <w:rsid w:val="00373BA8"/>
    <w:rsid w:val="00374FB5"/>
    <w:rsid w:val="003759A8"/>
    <w:rsid w:val="003760BA"/>
    <w:rsid w:val="003769CE"/>
    <w:rsid w:val="00376A6A"/>
    <w:rsid w:val="00377A84"/>
    <w:rsid w:val="00381725"/>
    <w:rsid w:val="00381DAE"/>
    <w:rsid w:val="00382150"/>
    <w:rsid w:val="00382A09"/>
    <w:rsid w:val="00382EF6"/>
    <w:rsid w:val="00383605"/>
    <w:rsid w:val="00383D81"/>
    <w:rsid w:val="00386997"/>
    <w:rsid w:val="003870AD"/>
    <w:rsid w:val="00387A96"/>
    <w:rsid w:val="00387DC7"/>
    <w:rsid w:val="0039137F"/>
    <w:rsid w:val="0039233D"/>
    <w:rsid w:val="003929D5"/>
    <w:rsid w:val="00393D15"/>
    <w:rsid w:val="003970CC"/>
    <w:rsid w:val="003A071B"/>
    <w:rsid w:val="003A1C6B"/>
    <w:rsid w:val="003A2125"/>
    <w:rsid w:val="003A325C"/>
    <w:rsid w:val="003A34BB"/>
    <w:rsid w:val="003A4245"/>
    <w:rsid w:val="003A51E0"/>
    <w:rsid w:val="003A523B"/>
    <w:rsid w:val="003A5699"/>
    <w:rsid w:val="003A7362"/>
    <w:rsid w:val="003A7AB0"/>
    <w:rsid w:val="003B0C64"/>
    <w:rsid w:val="003B2A1B"/>
    <w:rsid w:val="003B2EA3"/>
    <w:rsid w:val="003B2EB5"/>
    <w:rsid w:val="003B4650"/>
    <w:rsid w:val="003B4C0F"/>
    <w:rsid w:val="003C1E79"/>
    <w:rsid w:val="003C24A1"/>
    <w:rsid w:val="003C3017"/>
    <w:rsid w:val="003C6EA9"/>
    <w:rsid w:val="003C7532"/>
    <w:rsid w:val="003C75AE"/>
    <w:rsid w:val="003D0098"/>
    <w:rsid w:val="003D03F8"/>
    <w:rsid w:val="003D17A7"/>
    <w:rsid w:val="003D2DE7"/>
    <w:rsid w:val="003D44C9"/>
    <w:rsid w:val="003D4F70"/>
    <w:rsid w:val="003D511A"/>
    <w:rsid w:val="003D563A"/>
    <w:rsid w:val="003D7569"/>
    <w:rsid w:val="003D770F"/>
    <w:rsid w:val="003E0871"/>
    <w:rsid w:val="003E15A5"/>
    <w:rsid w:val="003E161F"/>
    <w:rsid w:val="003E37F6"/>
    <w:rsid w:val="003E3C3B"/>
    <w:rsid w:val="003E4991"/>
    <w:rsid w:val="003E5583"/>
    <w:rsid w:val="003E5820"/>
    <w:rsid w:val="003E6EBE"/>
    <w:rsid w:val="003F0DDF"/>
    <w:rsid w:val="003F21E3"/>
    <w:rsid w:val="003F2390"/>
    <w:rsid w:val="003F245C"/>
    <w:rsid w:val="003F2764"/>
    <w:rsid w:val="003F2D91"/>
    <w:rsid w:val="003F335B"/>
    <w:rsid w:val="003F3FF2"/>
    <w:rsid w:val="003F63D5"/>
    <w:rsid w:val="003F63DB"/>
    <w:rsid w:val="003F6C9B"/>
    <w:rsid w:val="004057D2"/>
    <w:rsid w:val="00405E2F"/>
    <w:rsid w:val="0041127A"/>
    <w:rsid w:val="00411D5F"/>
    <w:rsid w:val="00411D7A"/>
    <w:rsid w:val="00414345"/>
    <w:rsid w:val="00414549"/>
    <w:rsid w:val="004151FA"/>
    <w:rsid w:val="0041670E"/>
    <w:rsid w:val="004215FD"/>
    <w:rsid w:val="004218A4"/>
    <w:rsid w:val="0042432B"/>
    <w:rsid w:val="0043020C"/>
    <w:rsid w:val="00430975"/>
    <w:rsid w:val="00430AD5"/>
    <w:rsid w:val="00430E66"/>
    <w:rsid w:val="00434AA3"/>
    <w:rsid w:val="004411E0"/>
    <w:rsid w:val="00442D90"/>
    <w:rsid w:val="00443D27"/>
    <w:rsid w:val="00446551"/>
    <w:rsid w:val="00450AFA"/>
    <w:rsid w:val="00452A52"/>
    <w:rsid w:val="00452C27"/>
    <w:rsid w:val="0045390D"/>
    <w:rsid w:val="00454606"/>
    <w:rsid w:val="00455AA4"/>
    <w:rsid w:val="00455CA7"/>
    <w:rsid w:val="0045627C"/>
    <w:rsid w:val="00456EB6"/>
    <w:rsid w:val="00457C9E"/>
    <w:rsid w:val="00460D36"/>
    <w:rsid w:val="004627B5"/>
    <w:rsid w:val="00463578"/>
    <w:rsid w:val="0046562E"/>
    <w:rsid w:val="004669F1"/>
    <w:rsid w:val="004704FB"/>
    <w:rsid w:val="00471CC3"/>
    <w:rsid w:val="00472DE6"/>
    <w:rsid w:val="00475288"/>
    <w:rsid w:val="00475CBC"/>
    <w:rsid w:val="004776E0"/>
    <w:rsid w:val="00477C4F"/>
    <w:rsid w:val="00480794"/>
    <w:rsid w:val="00480F80"/>
    <w:rsid w:val="004874B0"/>
    <w:rsid w:val="0048772D"/>
    <w:rsid w:val="00490325"/>
    <w:rsid w:val="004907DD"/>
    <w:rsid w:val="004911AA"/>
    <w:rsid w:val="00492007"/>
    <w:rsid w:val="0049224C"/>
    <w:rsid w:val="00493AAD"/>
    <w:rsid w:val="0049466D"/>
    <w:rsid w:val="00497889"/>
    <w:rsid w:val="004A02CB"/>
    <w:rsid w:val="004A1965"/>
    <w:rsid w:val="004A1A62"/>
    <w:rsid w:val="004A2314"/>
    <w:rsid w:val="004A344E"/>
    <w:rsid w:val="004A42AF"/>
    <w:rsid w:val="004A6541"/>
    <w:rsid w:val="004B0590"/>
    <w:rsid w:val="004B1302"/>
    <w:rsid w:val="004B42C5"/>
    <w:rsid w:val="004C35E8"/>
    <w:rsid w:val="004C39B5"/>
    <w:rsid w:val="004C4293"/>
    <w:rsid w:val="004C442B"/>
    <w:rsid w:val="004C4E96"/>
    <w:rsid w:val="004C517A"/>
    <w:rsid w:val="004C792F"/>
    <w:rsid w:val="004C7BD7"/>
    <w:rsid w:val="004D20BB"/>
    <w:rsid w:val="004D3218"/>
    <w:rsid w:val="004D3F34"/>
    <w:rsid w:val="004D44E7"/>
    <w:rsid w:val="004D5027"/>
    <w:rsid w:val="004D674D"/>
    <w:rsid w:val="004D7F1D"/>
    <w:rsid w:val="004E0EC8"/>
    <w:rsid w:val="004E2BFA"/>
    <w:rsid w:val="004E2E1A"/>
    <w:rsid w:val="004F093A"/>
    <w:rsid w:val="004F1646"/>
    <w:rsid w:val="004F360C"/>
    <w:rsid w:val="004F5EC9"/>
    <w:rsid w:val="004F6B97"/>
    <w:rsid w:val="005005E5"/>
    <w:rsid w:val="0050185F"/>
    <w:rsid w:val="00502109"/>
    <w:rsid w:val="0050578C"/>
    <w:rsid w:val="005103F7"/>
    <w:rsid w:val="00512BC1"/>
    <w:rsid w:val="00512E98"/>
    <w:rsid w:val="00517E69"/>
    <w:rsid w:val="005204F5"/>
    <w:rsid w:val="005236C4"/>
    <w:rsid w:val="005271F8"/>
    <w:rsid w:val="00527C2F"/>
    <w:rsid w:val="005307A2"/>
    <w:rsid w:val="00530E9D"/>
    <w:rsid w:val="00531D24"/>
    <w:rsid w:val="0053568B"/>
    <w:rsid w:val="00535C14"/>
    <w:rsid w:val="005361B8"/>
    <w:rsid w:val="0053795D"/>
    <w:rsid w:val="00537B62"/>
    <w:rsid w:val="00537E5A"/>
    <w:rsid w:val="00540D37"/>
    <w:rsid w:val="00540E99"/>
    <w:rsid w:val="0054216F"/>
    <w:rsid w:val="00542397"/>
    <w:rsid w:val="00542855"/>
    <w:rsid w:val="005451C0"/>
    <w:rsid w:val="00545A33"/>
    <w:rsid w:val="00546BAC"/>
    <w:rsid w:val="005500CB"/>
    <w:rsid w:val="005501B3"/>
    <w:rsid w:val="005515AD"/>
    <w:rsid w:val="005518B1"/>
    <w:rsid w:val="00551FEE"/>
    <w:rsid w:val="005521C5"/>
    <w:rsid w:val="00552D42"/>
    <w:rsid w:val="00552DDF"/>
    <w:rsid w:val="00553172"/>
    <w:rsid w:val="00554483"/>
    <w:rsid w:val="00554813"/>
    <w:rsid w:val="00555211"/>
    <w:rsid w:val="00555B98"/>
    <w:rsid w:val="00556733"/>
    <w:rsid w:val="00557B17"/>
    <w:rsid w:val="00563387"/>
    <w:rsid w:val="00564361"/>
    <w:rsid w:val="00565DBD"/>
    <w:rsid w:val="00566AFC"/>
    <w:rsid w:val="00566ED4"/>
    <w:rsid w:val="005674E9"/>
    <w:rsid w:val="005712FE"/>
    <w:rsid w:val="00575EF1"/>
    <w:rsid w:val="005772E2"/>
    <w:rsid w:val="00577AE4"/>
    <w:rsid w:val="00580296"/>
    <w:rsid w:val="00580C06"/>
    <w:rsid w:val="00582C33"/>
    <w:rsid w:val="005834BC"/>
    <w:rsid w:val="005849AE"/>
    <w:rsid w:val="0058559D"/>
    <w:rsid w:val="00585990"/>
    <w:rsid w:val="00591CAD"/>
    <w:rsid w:val="005921E2"/>
    <w:rsid w:val="00592B15"/>
    <w:rsid w:val="005940A8"/>
    <w:rsid w:val="00594180"/>
    <w:rsid w:val="0059732E"/>
    <w:rsid w:val="00597C27"/>
    <w:rsid w:val="005A133F"/>
    <w:rsid w:val="005A22C8"/>
    <w:rsid w:val="005A272D"/>
    <w:rsid w:val="005A2E8D"/>
    <w:rsid w:val="005A49A6"/>
    <w:rsid w:val="005A4EE0"/>
    <w:rsid w:val="005A53B0"/>
    <w:rsid w:val="005A6ECF"/>
    <w:rsid w:val="005B2A3D"/>
    <w:rsid w:val="005B3584"/>
    <w:rsid w:val="005B3EE6"/>
    <w:rsid w:val="005B4E9B"/>
    <w:rsid w:val="005B5875"/>
    <w:rsid w:val="005B687C"/>
    <w:rsid w:val="005B6EE9"/>
    <w:rsid w:val="005B7A60"/>
    <w:rsid w:val="005C00BA"/>
    <w:rsid w:val="005C0E93"/>
    <w:rsid w:val="005C1217"/>
    <w:rsid w:val="005C172D"/>
    <w:rsid w:val="005C3968"/>
    <w:rsid w:val="005C3F69"/>
    <w:rsid w:val="005C7BE2"/>
    <w:rsid w:val="005D0A64"/>
    <w:rsid w:val="005D12CB"/>
    <w:rsid w:val="005D2117"/>
    <w:rsid w:val="005D5BDF"/>
    <w:rsid w:val="005D718C"/>
    <w:rsid w:val="005D7734"/>
    <w:rsid w:val="005E0BDB"/>
    <w:rsid w:val="005E13CE"/>
    <w:rsid w:val="005E3484"/>
    <w:rsid w:val="005E6401"/>
    <w:rsid w:val="005F135E"/>
    <w:rsid w:val="005F23A9"/>
    <w:rsid w:val="005F3CDC"/>
    <w:rsid w:val="005F6787"/>
    <w:rsid w:val="00600178"/>
    <w:rsid w:val="00600257"/>
    <w:rsid w:val="00600262"/>
    <w:rsid w:val="00601253"/>
    <w:rsid w:val="00601BB9"/>
    <w:rsid w:val="006026EA"/>
    <w:rsid w:val="006031E3"/>
    <w:rsid w:val="00603FEA"/>
    <w:rsid w:val="0060500B"/>
    <w:rsid w:val="00606846"/>
    <w:rsid w:val="006070F5"/>
    <w:rsid w:val="006079CC"/>
    <w:rsid w:val="006103EB"/>
    <w:rsid w:val="006173B4"/>
    <w:rsid w:val="00620B82"/>
    <w:rsid w:val="00621DAF"/>
    <w:rsid w:val="00622ACE"/>
    <w:rsid w:val="0062338F"/>
    <w:rsid w:val="00623AA8"/>
    <w:rsid w:val="0062532E"/>
    <w:rsid w:val="00625463"/>
    <w:rsid w:val="00626337"/>
    <w:rsid w:val="00626975"/>
    <w:rsid w:val="00627603"/>
    <w:rsid w:val="00627DF3"/>
    <w:rsid w:val="00627FD2"/>
    <w:rsid w:val="00632220"/>
    <w:rsid w:val="006337CB"/>
    <w:rsid w:val="00633A4D"/>
    <w:rsid w:val="006347A3"/>
    <w:rsid w:val="0063503B"/>
    <w:rsid w:val="00635397"/>
    <w:rsid w:val="00635D97"/>
    <w:rsid w:val="00636899"/>
    <w:rsid w:val="00636E59"/>
    <w:rsid w:val="0063776E"/>
    <w:rsid w:val="00637AB6"/>
    <w:rsid w:val="00647389"/>
    <w:rsid w:val="00651652"/>
    <w:rsid w:val="00651D3C"/>
    <w:rsid w:val="00652391"/>
    <w:rsid w:val="00652753"/>
    <w:rsid w:val="0065713E"/>
    <w:rsid w:val="0066048A"/>
    <w:rsid w:val="006625B4"/>
    <w:rsid w:val="006664D6"/>
    <w:rsid w:val="0066797B"/>
    <w:rsid w:val="00667B70"/>
    <w:rsid w:val="0067205D"/>
    <w:rsid w:val="0067396C"/>
    <w:rsid w:val="006752D6"/>
    <w:rsid w:val="0067683A"/>
    <w:rsid w:val="00677367"/>
    <w:rsid w:val="0067793A"/>
    <w:rsid w:val="0068016F"/>
    <w:rsid w:val="006801BE"/>
    <w:rsid w:val="00680847"/>
    <w:rsid w:val="00683603"/>
    <w:rsid w:val="0068371B"/>
    <w:rsid w:val="0068400B"/>
    <w:rsid w:val="00685E79"/>
    <w:rsid w:val="0069131D"/>
    <w:rsid w:val="0069137B"/>
    <w:rsid w:val="0069342F"/>
    <w:rsid w:val="00694889"/>
    <w:rsid w:val="00694C33"/>
    <w:rsid w:val="00694E9C"/>
    <w:rsid w:val="006957F5"/>
    <w:rsid w:val="00695894"/>
    <w:rsid w:val="006959A7"/>
    <w:rsid w:val="006962F0"/>
    <w:rsid w:val="0069673B"/>
    <w:rsid w:val="006974D1"/>
    <w:rsid w:val="006A08BE"/>
    <w:rsid w:val="006A0E07"/>
    <w:rsid w:val="006A0E49"/>
    <w:rsid w:val="006A1026"/>
    <w:rsid w:val="006A5159"/>
    <w:rsid w:val="006A5743"/>
    <w:rsid w:val="006A5BC3"/>
    <w:rsid w:val="006A6128"/>
    <w:rsid w:val="006A6EA9"/>
    <w:rsid w:val="006A7B70"/>
    <w:rsid w:val="006B1279"/>
    <w:rsid w:val="006B1F28"/>
    <w:rsid w:val="006B20AD"/>
    <w:rsid w:val="006B2890"/>
    <w:rsid w:val="006B5EB2"/>
    <w:rsid w:val="006B78CA"/>
    <w:rsid w:val="006C0B44"/>
    <w:rsid w:val="006C1483"/>
    <w:rsid w:val="006C15D3"/>
    <w:rsid w:val="006C40F0"/>
    <w:rsid w:val="006C54F4"/>
    <w:rsid w:val="006C5DB0"/>
    <w:rsid w:val="006C6EB3"/>
    <w:rsid w:val="006D0567"/>
    <w:rsid w:val="006D0C4C"/>
    <w:rsid w:val="006D0CC0"/>
    <w:rsid w:val="006D1D75"/>
    <w:rsid w:val="006D3B95"/>
    <w:rsid w:val="006D3CB8"/>
    <w:rsid w:val="006D50E4"/>
    <w:rsid w:val="006D5723"/>
    <w:rsid w:val="006D5CBB"/>
    <w:rsid w:val="006D5D6F"/>
    <w:rsid w:val="006E1E94"/>
    <w:rsid w:val="006E2BE2"/>
    <w:rsid w:val="006E43D3"/>
    <w:rsid w:val="006E4FD9"/>
    <w:rsid w:val="006E64F3"/>
    <w:rsid w:val="006E6674"/>
    <w:rsid w:val="006F04A3"/>
    <w:rsid w:val="006F150F"/>
    <w:rsid w:val="006F1CE5"/>
    <w:rsid w:val="006F1D75"/>
    <w:rsid w:val="006F324A"/>
    <w:rsid w:val="006F3F8D"/>
    <w:rsid w:val="006F4552"/>
    <w:rsid w:val="006F48F9"/>
    <w:rsid w:val="006F55D3"/>
    <w:rsid w:val="006F6DD6"/>
    <w:rsid w:val="006F7D90"/>
    <w:rsid w:val="00702DCB"/>
    <w:rsid w:val="007078E9"/>
    <w:rsid w:val="00710558"/>
    <w:rsid w:val="0071116C"/>
    <w:rsid w:val="0071293A"/>
    <w:rsid w:val="0071392F"/>
    <w:rsid w:val="00715034"/>
    <w:rsid w:val="00721621"/>
    <w:rsid w:val="0072289B"/>
    <w:rsid w:val="007233C5"/>
    <w:rsid w:val="007235B7"/>
    <w:rsid w:val="007238BD"/>
    <w:rsid w:val="00723DFA"/>
    <w:rsid w:val="00725A9C"/>
    <w:rsid w:val="00726115"/>
    <w:rsid w:val="007261CA"/>
    <w:rsid w:val="00731218"/>
    <w:rsid w:val="00731C5C"/>
    <w:rsid w:val="00732E1C"/>
    <w:rsid w:val="007342DC"/>
    <w:rsid w:val="00734DB0"/>
    <w:rsid w:val="00734DDC"/>
    <w:rsid w:val="0073571A"/>
    <w:rsid w:val="007359E5"/>
    <w:rsid w:val="007373C4"/>
    <w:rsid w:val="00737898"/>
    <w:rsid w:val="00740E44"/>
    <w:rsid w:val="0074120A"/>
    <w:rsid w:val="0074270D"/>
    <w:rsid w:val="0074273B"/>
    <w:rsid w:val="00742796"/>
    <w:rsid w:val="00745AEA"/>
    <w:rsid w:val="00746B91"/>
    <w:rsid w:val="00747963"/>
    <w:rsid w:val="00750C0B"/>
    <w:rsid w:val="00751275"/>
    <w:rsid w:val="00751584"/>
    <w:rsid w:val="00755825"/>
    <w:rsid w:val="0076020B"/>
    <w:rsid w:val="00760607"/>
    <w:rsid w:val="007609E5"/>
    <w:rsid w:val="00760B74"/>
    <w:rsid w:val="007618A2"/>
    <w:rsid w:val="0076465A"/>
    <w:rsid w:val="00764A7B"/>
    <w:rsid w:val="007665D8"/>
    <w:rsid w:val="00766B52"/>
    <w:rsid w:val="00767091"/>
    <w:rsid w:val="007671F8"/>
    <w:rsid w:val="007700AF"/>
    <w:rsid w:val="0077048A"/>
    <w:rsid w:val="00770EED"/>
    <w:rsid w:val="00771163"/>
    <w:rsid w:val="0077180B"/>
    <w:rsid w:val="00771E22"/>
    <w:rsid w:val="00771F13"/>
    <w:rsid w:val="0077555F"/>
    <w:rsid w:val="007774C6"/>
    <w:rsid w:val="00780871"/>
    <w:rsid w:val="007809CA"/>
    <w:rsid w:val="00780C70"/>
    <w:rsid w:val="0078204F"/>
    <w:rsid w:val="00784F43"/>
    <w:rsid w:val="00785A3A"/>
    <w:rsid w:val="00785C64"/>
    <w:rsid w:val="0078779D"/>
    <w:rsid w:val="00792175"/>
    <w:rsid w:val="0079225D"/>
    <w:rsid w:val="00793600"/>
    <w:rsid w:val="00796D48"/>
    <w:rsid w:val="00797E71"/>
    <w:rsid w:val="007A02E2"/>
    <w:rsid w:val="007A131E"/>
    <w:rsid w:val="007A3E6C"/>
    <w:rsid w:val="007A3F01"/>
    <w:rsid w:val="007A64EA"/>
    <w:rsid w:val="007A705F"/>
    <w:rsid w:val="007A7860"/>
    <w:rsid w:val="007A791F"/>
    <w:rsid w:val="007B0F6B"/>
    <w:rsid w:val="007B2FD5"/>
    <w:rsid w:val="007B417A"/>
    <w:rsid w:val="007B437C"/>
    <w:rsid w:val="007B5E1E"/>
    <w:rsid w:val="007C0051"/>
    <w:rsid w:val="007C053E"/>
    <w:rsid w:val="007C2C73"/>
    <w:rsid w:val="007C396E"/>
    <w:rsid w:val="007C65F5"/>
    <w:rsid w:val="007C66AD"/>
    <w:rsid w:val="007C7BDC"/>
    <w:rsid w:val="007C7F3D"/>
    <w:rsid w:val="007D0818"/>
    <w:rsid w:val="007D0E96"/>
    <w:rsid w:val="007D108B"/>
    <w:rsid w:val="007D3BB9"/>
    <w:rsid w:val="007D3FD4"/>
    <w:rsid w:val="007E07AE"/>
    <w:rsid w:val="007E0B13"/>
    <w:rsid w:val="007E15AA"/>
    <w:rsid w:val="007E41D9"/>
    <w:rsid w:val="007E4628"/>
    <w:rsid w:val="007E5268"/>
    <w:rsid w:val="007E557C"/>
    <w:rsid w:val="007E701A"/>
    <w:rsid w:val="007F0F45"/>
    <w:rsid w:val="007F35B2"/>
    <w:rsid w:val="007F3B23"/>
    <w:rsid w:val="007F5D7B"/>
    <w:rsid w:val="008002C2"/>
    <w:rsid w:val="00801268"/>
    <w:rsid w:val="00801ADE"/>
    <w:rsid w:val="00801B7C"/>
    <w:rsid w:val="00802797"/>
    <w:rsid w:val="00804BF2"/>
    <w:rsid w:val="00805FC7"/>
    <w:rsid w:val="00811DCE"/>
    <w:rsid w:val="00815E4C"/>
    <w:rsid w:val="008162DC"/>
    <w:rsid w:val="008174F0"/>
    <w:rsid w:val="00817E97"/>
    <w:rsid w:val="00817F47"/>
    <w:rsid w:val="0082016C"/>
    <w:rsid w:val="00820E55"/>
    <w:rsid w:val="008222F7"/>
    <w:rsid w:val="00823C16"/>
    <w:rsid w:val="008242B0"/>
    <w:rsid w:val="00824F86"/>
    <w:rsid w:val="00825A03"/>
    <w:rsid w:val="0082695D"/>
    <w:rsid w:val="00826AED"/>
    <w:rsid w:val="00827565"/>
    <w:rsid w:val="00827C51"/>
    <w:rsid w:val="008304C3"/>
    <w:rsid w:val="0083063F"/>
    <w:rsid w:val="0083203F"/>
    <w:rsid w:val="00832797"/>
    <w:rsid w:val="00832CAA"/>
    <w:rsid w:val="00833CB1"/>
    <w:rsid w:val="00833EC7"/>
    <w:rsid w:val="00834A24"/>
    <w:rsid w:val="00834ACC"/>
    <w:rsid w:val="00842033"/>
    <w:rsid w:val="00842BBE"/>
    <w:rsid w:val="00842E4E"/>
    <w:rsid w:val="00842F01"/>
    <w:rsid w:val="00846FC2"/>
    <w:rsid w:val="00847C8B"/>
    <w:rsid w:val="0085212C"/>
    <w:rsid w:val="00853683"/>
    <w:rsid w:val="00855615"/>
    <w:rsid w:val="008600EA"/>
    <w:rsid w:val="00860F33"/>
    <w:rsid w:val="008625C4"/>
    <w:rsid w:val="00864CF3"/>
    <w:rsid w:val="0086524C"/>
    <w:rsid w:val="00866137"/>
    <w:rsid w:val="00866B9F"/>
    <w:rsid w:val="00866D7F"/>
    <w:rsid w:val="008671F4"/>
    <w:rsid w:val="00867269"/>
    <w:rsid w:val="0086730F"/>
    <w:rsid w:val="00872CFC"/>
    <w:rsid w:val="00873AA8"/>
    <w:rsid w:val="00875AED"/>
    <w:rsid w:val="0087705B"/>
    <w:rsid w:val="008809EB"/>
    <w:rsid w:val="00881D5B"/>
    <w:rsid w:val="008824CC"/>
    <w:rsid w:val="00882912"/>
    <w:rsid w:val="00882993"/>
    <w:rsid w:val="00883C5D"/>
    <w:rsid w:val="00883DE5"/>
    <w:rsid w:val="008868B8"/>
    <w:rsid w:val="00886CC0"/>
    <w:rsid w:val="00891680"/>
    <w:rsid w:val="00893271"/>
    <w:rsid w:val="008936B7"/>
    <w:rsid w:val="00894305"/>
    <w:rsid w:val="00895624"/>
    <w:rsid w:val="0089594F"/>
    <w:rsid w:val="00896759"/>
    <w:rsid w:val="008A1549"/>
    <w:rsid w:val="008A1A17"/>
    <w:rsid w:val="008A336E"/>
    <w:rsid w:val="008A38EC"/>
    <w:rsid w:val="008A3E0A"/>
    <w:rsid w:val="008A544C"/>
    <w:rsid w:val="008A7EE3"/>
    <w:rsid w:val="008B0146"/>
    <w:rsid w:val="008B0EA8"/>
    <w:rsid w:val="008B168C"/>
    <w:rsid w:val="008B2E3E"/>
    <w:rsid w:val="008B32C0"/>
    <w:rsid w:val="008B5B80"/>
    <w:rsid w:val="008C06DB"/>
    <w:rsid w:val="008C0B59"/>
    <w:rsid w:val="008C0FE3"/>
    <w:rsid w:val="008C1422"/>
    <w:rsid w:val="008C2101"/>
    <w:rsid w:val="008C2406"/>
    <w:rsid w:val="008C39C2"/>
    <w:rsid w:val="008C43B1"/>
    <w:rsid w:val="008D1A09"/>
    <w:rsid w:val="008D26F1"/>
    <w:rsid w:val="008D37C8"/>
    <w:rsid w:val="008D393C"/>
    <w:rsid w:val="008D5832"/>
    <w:rsid w:val="008D5C24"/>
    <w:rsid w:val="008D6C6E"/>
    <w:rsid w:val="008D7889"/>
    <w:rsid w:val="008E30C8"/>
    <w:rsid w:val="008E4316"/>
    <w:rsid w:val="008E497E"/>
    <w:rsid w:val="008E5767"/>
    <w:rsid w:val="008E5BD6"/>
    <w:rsid w:val="008E613E"/>
    <w:rsid w:val="008E62B6"/>
    <w:rsid w:val="008F44D1"/>
    <w:rsid w:val="008F59F5"/>
    <w:rsid w:val="008F5B83"/>
    <w:rsid w:val="008F627E"/>
    <w:rsid w:val="008F6660"/>
    <w:rsid w:val="008F72C5"/>
    <w:rsid w:val="008F7694"/>
    <w:rsid w:val="00900E44"/>
    <w:rsid w:val="00901536"/>
    <w:rsid w:val="0090163E"/>
    <w:rsid w:val="0090194E"/>
    <w:rsid w:val="00901FF0"/>
    <w:rsid w:val="009031D8"/>
    <w:rsid w:val="009032FE"/>
    <w:rsid w:val="00905A27"/>
    <w:rsid w:val="009064A4"/>
    <w:rsid w:val="00906C59"/>
    <w:rsid w:val="00907310"/>
    <w:rsid w:val="00907693"/>
    <w:rsid w:val="00907FF5"/>
    <w:rsid w:val="00910ABD"/>
    <w:rsid w:val="00911F2C"/>
    <w:rsid w:val="0091305B"/>
    <w:rsid w:val="00913694"/>
    <w:rsid w:val="00914367"/>
    <w:rsid w:val="00914787"/>
    <w:rsid w:val="00914BE6"/>
    <w:rsid w:val="00914DF4"/>
    <w:rsid w:val="00915559"/>
    <w:rsid w:val="00916967"/>
    <w:rsid w:val="0091788D"/>
    <w:rsid w:val="00920A71"/>
    <w:rsid w:val="009211B8"/>
    <w:rsid w:val="00921C4D"/>
    <w:rsid w:val="00922705"/>
    <w:rsid w:val="009239EC"/>
    <w:rsid w:val="00924388"/>
    <w:rsid w:val="0092496A"/>
    <w:rsid w:val="00924B26"/>
    <w:rsid w:val="00931AE0"/>
    <w:rsid w:val="009332CC"/>
    <w:rsid w:val="00937DFA"/>
    <w:rsid w:val="009409EE"/>
    <w:rsid w:val="00944EFB"/>
    <w:rsid w:val="0095229E"/>
    <w:rsid w:val="00952F92"/>
    <w:rsid w:val="009532B1"/>
    <w:rsid w:val="0095433D"/>
    <w:rsid w:val="0095549E"/>
    <w:rsid w:val="00955ABD"/>
    <w:rsid w:val="00955BF6"/>
    <w:rsid w:val="00955CE5"/>
    <w:rsid w:val="00957952"/>
    <w:rsid w:val="00960973"/>
    <w:rsid w:val="00963D7D"/>
    <w:rsid w:val="00964393"/>
    <w:rsid w:val="0096553A"/>
    <w:rsid w:val="00965998"/>
    <w:rsid w:val="009667E8"/>
    <w:rsid w:val="009675BC"/>
    <w:rsid w:val="00967DC1"/>
    <w:rsid w:val="00970E97"/>
    <w:rsid w:val="0097111E"/>
    <w:rsid w:val="00973D51"/>
    <w:rsid w:val="0097411A"/>
    <w:rsid w:val="00974749"/>
    <w:rsid w:val="00975AD8"/>
    <w:rsid w:val="00980335"/>
    <w:rsid w:val="00980358"/>
    <w:rsid w:val="0098039A"/>
    <w:rsid w:val="00981A08"/>
    <w:rsid w:val="009831EB"/>
    <w:rsid w:val="00984CC1"/>
    <w:rsid w:val="0098593F"/>
    <w:rsid w:val="009902C8"/>
    <w:rsid w:val="00990ED9"/>
    <w:rsid w:val="00992E3E"/>
    <w:rsid w:val="00994567"/>
    <w:rsid w:val="00997A4B"/>
    <w:rsid w:val="009A01B4"/>
    <w:rsid w:val="009A1B1B"/>
    <w:rsid w:val="009A3B2D"/>
    <w:rsid w:val="009A4FC8"/>
    <w:rsid w:val="009A7118"/>
    <w:rsid w:val="009B049E"/>
    <w:rsid w:val="009B0F16"/>
    <w:rsid w:val="009B2D82"/>
    <w:rsid w:val="009B4533"/>
    <w:rsid w:val="009B520E"/>
    <w:rsid w:val="009C074D"/>
    <w:rsid w:val="009C10DC"/>
    <w:rsid w:val="009C35B4"/>
    <w:rsid w:val="009C754C"/>
    <w:rsid w:val="009C7E07"/>
    <w:rsid w:val="009D0268"/>
    <w:rsid w:val="009D05D0"/>
    <w:rsid w:val="009D07EC"/>
    <w:rsid w:val="009D1ACB"/>
    <w:rsid w:val="009D25B4"/>
    <w:rsid w:val="009D27F4"/>
    <w:rsid w:val="009D30CE"/>
    <w:rsid w:val="009D41F7"/>
    <w:rsid w:val="009D530A"/>
    <w:rsid w:val="009E16A5"/>
    <w:rsid w:val="009E23BE"/>
    <w:rsid w:val="009E274A"/>
    <w:rsid w:val="009E3A55"/>
    <w:rsid w:val="009E4601"/>
    <w:rsid w:val="009E4737"/>
    <w:rsid w:val="009E7DA9"/>
    <w:rsid w:val="009F3150"/>
    <w:rsid w:val="009F350D"/>
    <w:rsid w:val="009F4C4C"/>
    <w:rsid w:val="009F622A"/>
    <w:rsid w:val="009F7245"/>
    <w:rsid w:val="00A00AB6"/>
    <w:rsid w:val="00A01FB6"/>
    <w:rsid w:val="00A0236F"/>
    <w:rsid w:val="00A026CF"/>
    <w:rsid w:val="00A06368"/>
    <w:rsid w:val="00A067EA"/>
    <w:rsid w:val="00A10B16"/>
    <w:rsid w:val="00A1113D"/>
    <w:rsid w:val="00A13B8C"/>
    <w:rsid w:val="00A14662"/>
    <w:rsid w:val="00A16A2F"/>
    <w:rsid w:val="00A20DAE"/>
    <w:rsid w:val="00A21952"/>
    <w:rsid w:val="00A21DA3"/>
    <w:rsid w:val="00A21FF6"/>
    <w:rsid w:val="00A22321"/>
    <w:rsid w:val="00A23F66"/>
    <w:rsid w:val="00A252B7"/>
    <w:rsid w:val="00A257F5"/>
    <w:rsid w:val="00A26CD9"/>
    <w:rsid w:val="00A27121"/>
    <w:rsid w:val="00A30059"/>
    <w:rsid w:val="00A32905"/>
    <w:rsid w:val="00A329A9"/>
    <w:rsid w:val="00A32DE5"/>
    <w:rsid w:val="00A35E22"/>
    <w:rsid w:val="00A36048"/>
    <w:rsid w:val="00A3643B"/>
    <w:rsid w:val="00A37447"/>
    <w:rsid w:val="00A37E24"/>
    <w:rsid w:val="00A42EBA"/>
    <w:rsid w:val="00A43727"/>
    <w:rsid w:val="00A44668"/>
    <w:rsid w:val="00A45E6B"/>
    <w:rsid w:val="00A46574"/>
    <w:rsid w:val="00A469AC"/>
    <w:rsid w:val="00A4761B"/>
    <w:rsid w:val="00A47874"/>
    <w:rsid w:val="00A47F9D"/>
    <w:rsid w:val="00A50448"/>
    <w:rsid w:val="00A50566"/>
    <w:rsid w:val="00A508A0"/>
    <w:rsid w:val="00A50AED"/>
    <w:rsid w:val="00A50D12"/>
    <w:rsid w:val="00A51015"/>
    <w:rsid w:val="00A52EFD"/>
    <w:rsid w:val="00A530CF"/>
    <w:rsid w:val="00A5357F"/>
    <w:rsid w:val="00A54E77"/>
    <w:rsid w:val="00A55015"/>
    <w:rsid w:val="00A55318"/>
    <w:rsid w:val="00A55821"/>
    <w:rsid w:val="00A56138"/>
    <w:rsid w:val="00A563CA"/>
    <w:rsid w:val="00A57080"/>
    <w:rsid w:val="00A57306"/>
    <w:rsid w:val="00A60575"/>
    <w:rsid w:val="00A60CE6"/>
    <w:rsid w:val="00A61847"/>
    <w:rsid w:val="00A61FCD"/>
    <w:rsid w:val="00A6226D"/>
    <w:rsid w:val="00A63960"/>
    <w:rsid w:val="00A664C3"/>
    <w:rsid w:val="00A7149B"/>
    <w:rsid w:val="00A75022"/>
    <w:rsid w:val="00A76247"/>
    <w:rsid w:val="00A7649C"/>
    <w:rsid w:val="00A800E2"/>
    <w:rsid w:val="00A80784"/>
    <w:rsid w:val="00A81090"/>
    <w:rsid w:val="00A83F7A"/>
    <w:rsid w:val="00A8614F"/>
    <w:rsid w:val="00A86542"/>
    <w:rsid w:val="00A901E1"/>
    <w:rsid w:val="00A91E29"/>
    <w:rsid w:val="00A926F7"/>
    <w:rsid w:val="00A94869"/>
    <w:rsid w:val="00A94951"/>
    <w:rsid w:val="00A950DB"/>
    <w:rsid w:val="00A96683"/>
    <w:rsid w:val="00AA0327"/>
    <w:rsid w:val="00AA0D83"/>
    <w:rsid w:val="00AA0FA0"/>
    <w:rsid w:val="00AA1CEB"/>
    <w:rsid w:val="00AA2321"/>
    <w:rsid w:val="00AA322A"/>
    <w:rsid w:val="00AA4088"/>
    <w:rsid w:val="00AA5845"/>
    <w:rsid w:val="00AA5C2C"/>
    <w:rsid w:val="00AB2215"/>
    <w:rsid w:val="00AB2B27"/>
    <w:rsid w:val="00AB345A"/>
    <w:rsid w:val="00AB3BED"/>
    <w:rsid w:val="00AB609A"/>
    <w:rsid w:val="00AC136E"/>
    <w:rsid w:val="00AC1B2C"/>
    <w:rsid w:val="00AC53AD"/>
    <w:rsid w:val="00AC5534"/>
    <w:rsid w:val="00AC5675"/>
    <w:rsid w:val="00AC5DD0"/>
    <w:rsid w:val="00AD1DA2"/>
    <w:rsid w:val="00AD3EB7"/>
    <w:rsid w:val="00AD60BA"/>
    <w:rsid w:val="00AD6293"/>
    <w:rsid w:val="00AD71B1"/>
    <w:rsid w:val="00AD73B2"/>
    <w:rsid w:val="00AE05FD"/>
    <w:rsid w:val="00AE1ED7"/>
    <w:rsid w:val="00AE5D62"/>
    <w:rsid w:val="00AE6761"/>
    <w:rsid w:val="00AF127B"/>
    <w:rsid w:val="00AF31F6"/>
    <w:rsid w:val="00AF4BB0"/>
    <w:rsid w:val="00AF6F27"/>
    <w:rsid w:val="00AF6F3A"/>
    <w:rsid w:val="00AF7CB1"/>
    <w:rsid w:val="00AF7CFC"/>
    <w:rsid w:val="00AF7D67"/>
    <w:rsid w:val="00B1027D"/>
    <w:rsid w:val="00B10CC1"/>
    <w:rsid w:val="00B10EAD"/>
    <w:rsid w:val="00B149D9"/>
    <w:rsid w:val="00B14F4A"/>
    <w:rsid w:val="00B156B1"/>
    <w:rsid w:val="00B15AA8"/>
    <w:rsid w:val="00B15C0F"/>
    <w:rsid w:val="00B21049"/>
    <w:rsid w:val="00B2113C"/>
    <w:rsid w:val="00B21AE0"/>
    <w:rsid w:val="00B24075"/>
    <w:rsid w:val="00B2605A"/>
    <w:rsid w:val="00B26646"/>
    <w:rsid w:val="00B2693C"/>
    <w:rsid w:val="00B26ADA"/>
    <w:rsid w:val="00B26BED"/>
    <w:rsid w:val="00B27230"/>
    <w:rsid w:val="00B30664"/>
    <w:rsid w:val="00B3207C"/>
    <w:rsid w:val="00B32153"/>
    <w:rsid w:val="00B3284C"/>
    <w:rsid w:val="00B36B0A"/>
    <w:rsid w:val="00B36CE6"/>
    <w:rsid w:val="00B376FD"/>
    <w:rsid w:val="00B40720"/>
    <w:rsid w:val="00B41BE4"/>
    <w:rsid w:val="00B423F4"/>
    <w:rsid w:val="00B433B7"/>
    <w:rsid w:val="00B4406E"/>
    <w:rsid w:val="00B4520C"/>
    <w:rsid w:val="00B46737"/>
    <w:rsid w:val="00B46D04"/>
    <w:rsid w:val="00B47219"/>
    <w:rsid w:val="00B4739A"/>
    <w:rsid w:val="00B50C87"/>
    <w:rsid w:val="00B52B9C"/>
    <w:rsid w:val="00B54231"/>
    <w:rsid w:val="00B563D8"/>
    <w:rsid w:val="00B57602"/>
    <w:rsid w:val="00B60DBE"/>
    <w:rsid w:val="00B60E44"/>
    <w:rsid w:val="00B62511"/>
    <w:rsid w:val="00B628A8"/>
    <w:rsid w:val="00B62ACC"/>
    <w:rsid w:val="00B6495A"/>
    <w:rsid w:val="00B65104"/>
    <w:rsid w:val="00B6552E"/>
    <w:rsid w:val="00B65A10"/>
    <w:rsid w:val="00B666D7"/>
    <w:rsid w:val="00B66898"/>
    <w:rsid w:val="00B674FD"/>
    <w:rsid w:val="00B701AE"/>
    <w:rsid w:val="00B70973"/>
    <w:rsid w:val="00B712B0"/>
    <w:rsid w:val="00B71F3D"/>
    <w:rsid w:val="00B72714"/>
    <w:rsid w:val="00B77AFF"/>
    <w:rsid w:val="00B77B0F"/>
    <w:rsid w:val="00B77D8D"/>
    <w:rsid w:val="00B80A92"/>
    <w:rsid w:val="00B829F4"/>
    <w:rsid w:val="00B82C62"/>
    <w:rsid w:val="00B8395C"/>
    <w:rsid w:val="00B84736"/>
    <w:rsid w:val="00B8592F"/>
    <w:rsid w:val="00B86AFB"/>
    <w:rsid w:val="00B86E4D"/>
    <w:rsid w:val="00B87F5A"/>
    <w:rsid w:val="00B90A60"/>
    <w:rsid w:val="00B90BF7"/>
    <w:rsid w:val="00B93271"/>
    <w:rsid w:val="00B9406A"/>
    <w:rsid w:val="00B95350"/>
    <w:rsid w:val="00B971AE"/>
    <w:rsid w:val="00BA0433"/>
    <w:rsid w:val="00BA2AD5"/>
    <w:rsid w:val="00BB0821"/>
    <w:rsid w:val="00BB212D"/>
    <w:rsid w:val="00BB47DC"/>
    <w:rsid w:val="00BB492F"/>
    <w:rsid w:val="00BB75DB"/>
    <w:rsid w:val="00BB7C5A"/>
    <w:rsid w:val="00BB7DD2"/>
    <w:rsid w:val="00BC288A"/>
    <w:rsid w:val="00BC410E"/>
    <w:rsid w:val="00BC4796"/>
    <w:rsid w:val="00BC5ABC"/>
    <w:rsid w:val="00BC5F1B"/>
    <w:rsid w:val="00BD0049"/>
    <w:rsid w:val="00BD00FF"/>
    <w:rsid w:val="00BD192E"/>
    <w:rsid w:val="00BD3BDB"/>
    <w:rsid w:val="00BD4BC7"/>
    <w:rsid w:val="00BD52D2"/>
    <w:rsid w:val="00BD5D27"/>
    <w:rsid w:val="00BD6B92"/>
    <w:rsid w:val="00BD6F21"/>
    <w:rsid w:val="00BE0B69"/>
    <w:rsid w:val="00BE18E9"/>
    <w:rsid w:val="00BE3CFA"/>
    <w:rsid w:val="00BE46CB"/>
    <w:rsid w:val="00BE4DBC"/>
    <w:rsid w:val="00BE57F6"/>
    <w:rsid w:val="00BE75D6"/>
    <w:rsid w:val="00BE7691"/>
    <w:rsid w:val="00BF000D"/>
    <w:rsid w:val="00BF0631"/>
    <w:rsid w:val="00BF0B2B"/>
    <w:rsid w:val="00BF260E"/>
    <w:rsid w:val="00C00EF2"/>
    <w:rsid w:val="00C02954"/>
    <w:rsid w:val="00C0328E"/>
    <w:rsid w:val="00C03308"/>
    <w:rsid w:val="00C043B7"/>
    <w:rsid w:val="00C05B30"/>
    <w:rsid w:val="00C066D4"/>
    <w:rsid w:val="00C06939"/>
    <w:rsid w:val="00C07B88"/>
    <w:rsid w:val="00C1184D"/>
    <w:rsid w:val="00C126B7"/>
    <w:rsid w:val="00C15078"/>
    <w:rsid w:val="00C155F9"/>
    <w:rsid w:val="00C16809"/>
    <w:rsid w:val="00C212B9"/>
    <w:rsid w:val="00C22E65"/>
    <w:rsid w:val="00C24A03"/>
    <w:rsid w:val="00C24AA8"/>
    <w:rsid w:val="00C24B8E"/>
    <w:rsid w:val="00C2531D"/>
    <w:rsid w:val="00C261D1"/>
    <w:rsid w:val="00C2629B"/>
    <w:rsid w:val="00C27C54"/>
    <w:rsid w:val="00C27EBA"/>
    <w:rsid w:val="00C3037E"/>
    <w:rsid w:val="00C3113D"/>
    <w:rsid w:val="00C31C66"/>
    <w:rsid w:val="00C31CA2"/>
    <w:rsid w:val="00C326AB"/>
    <w:rsid w:val="00C32DE8"/>
    <w:rsid w:val="00C33B33"/>
    <w:rsid w:val="00C34D7A"/>
    <w:rsid w:val="00C35108"/>
    <w:rsid w:val="00C37483"/>
    <w:rsid w:val="00C4016C"/>
    <w:rsid w:val="00C40E0A"/>
    <w:rsid w:val="00C453E9"/>
    <w:rsid w:val="00C45AFC"/>
    <w:rsid w:val="00C45DC1"/>
    <w:rsid w:val="00C46C97"/>
    <w:rsid w:val="00C473CC"/>
    <w:rsid w:val="00C53DEA"/>
    <w:rsid w:val="00C540E2"/>
    <w:rsid w:val="00C5559E"/>
    <w:rsid w:val="00C57A6E"/>
    <w:rsid w:val="00C60F2B"/>
    <w:rsid w:val="00C63C4E"/>
    <w:rsid w:val="00C66025"/>
    <w:rsid w:val="00C6645A"/>
    <w:rsid w:val="00C66AD5"/>
    <w:rsid w:val="00C67FAD"/>
    <w:rsid w:val="00C70194"/>
    <w:rsid w:val="00C70F4D"/>
    <w:rsid w:val="00C7228C"/>
    <w:rsid w:val="00C72BAB"/>
    <w:rsid w:val="00C72E3B"/>
    <w:rsid w:val="00C73697"/>
    <w:rsid w:val="00C7370B"/>
    <w:rsid w:val="00C74311"/>
    <w:rsid w:val="00C74E56"/>
    <w:rsid w:val="00C7528A"/>
    <w:rsid w:val="00C7784C"/>
    <w:rsid w:val="00C80754"/>
    <w:rsid w:val="00C832F3"/>
    <w:rsid w:val="00C83399"/>
    <w:rsid w:val="00C842A4"/>
    <w:rsid w:val="00C848F1"/>
    <w:rsid w:val="00C85F85"/>
    <w:rsid w:val="00C868E1"/>
    <w:rsid w:val="00C909B3"/>
    <w:rsid w:val="00C90B4C"/>
    <w:rsid w:val="00C90E55"/>
    <w:rsid w:val="00C92047"/>
    <w:rsid w:val="00C92C59"/>
    <w:rsid w:val="00C9314A"/>
    <w:rsid w:val="00C96DD4"/>
    <w:rsid w:val="00CA08C1"/>
    <w:rsid w:val="00CA140D"/>
    <w:rsid w:val="00CA17D2"/>
    <w:rsid w:val="00CA1AAB"/>
    <w:rsid w:val="00CA1DBF"/>
    <w:rsid w:val="00CA28BD"/>
    <w:rsid w:val="00CA2DF0"/>
    <w:rsid w:val="00CA38AF"/>
    <w:rsid w:val="00CA3BC0"/>
    <w:rsid w:val="00CA4E7B"/>
    <w:rsid w:val="00CA4F35"/>
    <w:rsid w:val="00CA53BB"/>
    <w:rsid w:val="00CA5AF9"/>
    <w:rsid w:val="00CB00C0"/>
    <w:rsid w:val="00CB039A"/>
    <w:rsid w:val="00CB0F4B"/>
    <w:rsid w:val="00CB1E30"/>
    <w:rsid w:val="00CB1F25"/>
    <w:rsid w:val="00CB4799"/>
    <w:rsid w:val="00CB5E0E"/>
    <w:rsid w:val="00CB760E"/>
    <w:rsid w:val="00CB783E"/>
    <w:rsid w:val="00CB7914"/>
    <w:rsid w:val="00CC04FA"/>
    <w:rsid w:val="00CC25F8"/>
    <w:rsid w:val="00CC646F"/>
    <w:rsid w:val="00CC6564"/>
    <w:rsid w:val="00CC6DFE"/>
    <w:rsid w:val="00CC71F2"/>
    <w:rsid w:val="00CC745E"/>
    <w:rsid w:val="00CD2C63"/>
    <w:rsid w:val="00CD4BF3"/>
    <w:rsid w:val="00CD557C"/>
    <w:rsid w:val="00CD6BC4"/>
    <w:rsid w:val="00CD794E"/>
    <w:rsid w:val="00CE0C36"/>
    <w:rsid w:val="00CE183B"/>
    <w:rsid w:val="00CE1CC5"/>
    <w:rsid w:val="00CE55A8"/>
    <w:rsid w:val="00CE7129"/>
    <w:rsid w:val="00CE71F3"/>
    <w:rsid w:val="00CF04F5"/>
    <w:rsid w:val="00CF0FD9"/>
    <w:rsid w:val="00CF1875"/>
    <w:rsid w:val="00CF2FE4"/>
    <w:rsid w:val="00CF47BB"/>
    <w:rsid w:val="00CF50A7"/>
    <w:rsid w:val="00CF5111"/>
    <w:rsid w:val="00CF6D74"/>
    <w:rsid w:val="00CF7CDE"/>
    <w:rsid w:val="00D01B28"/>
    <w:rsid w:val="00D07BD8"/>
    <w:rsid w:val="00D119C3"/>
    <w:rsid w:val="00D11A6C"/>
    <w:rsid w:val="00D1453C"/>
    <w:rsid w:val="00D14EA7"/>
    <w:rsid w:val="00D14EAD"/>
    <w:rsid w:val="00D17BA5"/>
    <w:rsid w:val="00D17F10"/>
    <w:rsid w:val="00D2017D"/>
    <w:rsid w:val="00D20BF9"/>
    <w:rsid w:val="00D24E8D"/>
    <w:rsid w:val="00D25A52"/>
    <w:rsid w:val="00D27850"/>
    <w:rsid w:val="00D27F27"/>
    <w:rsid w:val="00D30C19"/>
    <w:rsid w:val="00D32981"/>
    <w:rsid w:val="00D33869"/>
    <w:rsid w:val="00D33DEF"/>
    <w:rsid w:val="00D35D67"/>
    <w:rsid w:val="00D35E53"/>
    <w:rsid w:val="00D35EC4"/>
    <w:rsid w:val="00D36235"/>
    <w:rsid w:val="00D36987"/>
    <w:rsid w:val="00D37B3B"/>
    <w:rsid w:val="00D37B87"/>
    <w:rsid w:val="00D37CF7"/>
    <w:rsid w:val="00D40B7B"/>
    <w:rsid w:val="00D40CC5"/>
    <w:rsid w:val="00D42190"/>
    <w:rsid w:val="00D4235D"/>
    <w:rsid w:val="00D42F7D"/>
    <w:rsid w:val="00D457A2"/>
    <w:rsid w:val="00D459F0"/>
    <w:rsid w:val="00D50360"/>
    <w:rsid w:val="00D5303E"/>
    <w:rsid w:val="00D55480"/>
    <w:rsid w:val="00D56327"/>
    <w:rsid w:val="00D64013"/>
    <w:rsid w:val="00D67D14"/>
    <w:rsid w:val="00D723BF"/>
    <w:rsid w:val="00D750E5"/>
    <w:rsid w:val="00D77764"/>
    <w:rsid w:val="00D77A50"/>
    <w:rsid w:val="00D832C5"/>
    <w:rsid w:val="00D83CCA"/>
    <w:rsid w:val="00D84094"/>
    <w:rsid w:val="00D84221"/>
    <w:rsid w:val="00D842DC"/>
    <w:rsid w:val="00D846DB"/>
    <w:rsid w:val="00D854B0"/>
    <w:rsid w:val="00D8605E"/>
    <w:rsid w:val="00D86173"/>
    <w:rsid w:val="00D87917"/>
    <w:rsid w:val="00D87EED"/>
    <w:rsid w:val="00D90679"/>
    <w:rsid w:val="00D92AAA"/>
    <w:rsid w:val="00D93E3B"/>
    <w:rsid w:val="00D94C00"/>
    <w:rsid w:val="00D94FD7"/>
    <w:rsid w:val="00DA002D"/>
    <w:rsid w:val="00DA00AE"/>
    <w:rsid w:val="00DA07B1"/>
    <w:rsid w:val="00DA2A3D"/>
    <w:rsid w:val="00DA3BC8"/>
    <w:rsid w:val="00DA455C"/>
    <w:rsid w:val="00DA4B86"/>
    <w:rsid w:val="00DA5828"/>
    <w:rsid w:val="00DA5853"/>
    <w:rsid w:val="00DA59F3"/>
    <w:rsid w:val="00DA619E"/>
    <w:rsid w:val="00DB1AB1"/>
    <w:rsid w:val="00DB26AB"/>
    <w:rsid w:val="00DB2814"/>
    <w:rsid w:val="00DB2ADB"/>
    <w:rsid w:val="00DB2CAE"/>
    <w:rsid w:val="00DB396C"/>
    <w:rsid w:val="00DB3FC2"/>
    <w:rsid w:val="00DB5422"/>
    <w:rsid w:val="00DB66D1"/>
    <w:rsid w:val="00DB7AB3"/>
    <w:rsid w:val="00DC19EB"/>
    <w:rsid w:val="00DC1BDB"/>
    <w:rsid w:val="00DC1BEA"/>
    <w:rsid w:val="00DC2EBB"/>
    <w:rsid w:val="00DC3DC8"/>
    <w:rsid w:val="00DC5D05"/>
    <w:rsid w:val="00DC6771"/>
    <w:rsid w:val="00DC726B"/>
    <w:rsid w:val="00DD0483"/>
    <w:rsid w:val="00DD0F09"/>
    <w:rsid w:val="00DD1B41"/>
    <w:rsid w:val="00DD3151"/>
    <w:rsid w:val="00DD458C"/>
    <w:rsid w:val="00DD4A35"/>
    <w:rsid w:val="00DE1463"/>
    <w:rsid w:val="00DE185A"/>
    <w:rsid w:val="00DE2320"/>
    <w:rsid w:val="00DE32A2"/>
    <w:rsid w:val="00DE3581"/>
    <w:rsid w:val="00DE5F49"/>
    <w:rsid w:val="00DE6543"/>
    <w:rsid w:val="00DF0D7F"/>
    <w:rsid w:val="00DF0DDE"/>
    <w:rsid w:val="00DF1845"/>
    <w:rsid w:val="00DF1948"/>
    <w:rsid w:val="00DF2453"/>
    <w:rsid w:val="00DF3843"/>
    <w:rsid w:val="00DF3D83"/>
    <w:rsid w:val="00DF3FC0"/>
    <w:rsid w:val="00DF4B6B"/>
    <w:rsid w:val="00DF57A3"/>
    <w:rsid w:val="00DF5EDF"/>
    <w:rsid w:val="00DF5F8A"/>
    <w:rsid w:val="00DF61F1"/>
    <w:rsid w:val="00DF66ED"/>
    <w:rsid w:val="00DF6908"/>
    <w:rsid w:val="00E03BD6"/>
    <w:rsid w:val="00E0418E"/>
    <w:rsid w:val="00E041B5"/>
    <w:rsid w:val="00E041D7"/>
    <w:rsid w:val="00E043C8"/>
    <w:rsid w:val="00E04B48"/>
    <w:rsid w:val="00E06628"/>
    <w:rsid w:val="00E06ABA"/>
    <w:rsid w:val="00E11C7A"/>
    <w:rsid w:val="00E11FA9"/>
    <w:rsid w:val="00E12C14"/>
    <w:rsid w:val="00E12F0C"/>
    <w:rsid w:val="00E149FB"/>
    <w:rsid w:val="00E155E2"/>
    <w:rsid w:val="00E16618"/>
    <w:rsid w:val="00E16D1C"/>
    <w:rsid w:val="00E20567"/>
    <w:rsid w:val="00E2067F"/>
    <w:rsid w:val="00E207D0"/>
    <w:rsid w:val="00E208F3"/>
    <w:rsid w:val="00E20EF4"/>
    <w:rsid w:val="00E21B37"/>
    <w:rsid w:val="00E2398A"/>
    <w:rsid w:val="00E26606"/>
    <w:rsid w:val="00E26933"/>
    <w:rsid w:val="00E2740D"/>
    <w:rsid w:val="00E27E36"/>
    <w:rsid w:val="00E27FBE"/>
    <w:rsid w:val="00E40DC7"/>
    <w:rsid w:val="00E41A76"/>
    <w:rsid w:val="00E423AC"/>
    <w:rsid w:val="00E42F1B"/>
    <w:rsid w:val="00E46674"/>
    <w:rsid w:val="00E51611"/>
    <w:rsid w:val="00E52673"/>
    <w:rsid w:val="00E52E66"/>
    <w:rsid w:val="00E53560"/>
    <w:rsid w:val="00E53D86"/>
    <w:rsid w:val="00E54655"/>
    <w:rsid w:val="00E54CF6"/>
    <w:rsid w:val="00E55658"/>
    <w:rsid w:val="00E576C5"/>
    <w:rsid w:val="00E60626"/>
    <w:rsid w:val="00E627BC"/>
    <w:rsid w:val="00E62F12"/>
    <w:rsid w:val="00E632BB"/>
    <w:rsid w:val="00E67722"/>
    <w:rsid w:val="00E710B5"/>
    <w:rsid w:val="00E71DD3"/>
    <w:rsid w:val="00E72787"/>
    <w:rsid w:val="00E73265"/>
    <w:rsid w:val="00E74226"/>
    <w:rsid w:val="00E7684E"/>
    <w:rsid w:val="00E76BA4"/>
    <w:rsid w:val="00E77DC1"/>
    <w:rsid w:val="00E77E92"/>
    <w:rsid w:val="00E80938"/>
    <w:rsid w:val="00E81611"/>
    <w:rsid w:val="00E817CD"/>
    <w:rsid w:val="00E81F74"/>
    <w:rsid w:val="00E82214"/>
    <w:rsid w:val="00E82263"/>
    <w:rsid w:val="00E84D14"/>
    <w:rsid w:val="00E8561B"/>
    <w:rsid w:val="00E85E0A"/>
    <w:rsid w:val="00E90ECD"/>
    <w:rsid w:val="00E9283C"/>
    <w:rsid w:val="00E96F17"/>
    <w:rsid w:val="00E9746C"/>
    <w:rsid w:val="00EA2AA0"/>
    <w:rsid w:val="00EB1282"/>
    <w:rsid w:val="00EB23EC"/>
    <w:rsid w:val="00EB2A59"/>
    <w:rsid w:val="00EB2C86"/>
    <w:rsid w:val="00EB2CEB"/>
    <w:rsid w:val="00EB37D3"/>
    <w:rsid w:val="00EB3BD5"/>
    <w:rsid w:val="00EB426F"/>
    <w:rsid w:val="00EB4333"/>
    <w:rsid w:val="00EB6E62"/>
    <w:rsid w:val="00EC0BC8"/>
    <w:rsid w:val="00EC3299"/>
    <w:rsid w:val="00EC37A5"/>
    <w:rsid w:val="00EC525E"/>
    <w:rsid w:val="00EC597E"/>
    <w:rsid w:val="00EC5A23"/>
    <w:rsid w:val="00EC5CA6"/>
    <w:rsid w:val="00EC61B3"/>
    <w:rsid w:val="00EC6E89"/>
    <w:rsid w:val="00EC7E3D"/>
    <w:rsid w:val="00ED05DA"/>
    <w:rsid w:val="00ED3208"/>
    <w:rsid w:val="00ED39C4"/>
    <w:rsid w:val="00ED413C"/>
    <w:rsid w:val="00ED5E58"/>
    <w:rsid w:val="00ED6649"/>
    <w:rsid w:val="00ED7BC4"/>
    <w:rsid w:val="00EE0C3F"/>
    <w:rsid w:val="00EE147F"/>
    <w:rsid w:val="00EE2FC0"/>
    <w:rsid w:val="00EE3CE6"/>
    <w:rsid w:val="00EE7FBA"/>
    <w:rsid w:val="00EF07B0"/>
    <w:rsid w:val="00EF0B90"/>
    <w:rsid w:val="00EF13BC"/>
    <w:rsid w:val="00EF3B00"/>
    <w:rsid w:val="00EF3E4D"/>
    <w:rsid w:val="00EF462C"/>
    <w:rsid w:val="00EF49F6"/>
    <w:rsid w:val="00EF51EB"/>
    <w:rsid w:val="00EF5458"/>
    <w:rsid w:val="00EF7144"/>
    <w:rsid w:val="00EF7593"/>
    <w:rsid w:val="00EF7E06"/>
    <w:rsid w:val="00F00D6F"/>
    <w:rsid w:val="00F039CD"/>
    <w:rsid w:val="00F04876"/>
    <w:rsid w:val="00F04C6A"/>
    <w:rsid w:val="00F0523E"/>
    <w:rsid w:val="00F05DDE"/>
    <w:rsid w:val="00F06096"/>
    <w:rsid w:val="00F07F1D"/>
    <w:rsid w:val="00F104F4"/>
    <w:rsid w:val="00F10F86"/>
    <w:rsid w:val="00F11CBB"/>
    <w:rsid w:val="00F140AC"/>
    <w:rsid w:val="00F146BF"/>
    <w:rsid w:val="00F1484D"/>
    <w:rsid w:val="00F1488D"/>
    <w:rsid w:val="00F165BF"/>
    <w:rsid w:val="00F169D3"/>
    <w:rsid w:val="00F16BDC"/>
    <w:rsid w:val="00F176B2"/>
    <w:rsid w:val="00F2283F"/>
    <w:rsid w:val="00F22F62"/>
    <w:rsid w:val="00F23639"/>
    <w:rsid w:val="00F2365C"/>
    <w:rsid w:val="00F24857"/>
    <w:rsid w:val="00F26A1C"/>
    <w:rsid w:val="00F27A2C"/>
    <w:rsid w:val="00F307DC"/>
    <w:rsid w:val="00F3207A"/>
    <w:rsid w:val="00F33774"/>
    <w:rsid w:val="00F3394D"/>
    <w:rsid w:val="00F35E83"/>
    <w:rsid w:val="00F377F3"/>
    <w:rsid w:val="00F400DD"/>
    <w:rsid w:val="00F40C4D"/>
    <w:rsid w:val="00F4104C"/>
    <w:rsid w:val="00F418A9"/>
    <w:rsid w:val="00F42757"/>
    <w:rsid w:val="00F437AC"/>
    <w:rsid w:val="00F439AF"/>
    <w:rsid w:val="00F45505"/>
    <w:rsid w:val="00F458A4"/>
    <w:rsid w:val="00F45D36"/>
    <w:rsid w:val="00F46B48"/>
    <w:rsid w:val="00F46EB5"/>
    <w:rsid w:val="00F50143"/>
    <w:rsid w:val="00F5078B"/>
    <w:rsid w:val="00F51877"/>
    <w:rsid w:val="00F52D3F"/>
    <w:rsid w:val="00F5478E"/>
    <w:rsid w:val="00F5533B"/>
    <w:rsid w:val="00F578C3"/>
    <w:rsid w:val="00F64678"/>
    <w:rsid w:val="00F64F89"/>
    <w:rsid w:val="00F665B0"/>
    <w:rsid w:val="00F67081"/>
    <w:rsid w:val="00F67975"/>
    <w:rsid w:val="00F67994"/>
    <w:rsid w:val="00F67C5D"/>
    <w:rsid w:val="00F67E02"/>
    <w:rsid w:val="00F7256F"/>
    <w:rsid w:val="00F725AE"/>
    <w:rsid w:val="00F72697"/>
    <w:rsid w:val="00F72D62"/>
    <w:rsid w:val="00F735CF"/>
    <w:rsid w:val="00F76FBA"/>
    <w:rsid w:val="00F774C7"/>
    <w:rsid w:val="00F774F1"/>
    <w:rsid w:val="00F8025C"/>
    <w:rsid w:val="00F80789"/>
    <w:rsid w:val="00F807FA"/>
    <w:rsid w:val="00F809C7"/>
    <w:rsid w:val="00F80EE2"/>
    <w:rsid w:val="00F81A31"/>
    <w:rsid w:val="00F840DE"/>
    <w:rsid w:val="00F84D47"/>
    <w:rsid w:val="00F861D8"/>
    <w:rsid w:val="00F87CF6"/>
    <w:rsid w:val="00F9169C"/>
    <w:rsid w:val="00F9329A"/>
    <w:rsid w:val="00F96AAA"/>
    <w:rsid w:val="00F97901"/>
    <w:rsid w:val="00FA0F9D"/>
    <w:rsid w:val="00FA463B"/>
    <w:rsid w:val="00FA487E"/>
    <w:rsid w:val="00FA6C01"/>
    <w:rsid w:val="00FA6D3C"/>
    <w:rsid w:val="00FA6FF1"/>
    <w:rsid w:val="00FB0127"/>
    <w:rsid w:val="00FB074D"/>
    <w:rsid w:val="00FB3354"/>
    <w:rsid w:val="00FB3F62"/>
    <w:rsid w:val="00FB5C2D"/>
    <w:rsid w:val="00FB692F"/>
    <w:rsid w:val="00FB6A4F"/>
    <w:rsid w:val="00FB7233"/>
    <w:rsid w:val="00FB74C5"/>
    <w:rsid w:val="00FB74DC"/>
    <w:rsid w:val="00FB75AD"/>
    <w:rsid w:val="00FC0F9C"/>
    <w:rsid w:val="00FC24A4"/>
    <w:rsid w:val="00FC4744"/>
    <w:rsid w:val="00FC5303"/>
    <w:rsid w:val="00FC5B9A"/>
    <w:rsid w:val="00FC6A4D"/>
    <w:rsid w:val="00FD08CA"/>
    <w:rsid w:val="00FD0E63"/>
    <w:rsid w:val="00FD1E2B"/>
    <w:rsid w:val="00FD22B2"/>
    <w:rsid w:val="00FD4CDA"/>
    <w:rsid w:val="00FD5BD1"/>
    <w:rsid w:val="00FD6335"/>
    <w:rsid w:val="00FD681A"/>
    <w:rsid w:val="00FD689B"/>
    <w:rsid w:val="00FE0FA0"/>
    <w:rsid w:val="00FE1D60"/>
    <w:rsid w:val="00FE2F4F"/>
    <w:rsid w:val="00FE3D03"/>
    <w:rsid w:val="00FE461B"/>
    <w:rsid w:val="00FE5156"/>
    <w:rsid w:val="00FE54EE"/>
    <w:rsid w:val="00FE6782"/>
    <w:rsid w:val="00FE67A9"/>
    <w:rsid w:val="00FE724C"/>
    <w:rsid w:val="00FF08AE"/>
    <w:rsid w:val="00FF1407"/>
    <w:rsid w:val="00FF22BE"/>
    <w:rsid w:val="00FF3415"/>
    <w:rsid w:val="00FF3CDB"/>
    <w:rsid w:val="00FF48AA"/>
    <w:rsid w:val="00FF561B"/>
    <w:rsid w:val="00FF6B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D23A7"/>
  <w15:docId w15:val="{C281E0E8-1E4A-4CC3-94AA-58C0F601E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4C6"/>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24E8D"/>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736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47A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022"/>
    <w:pPr>
      <w:ind w:left="720"/>
      <w:contextualSpacing/>
    </w:pPr>
  </w:style>
  <w:style w:type="character" w:customStyle="1" w:styleId="Heading2Char">
    <w:name w:val="Heading 2 Char"/>
    <w:basedOn w:val="DefaultParagraphFont"/>
    <w:link w:val="Heading2"/>
    <w:uiPriority w:val="9"/>
    <w:rsid w:val="00C73697"/>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C73697"/>
    <w:rPr>
      <w:color w:val="808080"/>
    </w:rPr>
  </w:style>
  <w:style w:type="character" w:styleId="Hyperlink">
    <w:name w:val="Hyperlink"/>
    <w:basedOn w:val="DefaultParagraphFont"/>
    <w:uiPriority w:val="99"/>
    <w:unhideWhenUsed/>
    <w:rsid w:val="00566AFC"/>
    <w:rPr>
      <w:color w:val="0563C1" w:themeColor="hyperlink"/>
      <w:u w:val="single"/>
    </w:rPr>
  </w:style>
  <w:style w:type="character" w:styleId="LineNumber">
    <w:name w:val="line number"/>
    <w:basedOn w:val="DefaultParagraphFont"/>
    <w:uiPriority w:val="99"/>
    <w:semiHidden/>
    <w:unhideWhenUsed/>
    <w:rsid w:val="00145A4F"/>
  </w:style>
  <w:style w:type="character" w:customStyle="1" w:styleId="Heading3Char">
    <w:name w:val="Heading 3 Char"/>
    <w:basedOn w:val="DefaultParagraphFont"/>
    <w:link w:val="Heading3"/>
    <w:uiPriority w:val="9"/>
    <w:rsid w:val="006347A3"/>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2E03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3A3"/>
    <w:rPr>
      <w:rFonts w:ascii="Segoe UI" w:hAnsi="Segoe UI" w:cs="Segoe UI"/>
      <w:sz w:val="18"/>
      <w:szCs w:val="18"/>
    </w:rPr>
  </w:style>
  <w:style w:type="paragraph" w:styleId="Caption">
    <w:name w:val="caption"/>
    <w:basedOn w:val="Normal"/>
    <w:next w:val="Normal"/>
    <w:uiPriority w:val="35"/>
    <w:unhideWhenUsed/>
    <w:qFormat/>
    <w:rsid w:val="002E03A3"/>
    <w:pPr>
      <w:spacing w:after="200"/>
    </w:pPr>
    <w:rPr>
      <w:iCs/>
      <w:szCs w:val="18"/>
    </w:rPr>
  </w:style>
  <w:style w:type="table" w:styleId="TableGrid">
    <w:name w:val="Table Grid"/>
    <w:basedOn w:val="TableNormal"/>
    <w:uiPriority w:val="39"/>
    <w:rsid w:val="00E15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64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433"/>
    <w:rPr>
      <w:rFonts w:ascii="Times New Roman" w:hAnsi="Times New Roman"/>
      <w:sz w:val="24"/>
    </w:rPr>
  </w:style>
  <w:style w:type="paragraph" w:styleId="Footer">
    <w:name w:val="footer"/>
    <w:basedOn w:val="Normal"/>
    <w:link w:val="FooterChar"/>
    <w:uiPriority w:val="99"/>
    <w:unhideWhenUsed/>
    <w:rsid w:val="001B64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433"/>
    <w:rPr>
      <w:rFonts w:ascii="Times New Roman" w:hAnsi="Times New Roman"/>
      <w:sz w:val="24"/>
    </w:rPr>
  </w:style>
  <w:style w:type="character" w:customStyle="1" w:styleId="Heading1Char">
    <w:name w:val="Heading 1 Char"/>
    <w:basedOn w:val="DefaultParagraphFont"/>
    <w:link w:val="Heading1"/>
    <w:uiPriority w:val="9"/>
    <w:rsid w:val="00D24E8D"/>
    <w:rPr>
      <w:rFonts w:ascii="Times New Roman" w:eastAsiaTheme="majorEastAsia" w:hAnsi="Times New Roman" w:cstheme="majorBidi"/>
      <w:color w:val="000000" w:themeColor="text1"/>
      <w:sz w:val="28"/>
      <w:szCs w:val="32"/>
    </w:rPr>
  </w:style>
  <w:style w:type="character" w:styleId="CommentReference">
    <w:name w:val="annotation reference"/>
    <w:basedOn w:val="DefaultParagraphFont"/>
    <w:uiPriority w:val="99"/>
    <w:semiHidden/>
    <w:unhideWhenUsed/>
    <w:rsid w:val="00205E6E"/>
    <w:rPr>
      <w:sz w:val="16"/>
      <w:szCs w:val="16"/>
    </w:rPr>
  </w:style>
  <w:style w:type="paragraph" w:styleId="CommentText">
    <w:name w:val="annotation text"/>
    <w:basedOn w:val="Normal"/>
    <w:link w:val="CommentTextChar"/>
    <w:uiPriority w:val="99"/>
    <w:semiHidden/>
    <w:unhideWhenUsed/>
    <w:rsid w:val="00205E6E"/>
    <w:pPr>
      <w:spacing w:line="240" w:lineRule="auto"/>
    </w:pPr>
    <w:rPr>
      <w:sz w:val="20"/>
      <w:szCs w:val="20"/>
    </w:rPr>
  </w:style>
  <w:style w:type="character" w:customStyle="1" w:styleId="CommentTextChar">
    <w:name w:val="Comment Text Char"/>
    <w:basedOn w:val="DefaultParagraphFont"/>
    <w:link w:val="CommentText"/>
    <w:uiPriority w:val="99"/>
    <w:semiHidden/>
    <w:rsid w:val="00205E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05E6E"/>
    <w:rPr>
      <w:b/>
      <w:bCs/>
    </w:rPr>
  </w:style>
  <w:style w:type="character" w:customStyle="1" w:styleId="CommentSubjectChar">
    <w:name w:val="Comment Subject Char"/>
    <w:basedOn w:val="CommentTextChar"/>
    <w:link w:val="CommentSubject"/>
    <w:uiPriority w:val="99"/>
    <w:semiHidden/>
    <w:rsid w:val="00205E6E"/>
    <w:rPr>
      <w:rFonts w:ascii="Times New Roman" w:hAnsi="Times New Roman"/>
      <w:b/>
      <w:bCs/>
      <w:sz w:val="20"/>
      <w:szCs w:val="20"/>
    </w:rPr>
  </w:style>
  <w:style w:type="paragraph" w:styleId="Bibliography">
    <w:name w:val="Bibliography"/>
    <w:basedOn w:val="Normal"/>
    <w:next w:val="Normal"/>
    <w:uiPriority w:val="37"/>
    <w:unhideWhenUsed/>
    <w:rsid w:val="0048772D"/>
    <w:pPr>
      <w:spacing w:after="0" w:line="240" w:lineRule="auto"/>
      <w:ind w:left="720" w:hanging="720"/>
    </w:pPr>
  </w:style>
  <w:style w:type="character" w:customStyle="1" w:styleId="st">
    <w:name w:val="st"/>
    <w:basedOn w:val="DefaultParagraphFont"/>
    <w:rsid w:val="003D563A"/>
  </w:style>
  <w:style w:type="character" w:customStyle="1" w:styleId="tgc">
    <w:name w:val="_tgc"/>
    <w:basedOn w:val="DefaultParagraphFont"/>
    <w:rsid w:val="003D563A"/>
  </w:style>
  <w:style w:type="character" w:customStyle="1" w:styleId="apple-converted-space">
    <w:name w:val="apple-converted-space"/>
    <w:basedOn w:val="DefaultParagraphFont"/>
    <w:rsid w:val="00383D81"/>
  </w:style>
  <w:style w:type="paragraph" w:customStyle="1" w:styleId="Author">
    <w:name w:val="Author"/>
    <w:next w:val="Normal"/>
    <w:qFormat/>
    <w:rsid w:val="00A252B7"/>
    <w:pPr>
      <w:keepNext/>
      <w:keepLines/>
      <w:spacing w:after="200" w:line="240" w:lineRule="auto"/>
      <w:jc w:val="center"/>
    </w:pPr>
    <w:rPr>
      <w:rFonts w:ascii="Cambria" w:eastAsia="Cambria" w:hAnsi="Cambria" w:cs="Times New Roman"/>
      <w:sz w:val="24"/>
      <w:szCs w:val="24"/>
    </w:rPr>
  </w:style>
  <w:style w:type="character" w:customStyle="1" w:styleId="KeywordTok">
    <w:name w:val="KeywordTok"/>
    <w:rsid w:val="00A252B7"/>
    <w:rPr>
      <w:rFonts w:ascii="Consolas" w:hAnsi="Consolas"/>
      <w:b/>
      <w:color w:val="204A87"/>
      <w:sz w:val="22"/>
      <w:shd w:val="clear" w:color="auto" w:fill="F8F8F8"/>
    </w:rPr>
  </w:style>
  <w:style w:type="paragraph" w:styleId="Revision">
    <w:name w:val="Revision"/>
    <w:hidden/>
    <w:uiPriority w:val="99"/>
    <w:semiHidden/>
    <w:rsid w:val="001B7DA0"/>
    <w:pPr>
      <w:spacing w:after="0" w:line="240" w:lineRule="auto"/>
    </w:pPr>
    <w:rPr>
      <w:rFonts w:ascii="Times New Roman" w:hAnsi="Times New Roman"/>
      <w:sz w:val="24"/>
    </w:rPr>
  </w:style>
  <w:style w:type="paragraph" w:styleId="BodyText">
    <w:name w:val="Body Text"/>
    <w:basedOn w:val="Normal"/>
    <w:link w:val="BodyTextChar"/>
    <w:semiHidden/>
    <w:unhideWhenUsed/>
    <w:qFormat/>
    <w:rsid w:val="00D846DB"/>
    <w:pPr>
      <w:spacing w:before="180" w:after="180" w:line="240" w:lineRule="auto"/>
    </w:pPr>
    <w:rPr>
      <w:rFonts w:asciiTheme="minorHAnsi" w:hAnsiTheme="minorHAnsi"/>
      <w:szCs w:val="24"/>
    </w:rPr>
  </w:style>
  <w:style w:type="character" w:customStyle="1" w:styleId="BodyTextChar">
    <w:name w:val="Body Text Char"/>
    <w:basedOn w:val="DefaultParagraphFont"/>
    <w:link w:val="BodyText"/>
    <w:semiHidden/>
    <w:rsid w:val="00D846DB"/>
    <w:rPr>
      <w:sz w:val="24"/>
      <w:szCs w:val="24"/>
    </w:rPr>
  </w:style>
  <w:style w:type="paragraph" w:customStyle="1" w:styleId="FirstParagraph">
    <w:name w:val="First Paragraph"/>
    <w:basedOn w:val="BodyText"/>
    <w:next w:val="BodyText"/>
    <w:qFormat/>
    <w:rsid w:val="001B4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2947">
      <w:bodyDiv w:val="1"/>
      <w:marLeft w:val="0"/>
      <w:marRight w:val="0"/>
      <w:marTop w:val="0"/>
      <w:marBottom w:val="0"/>
      <w:divBdr>
        <w:top w:val="none" w:sz="0" w:space="0" w:color="auto"/>
        <w:left w:val="none" w:sz="0" w:space="0" w:color="auto"/>
        <w:bottom w:val="none" w:sz="0" w:space="0" w:color="auto"/>
        <w:right w:val="none" w:sz="0" w:space="0" w:color="auto"/>
      </w:divBdr>
    </w:div>
    <w:div w:id="87628384">
      <w:bodyDiv w:val="1"/>
      <w:marLeft w:val="0"/>
      <w:marRight w:val="0"/>
      <w:marTop w:val="0"/>
      <w:marBottom w:val="0"/>
      <w:divBdr>
        <w:top w:val="none" w:sz="0" w:space="0" w:color="auto"/>
        <w:left w:val="none" w:sz="0" w:space="0" w:color="auto"/>
        <w:bottom w:val="none" w:sz="0" w:space="0" w:color="auto"/>
        <w:right w:val="none" w:sz="0" w:space="0" w:color="auto"/>
      </w:divBdr>
      <w:divsChild>
        <w:div w:id="1359234326">
          <w:marLeft w:val="0"/>
          <w:marRight w:val="0"/>
          <w:marTop w:val="0"/>
          <w:marBottom w:val="0"/>
          <w:divBdr>
            <w:top w:val="none" w:sz="0" w:space="0" w:color="auto"/>
            <w:left w:val="none" w:sz="0" w:space="0" w:color="auto"/>
            <w:bottom w:val="none" w:sz="0" w:space="0" w:color="auto"/>
            <w:right w:val="none" w:sz="0" w:space="0" w:color="auto"/>
          </w:divBdr>
        </w:div>
      </w:divsChild>
    </w:div>
    <w:div w:id="249702376">
      <w:bodyDiv w:val="1"/>
      <w:marLeft w:val="0"/>
      <w:marRight w:val="0"/>
      <w:marTop w:val="0"/>
      <w:marBottom w:val="0"/>
      <w:divBdr>
        <w:top w:val="none" w:sz="0" w:space="0" w:color="auto"/>
        <w:left w:val="none" w:sz="0" w:space="0" w:color="auto"/>
        <w:bottom w:val="none" w:sz="0" w:space="0" w:color="auto"/>
        <w:right w:val="none" w:sz="0" w:space="0" w:color="auto"/>
      </w:divBdr>
      <w:divsChild>
        <w:div w:id="2091073260">
          <w:marLeft w:val="0"/>
          <w:marRight w:val="0"/>
          <w:marTop w:val="0"/>
          <w:marBottom w:val="0"/>
          <w:divBdr>
            <w:top w:val="none" w:sz="0" w:space="0" w:color="auto"/>
            <w:left w:val="none" w:sz="0" w:space="0" w:color="auto"/>
            <w:bottom w:val="none" w:sz="0" w:space="0" w:color="auto"/>
            <w:right w:val="none" w:sz="0" w:space="0" w:color="auto"/>
          </w:divBdr>
        </w:div>
      </w:divsChild>
    </w:div>
    <w:div w:id="287514790">
      <w:bodyDiv w:val="1"/>
      <w:marLeft w:val="0"/>
      <w:marRight w:val="0"/>
      <w:marTop w:val="0"/>
      <w:marBottom w:val="0"/>
      <w:divBdr>
        <w:top w:val="none" w:sz="0" w:space="0" w:color="auto"/>
        <w:left w:val="none" w:sz="0" w:space="0" w:color="auto"/>
        <w:bottom w:val="none" w:sz="0" w:space="0" w:color="auto"/>
        <w:right w:val="none" w:sz="0" w:space="0" w:color="auto"/>
      </w:divBdr>
      <w:divsChild>
        <w:div w:id="1495563882">
          <w:marLeft w:val="0"/>
          <w:marRight w:val="0"/>
          <w:marTop w:val="0"/>
          <w:marBottom w:val="0"/>
          <w:divBdr>
            <w:top w:val="none" w:sz="0" w:space="0" w:color="auto"/>
            <w:left w:val="none" w:sz="0" w:space="0" w:color="auto"/>
            <w:bottom w:val="none" w:sz="0" w:space="0" w:color="auto"/>
            <w:right w:val="none" w:sz="0" w:space="0" w:color="auto"/>
          </w:divBdr>
        </w:div>
        <w:div w:id="1639842892">
          <w:marLeft w:val="0"/>
          <w:marRight w:val="0"/>
          <w:marTop w:val="0"/>
          <w:marBottom w:val="0"/>
          <w:divBdr>
            <w:top w:val="none" w:sz="0" w:space="0" w:color="auto"/>
            <w:left w:val="none" w:sz="0" w:space="0" w:color="auto"/>
            <w:bottom w:val="none" w:sz="0" w:space="0" w:color="auto"/>
            <w:right w:val="none" w:sz="0" w:space="0" w:color="auto"/>
          </w:divBdr>
        </w:div>
        <w:div w:id="1790279604">
          <w:marLeft w:val="0"/>
          <w:marRight w:val="0"/>
          <w:marTop w:val="0"/>
          <w:marBottom w:val="0"/>
          <w:divBdr>
            <w:top w:val="none" w:sz="0" w:space="0" w:color="auto"/>
            <w:left w:val="none" w:sz="0" w:space="0" w:color="auto"/>
            <w:bottom w:val="none" w:sz="0" w:space="0" w:color="auto"/>
            <w:right w:val="none" w:sz="0" w:space="0" w:color="auto"/>
          </w:divBdr>
        </w:div>
        <w:div w:id="997415531">
          <w:marLeft w:val="0"/>
          <w:marRight w:val="0"/>
          <w:marTop w:val="0"/>
          <w:marBottom w:val="0"/>
          <w:divBdr>
            <w:top w:val="none" w:sz="0" w:space="0" w:color="auto"/>
            <w:left w:val="none" w:sz="0" w:space="0" w:color="auto"/>
            <w:bottom w:val="none" w:sz="0" w:space="0" w:color="auto"/>
            <w:right w:val="none" w:sz="0" w:space="0" w:color="auto"/>
          </w:divBdr>
        </w:div>
        <w:div w:id="1403481813">
          <w:marLeft w:val="0"/>
          <w:marRight w:val="0"/>
          <w:marTop w:val="0"/>
          <w:marBottom w:val="0"/>
          <w:divBdr>
            <w:top w:val="none" w:sz="0" w:space="0" w:color="auto"/>
            <w:left w:val="none" w:sz="0" w:space="0" w:color="auto"/>
            <w:bottom w:val="none" w:sz="0" w:space="0" w:color="auto"/>
            <w:right w:val="none" w:sz="0" w:space="0" w:color="auto"/>
          </w:divBdr>
        </w:div>
        <w:div w:id="150173549">
          <w:marLeft w:val="0"/>
          <w:marRight w:val="0"/>
          <w:marTop w:val="0"/>
          <w:marBottom w:val="0"/>
          <w:divBdr>
            <w:top w:val="none" w:sz="0" w:space="0" w:color="auto"/>
            <w:left w:val="none" w:sz="0" w:space="0" w:color="auto"/>
            <w:bottom w:val="none" w:sz="0" w:space="0" w:color="auto"/>
            <w:right w:val="none" w:sz="0" w:space="0" w:color="auto"/>
          </w:divBdr>
        </w:div>
        <w:div w:id="1194656865">
          <w:marLeft w:val="0"/>
          <w:marRight w:val="0"/>
          <w:marTop w:val="0"/>
          <w:marBottom w:val="0"/>
          <w:divBdr>
            <w:top w:val="none" w:sz="0" w:space="0" w:color="auto"/>
            <w:left w:val="none" w:sz="0" w:space="0" w:color="auto"/>
            <w:bottom w:val="none" w:sz="0" w:space="0" w:color="auto"/>
            <w:right w:val="none" w:sz="0" w:space="0" w:color="auto"/>
          </w:divBdr>
        </w:div>
      </w:divsChild>
    </w:div>
    <w:div w:id="289945374">
      <w:bodyDiv w:val="1"/>
      <w:marLeft w:val="0"/>
      <w:marRight w:val="0"/>
      <w:marTop w:val="0"/>
      <w:marBottom w:val="0"/>
      <w:divBdr>
        <w:top w:val="none" w:sz="0" w:space="0" w:color="auto"/>
        <w:left w:val="none" w:sz="0" w:space="0" w:color="auto"/>
        <w:bottom w:val="none" w:sz="0" w:space="0" w:color="auto"/>
        <w:right w:val="none" w:sz="0" w:space="0" w:color="auto"/>
      </w:divBdr>
      <w:divsChild>
        <w:div w:id="1514615201">
          <w:marLeft w:val="0"/>
          <w:marRight w:val="0"/>
          <w:marTop w:val="0"/>
          <w:marBottom w:val="0"/>
          <w:divBdr>
            <w:top w:val="none" w:sz="0" w:space="0" w:color="auto"/>
            <w:left w:val="none" w:sz="0" w:space="0" w:color="auto"/>
            <w:bottom w:val="none" w:sz="0" w:space="0" w:color="auto"/>
            <w:right w:val="none" w:sz="0" w:space="0" w:color="auto"/>
          </w:divBdr>
        </w:div>
      </w:divsChild>
    </w:div>
    <w:div w:id="433132190">
      <w:bodyDiv w:val="1"/>
      <w:marLeft w:val="0"/>
      <w:marRight w:val="0"/>
      <w:marTop w:val="0"/>
      <w:marBottom w:val="0"/>
      <w:divBdr>
        <w:top w:val="none" w:sz="0" w:space="0" w:color="auto"/>
        <w:left w:val="none" w:sz="0" w:space="0" w:color="auto"/>
        <w:bottom w:val="none" w:sz="0" w:space="0" w:color="auto"/>
        <w:right w:val="none" w:sz="0" w:space="0" w:color="auto"/>
      </w:divBdr>
      <w:divsChild>
        <w:div w:id="1970478606">
          <w:marLeft w:val="0"/>
          <w:marRight w:val="0"/>
          <w:marTop w:val="0"/>
          <w:marBottom w:val="0"/>
          <w:divBdr>
            <w:top w:val="none" w:sz="0" w:space="0" w:color="auto"/>
            <w:left w:val="none" w:sz="0" w:space="0" w:color="auto"/>
            <w:bottom w:val="none" w:sz="0" w:space="0" w:color="auto"/>
            <w:right w:val="none" w:sz="0" w:space="0" w:color="auto"/>
          </w:divBdr>
        </w:div>
      </w:divsChild>
    </w:div>
    <w:div w:id="645553983">
      <w:bodyDiv w:val="1"/>
      <w:marLeft w:val="0"/>
      <w:marRight w:val="0"/>
      <w:marTop w:val="0"/>
      <w:marBottom w:val="0"/>
      <w:divBdr>
        <w:top w:val="none" w:sz="0" w:space="0" w:color="auto"/>
        <w:left w:val="none" w:sz="0" w:space="0" w:color="auto"/>
        <w:bottom w:val="none" w:sz="0" w:space="0" w:color="auto"/>
        <w:right w:val="none" w:sz="0" w:space="0" w:color="auto"/>
      </w:divBdr>
    </w:div>
    <w:div w:id="874543479">
      <w:bodyDiv w:val="1"/>
      <w:marLeft w:val="0"/>
      <w:marRight w:val="0"/>
      <w:marTop w:val="0"/>
      <w:marBottom w:val="0"/>
      <w:divBdr>
        <w:top w:val="none" w:sz="0" w:space="0" w:color="auto"/>
        <w:left w:val="none" w:sz="0" w:space="0" w:color="auto"/>
        <w:bottom w:val="none" w:sz="0" w:space="0" w:color="auto"/>
        <w:right w:val="none" w:sz="0" w:space="0" w:color="auto"/>
      </w:divBdr>
    </w:div>
    <w:div w:id="1300962725">
      <w:bodyDiv w:val="1"/>
      <w:marLeft w:val="0"/>
      <w:marRight w:val="0"/>
      <w:marTop w:val="0"/>
      <w:marBottom w:val="0"/>
      <w:divBdr>
        <w:top w:val="none" w:sz="0" w:space="0" w:color="auto"/>
        <w:left w:val="none" w:sz="0" w:space="0" w:color="auto"/>
        <w:bottom w:val="none" w:sz="0" w:space="0" w:color="auto"/>
        <w:right w:val="none" w:sz="0" w:space="0" w:color="auto"/>
      </w:divBdr>
    </w:div>
    <w:div w:id="1322461191">
      <w:bodyDiv w:val="1"/>
      <w:marLeft w:val="0"/>
      <w:marRight w:val="0"/>
      <w:marTop w:val="0"/>
      <w:marBottom w:val="0"/>
      <w:divBdr>
        <w:top w:val="none" w:sz="0" w:space="0" w:color="auto"/>
        <w:left w:val="none" w:sz="0" w:space="0" w:color="auto"/>
        <w:bottom w:val="none" w:sz="0" w:space="0" w:color="auto"/>
        <w:right w:val="none" w:sz="0" w:space="0" w:color="auto"/>
      </w:divBdr>
      <w:divsChild>
        <w:div w:id="901715851">
          <w:marLeft w:val="0"/>
          <w:marRight w:val="0"/>
          <w:marTop w:val="0"/>
          <w:marBottom w:val="0"/>
          <w:divBdr>
            <w:top w:val="none" w:sz="0" w:space="0" w:color="auto"/>
            <w:left w:val="none" w:sz="0" w:space="0" w:color="auto"/>
            <w:bottom w:val="none" w:sz="0" w:space="0" w:color="auto"/>
            <w:right w:val="none" w:sz="0" w:space="0" w:color="auto"/>
          </w:divBdr>
        </w:div>
      </w:divsChild>
    </w:div>
    <w:div w:id="1924795167">
      <w:bodyDiv w:val="1"/>
      <w:marLeft w:val="0"/>
      <w:marRight w:val="0"/>
      <w:marTop w:val="0"/>
      <w:marBottom w:val="0"/>
      <w:divBdr>
        <w:top w:val="none" w:sz="0" w:space="0" w:color="auto"/>
        <w:left w:val="none" w:sz="0" w:space="0" w:color="auto"/>
        <w:bottom w:val="none" w:sz="0" w:space="0" w:color="auto"/>
        <w:right w:val="none" w:sz="0" w:space="0" w:color="auto"/>
      </w:divBdr>
      <w:divsChild>
        <w:div w:id="472526767">
          <w:marLeft w:val="0"/>
          <w:marRight w:val="0"/>
          <w:marTop w:val="0"/>
          <w:marBottom w:val="0"/>
          <w:divBdr>
            <w:top w:val="none" w:sz="0" w:space="0" w:color="auto"/>
            <w:left w:val="none" w:sz="0" w:space="0" w:color="auto"/>
            <w:bottom w:val="none" w:sz="0" w:space="0" w:color="auto"/>
            <w:right w:val="none" w:sz="0" w:space="0" w:color="auto"/>
          </w:divBdr>
        </w:div>
      </w:divsChild>
    </w:div>
    <w:div w:id="1930188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onlinelibrary.wiley.com/doi/10.1111/j.1748-7692.2007.00149.x/full" TargetMode="External"/><Relationship Id="rId1" Type="http://schemas.openxmlformats.org/officeDocument/2006/relationships/hyperlink" Target="http://www.bioone.org/doi/abs/10.1644/07-MAMM-S-315R1.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nature.com/srep/"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F55B8-E6F6-4843-926C-280E12E36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7</Pages>
  <Words>19818</Words>
  <Characters>112967</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sco, Brandon</dc:creator>
  <cp:lastModifiedBy>Client Services</cp:lastModifiedBy>
  <cp:revision>4</cp:revision>
  <cp:lastPrinted>2016-10-24T17:43:00Z</cp:lastPrinted>
  <dcterms:created xsi:type="dcterms:W3CDTF">2017-03-28T17:55:00Z</dcterms:created>
  <dcterms:modified xsi:type="dcterms:W3CDTF">2017-03-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4MeMDTv"/&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